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A6A2F" w14:textId="77777777" w:rsidR="00582B9E" w:rsidRDefault="00B32616" w:rsidP="00D23BC5">
      <w:pPr>
        <w:tabs>
          <w:tab w:val="left" w:pos="90"/>
        </w:tabs>
        <w:rPr>
          <w:b/>
          <w:color w:val="000000" w:themeColor="text1"/>
        </w:rPr>
      </w:pPr>
      <w:bookmarkStart w:id="0" w:name="Title"/>
      <w:r w:rsidRPr="00582B9E">
        <w:rPr>
          <w:b/>
          <w:color w:val="000000" w:themeColor="text1"/>
        </w:rPr>
        <w:t>TITLE</w:t>
      </w:r>
      <w:bookmarkEnd w:id="0"/>
      <w:r w:rsidRPr="00582B9E">
        <w:rPr>
          <w:b/>
          <w:color w:val="000000" w:themeColor="text1"/>
        </w:rPr>
        <w:t>:</w:t>
      </w:r>
      <w:r w:rsidR="00863063" w:rsidRPr="00582B9E">
        <w:rPr>
          <w:b/>
          <w:color w:val="000000" w:themeColor="text1"/>
        </w:rPr>
        <w:t xml:space="preserve"> </w:t>
      </w:r>
    </w:p>
    <w:p w14:paraId="15FD3422" w14:textId="609E195F" w:rsidR="00B32616" w:rsidRPr="00582B9E" w:rsidRDefault="00863063" w:rsidP="00D23BC5">
      <w:pPr>
        <w:tabs>
          <w:tab w:val="left" w:pos="90"/>
        </w:tabs>
        <w:rPr>
          <w:color w:val="000000" w:themeColor="text1"/>
        </w:rPr>
      </w:pPr>
      <w:r w:rsidRPr="00582B9E">
        <w:rPr>
          <w:color w:val="000000" w:themeColor="text1"/>
        </w:rPr>
        <w:t xml:space="preserve">Atomic </w:t>
      </w:r>
      <w:r w:rsidR="002263B1">
        <w:rPr>
          <w:color w:val="000000" w:themeColor="text1"/>
        </w:rPr>
        <w:t>A</w:t>
      </w:r>
      <w:r w:rsidRPr="00582B9E">
        <w:rPr>
          <w:color w:val="000000" w:themeColor="text1"/>
        </w:rPr>
        <w:t xml:space="preserve">bsorbance </w:t>
      </w:r>
      <w:r w:rsidR="002263B1">
        <w:rPr>
          <w:color w:val="000000" w:themeColor="text1"/>
        </w:rPr>
        <w:t>S</w:t>
      </w:r>
      <w:r w:rsidR="007848B1" w:rsidRPr="00582B9E">
        <w:rPr>
          <w:color w:val="000000" w:themeColor="text1"/>
        </w:rPr>
        <w:t>pectroscopy</w:t>
      </w:r>
      <w:r w:rsidRPr="00582B9E">
        <w:rPr>
          <w:color w:val="000000" w:themeColor="text1"/>
        </w:rPr>
        <w:t xml:space="preserve"> to </w:t>
      </w:r>
      <w:r w:rsidR="002263B1">
        <w:rPr>
          <w:color w:val="000000" w:themeColor="text1"/>
        </w:rPr>
        <w:t>M</w:t>
      </w:r>
      <w:r w:rsidRPr="00582B9E">
        <w:rPr>
          <w:color w:val="000000" w:themeColor="text1"/>
        </w:rPr>
        <w:t xml:space="preserve">easure </w:t>
      </w:r>
      <w:r w:rsidR="002263B1">
        <w:rPr>
          <w:color w:val="000000" w:themeColor="text1"/>
        </w:rPr>
        <w:t>I</w:t>
      </w:r>
      <w:r w:rsidRPr="00582B9E">
        <w:rPr>
          <w:color w:val="000000" w:themeColor="text1"/>
        </w:rPr>
        <w:t>ntracellular Z</w:t>
      </w:r>
      <w:r w:rsidR="000C152F">
        <w:rPr>
          <w:color w:val="000000" w:themeColor="text1"/>
        </w:rPr>
        <w:t>inc</w:t>
      </w:r>
      <w:r w:rsidRPr="00582B9E">
        <w:rPr>
          <w:color w:val="000000" w:themeColor="text1"/>
        </w:rPr>
        <w:t xml:space="preserve"> </w:t>
      </w:r>
      <w:r w:rsidR="002263B1">
        <w:rPr>
          <w:color w:val="000000" w:themeColor="text1"/>
        </w:rPr>
        <w:t>P</w:t>
      </w:r>
      <w:r w:rsidRPr="00582B9E">
        <w:rPr>
          <w:color w:val="000000" w:themeColor="text1"/>
        </w:rPr>
        <w:t xml:space="preserve">ools in </w:t>
      </w:r>
      <w:r w:rsidR="002263B1">
        <w:rPr>
          <w:color w:val="000000" w:themeColor="text1"/>
        </w:rPr>
        <w:t>M</w:t>
      </w:r>
      <w:r w:rsidRPr="00582B9E">
        <w:rPr>
          <w:color w:val="000000" w:themeColor="text1"/>
        </w:rPr>
        <w:t xml:space="preserve">ammalian </w:t>
      </w:r>
      <w:r w:rsidR="002263B1">
        <w:rPr>
          <w:color w:val="000000" w:themeColor="text1"/>
        </w:rPr>
        <w:t>C</w:t>
      </w:r>
      <w:r w:rsidRPr="00582B9E">
        <w:rPr>
          <w:color w:val="000000" w:themeColor="text1"/>
        </w:rPr>
        <w:t>ells</w:t>
      </w:r>
      <w:r w:rsidR="00D23BC5" w:rsidRPr="00D23BC5">
        <w:rPr>
          <w:color w:val="000000" w:themeColor="text1"/>
        </w:rPr>
        <w:t xml:space="preserve"> </w:t>
      </w:r>
    </w:p>
    <w:p w14:paraId="33260620" w14:textId="77777777" w:rsidR="00B32616" w:rsidRPr="00582B9E" w:rsidRDefault="00B32616" w:rsidP="00D23BC5">
      <w:pPr>
        <w:tabs>
          <w:tab w:val="left" w:pos="90"/>
        </w:tabs>
        <w:rPr>
          <w:b/>
          <w:color w:val="000000" w:themeColor="text1"/>
        </w:rPr>
      </w:pPr>
    </w:p>
    <w:p w14:paraId="37E8E5A6" w14:textId="7216BB47" w:rsidR="00B32616" w:rsidRPr="00582B9E" w:rsidRDefault="00B32616" w:rsidP="00D23BC5">
      <w:pPr>
        <w:tabs>
          <w:tab w:val="left" w:pos="90"/>
        </w:tabs>
        <w:rPr>
          <w:b/>
          <w:color w:val="000000" w:themeColor="text1"/>
        </w:rPr>
      </w:pPr>
      <w:bookmarkStart w:id="1" w:name="Authors_and_Affiliations"/>
      <w:r w:rsidRPr="00582B9E">
        <w:rPr>
          <w:b/>
          <w:bCs/>
        </w:rPr>
        <w:t xml:space="preserve">AUTHORS </w:t>
      </w:r>
      <w:r w:rsidR="00086FF5" w:rsidRPr="00582B9E">
        <w:rPr>
          <w:b/>
          <w:bCs/>
        </w:rPr>
        <w:t xml:space="preserve">AND </w:t>
      </w:r>
      <w:r w:rsidRPr="00582B9E">
        <w:rPr>
          <w:b/>
          <w:bCs/>
        </w:rPr>
        <w:t>AFFILIATIONS</w:t>
      </w:r>
      <w:bookmarkEnd w:id="1"/>
      <w:r w:rsidRPr="00582B9E">
        <w:rPr>
          <w:b/>
          <w:bCs/>
        </w:rPr>
        <w:t xml:space="preserve">: </w:t>
      </w:r>
    </w:p>
    <w:p w14:paraId="74A6DFA3" w14:textId="6D1B9744" w:rsidR="00B32616" w:rsidRDefault="00D6009D" w:rsidP="00D23BC5">
      <w:pPr>
        <w:tabs>
          <w:tab w:val="left" w:pos="90"/>
        </w:tabs>
        <w:rPr>
          <w:bCs/>
          <w:color w:val="auto"/>
        </w:rPr>
      </w:pPr>
      <w:proofErr w:type="spellStart"/>
      <w:r w:rsidRPr="00582B9E">
        <w:rPr>
          <w:bCs/>
          <w:color w:val="auto"/>
        </w:rPr>
        <w:t>Shellaina</w:t>
      </w:r>
      <w:proofErr w:type="spellEnd"/>
      <w:r w:rsidRPr="00582B9E">
        <w:rPr>
          <w:bCs/>
          <w:color w:val="auto"/>
        </w:rPr>
        <w:t xml:space="preserve"> J.</w:t>
      </w:r>
      <w:r w:rsidR="002263B1">
        <w:rPr>
          <w:bCs/>
          <w:color w:val="auto"/>
        </w:rPr>
        <w:t xml:space="preserve"> </w:t>
      </w:r>
      <w:r w:rsidRPr="00582B9E">
        <w:rPr>
          <w:bCs/>
          <w:color w:val="auto"/>
        </w:rPr>
        <w:t>V. Gordon</w:t>
      </w:r>
      <w:r w:rsidRPr="00582B9E">
        <w:rPr>
          <w:bCs/>
          <w:color w:val="auto"/>
          <w:vertAlign w:val="superscript"/>
        </w:rPr>
        <w:t>1</w:t>
      </w:r>
      <w:r w:rsidRPr="00582B9E">
        <w:rPr>
          <w:bCs/>
          <w:color w:val="auto"/>
        </w:rPr>
        <w:t xml:space="preserve">*, </w:t>
      </w:r>
      <w:r w:rsidR="004F57DD" w:rsidRPr="00582B9E">
        <w:rPr>
          <w:bCs/>
          <w:color w:val="auto"/>
        </w:rPr>
        <w:t>Yao Xiao</w:t>
      </w:r>
      <w:r w:rsidRPr="00582B9E">
        <w:rPr>
          <w:bCs/>
          <w:color w:val="auto"/>
          <w:vertAlign w:val="superscript"/>
        </w:rPr>
        <w:t>2</w:t>
      </w:r>
      <w:r w:rsidR="00A72AB5" w:rsidRPr="00582B9E">
        <w:rPr>
          <w:bCs/>
          <w:color w:val="auto"/>
        </w:rPr>
        <w:t>*</w:t>
      </w:r>
      <w:r w:rsidR="004F57DD" w:rsidRPr="00582B9E">
        <w:rPr>
          <w:bCs/>
          <w:color w:val="auto"/>
        </w:rPr>
        <w:t xml:space="preserve">, </w:t>
      </w:r>
      <w:r w:rsidR="00863063" w:rsidRPr="00582B9E">
        <w:rPr>
          <w:bCs/>
          <w:color w:val="auto"/>
        </w:rPr>
        <w:t xml:space="preserve">Amanda </w:t>
      </w:r>
      <w:r w:rsidR="003A159A" w:rsidRPr="00582B9E">
        <w:rPr>
          <w:bCs/>
          <w:color w:val="auto"/>
        </w:rPr>
        <w:t>L.</w:t>
      </w:r>
      <w:r w:rsidR="007848B1" w:rsidRPr="00582B9E">
        <w:rPr>
          <w:bCs/>
          <w:color w:val="auto"/>
        </w:rPr>
        <w:t xml:space="preserve"> </w:t>
      </w:r>
      <w:r w:rsidR="00863063" w:rsidRPr="00582B9E">
        <w:rPr>
          <w:bCs/>
          <w:color w:val="auto"/>
        </w:rPr>
        <w:t>Paskavitz</w:t>
      </w:r>
      <w:r w:rsidRPr="00582B9E">
        <w:rPr>
          <w:bCs/>
          <w:color w:val="auto"/>
          <w:vertAlign w:val="superscript"/>
        </w:rPr>
        <w:t>3</w:t>
      </w:r>
      <w:r w:rsidR="00863063" w:rsidRPr="00582B9E">
        <w:rPr>
          <w:bCs/>
          <w:color w:val="auto"/>
        </w:rPr>
        <w:t xml:space="preserve">, </w:t>
      </w:r>
      <w:proofErr w:type="spellStart"/>
      <w:r w:rsidR="00924711" w:rsidRPr="00582B9E">
        <w:rPr>
          <w:bCs/>
          <w:color w:val="auto"/>
        </w:rPr>
        <w:t>Napoleón</w:t>
      </w:r>
      <w:proofErr w:type="spellEnd"/>
      <w:r w:rsidR="00924711" w:rsidRPr="00582B9E">
        <w:rPr>
          <w:bCs/>
          <w:color w:val="auto"/>
        </w:rPr>
        <w:t xml:space="preserve"> Navarro-Tito</w:t>
      </w:r>
      <w:r w:rsidRPr="00582B9E">
        <w:rPr>
          <w:bCs/>
          <w:color w:val="auto"/>
          <w:vertAlign w:val="superscript"/>
        </w:rPr>
        <w:t>4</w:t>
      </w:r>
      <w:r w:rsidR="00A82A84" w:rsidRPr="00582B9E">
        <w:rPr>
          <w:bCs/>
          <w:color w:val="auto"/>
        </w:rPr>
        <w:t>,</w:t>
      </w:r>
      <w:r w:rsidR="00924711" w:rsidRPr="00582B9E">
        <w:rPr>
          <w:bCs/>
          <w:color w:val="auto"/>
        </w:rPr>
        <w:t xml:space="preserve"> </w:t>
      </w:r>
      <w:r w:rsidR="00A82A84" w:rsidRPr="00582B9E">
        <w:rPr>
          <w:bCs/>
          <w:color w:val="auto"/>
        </w:rPr>
        <w:t>Juan G. Navea</w:t>
      </w:r>
      <w:r w:rsidRPr="00582B9E">
        <w:rPr>
          <w:bCs/>
          <w:color w:val="auto"/>
          <w:vertAlign w:val="superscript"/>
        </w:rPr>
        <w:t>2</w:t>
      </w:r>
      <w:r w:rsidR="00A82A84" w:rsidRPr="00582B9E">
        <w:rPr>
          <w:bCs/>
          <w:color w:val="auto"/>
        </w:rPr>
        <w:t xml:space="preserve">, </w:t>
      </w:r>
      <w:r w:rsidR="00863063" w:rsidRPr="00582B9E">
        <w:rPr>
          <w:bCs/>
          <w:color w:val="auto"/>
        </w:rPr>
        <w:t>Teresita Padilla-Benavides</w:t>
      </w:r>
      <w:r w:rsidRPr="00582B9E">
        <w:rPr>
          <w:bCs/>
          <w:color w:val="auto"/>
          <w:vertAlign w:val="superscript"/>
        </w:rPr>
        <w:t>1</w:t>
      </w:r>
      <w:r w:rsidRPr="00582B9E">
        <w:rPr>
          <w:bCs/>
          <w:color w:val="auto"/>
        </w:rPr>
        <w:t xml:space="preserve"> </w:t>
      </w:r>
    </w:p>
    <w:p w14:paraId="12505B2D" w14:textId="77777777" w:rsidR="00C458B0" w:rsidRPr="00582B9E" w:rsidRDefault="00C458B0" w:rsidP="00D23BC5">
      <w:pPr>
        <w:tabs>
          <w:tab w:val="left" w:pos="90"/>
        </w:tabs>
        <w:rPr>
          <w:bCs/>
          <w:color w:val="auto"/>
        </w:rPr>
      </w:pPr>
    </w:p>
    <w:p w14:paraId="24B3C7CE" w14:textId="5686EAF0" w:rsidR="00D6009D" w:rsidRPr="00582B9E" w:rsidRDefault="00EE3DFA" w:rsidP="00D23BC5">
      <w:pPr>
        <w:tabs>
          <w:tab w:val="left" w:pos="90"/>
        </w:tabs>
        <w:rPr>
          <w:bCs/>
          <w:color w:val="auto"/>
        </w:rPr>
      </w:pPr>
      <w:r w:rsidRPr="00582B9E">
        <w:rPr>
          <w:bCs/>
          <w:color w:val="auto"/>
          <w:vertAlign w:val="superscript"/>
        </w:rPr>
        <w:t>1</w:t>
      </w:r>
      <w:r w:rsidR="00D6009D" w:rsidRPr="00582B9E">
        <w:rPr>
          <w:bCs/>
          <w:color w:val="auto"/>
        </w:rPr>
        <w:t xml:space="preserve">Department of Biochemistry and Molecular Pharmacology, University of Massachusetts Medical School, Worcester, MA, USA </w:t>
      </w:r>
    </w:p>
    <w:p w14:paraId="4E1B43C1" w14:textId="10EFCDEF" w:rsidR="00D6009D" w:rsidRPr="00582B9E" w:rsidRDefault="00D6009D" w:rsidP="00D23BC5">
      <w:pPr>
        <w:tabs>
          <w:tab w:val="left" w:pos="90"/>
        </w:tabs>
        <w:rPr>
          <w:bCs/>
          <w:color w:val="auto"/>
        </w:rPr>
      </w:pPr>
      <w:r w:rsidRPr="00582B9E">
        <w:rPr>
          <w:bCs/>
          <w:color w:val="auto"/>
          <w:vertAlign w:val="superscript"/>
        </w:rPr>
        <w:t>2</w:t>
      </w:r>
      <w:r w:rsidR="003D04B8" w:rsidRPr="00582B9E">
        <w:rPr>
          <w:bCs/>
          <w:color w:val="auto"/>
        </w:rPr>
        <w:t>Department of Chemistry, Skidmore College, Saratoga Springs, NY, USA</w:t>
      </w:r>
    </w:p>
    <w:p w14:paraId="53EFC6DF" w14:textId="5ABC0E02" w:rsidR="003D04B8" w:rsidRPr="00582B9E" w:rsidRDefault="00D6009D" w:rsidP="00D23BC5">
      <w:pPr>
        <w:tabs>
          <w:tab w:val="left" w:pos="90"/>
        </w:tabs>
        <w:rPr>
          <w:bCs/>
          <w:color w:val="auto"/>
        </w:rPr>
      </w:pPr>
      <w:r w:rsidRPr="00582B9E">
        <w:rPr>
          <w:bCs/>
          <w:color w:val="auto"/>
          <w:vertAlign w:val="superscript"/>
        </w:rPr>
        <w:t>3</w:t>
      </w:r>
      <w:r w:rsidR="003D04B8" w:rsidRPr="00582B9E">
        <w:rPr>
          <w:bCs/>
          <w:color w:val="auto"/>
        </w:rPr>
        <w:t>Center for Cancer Genome Discovery, Dana-Farber Cancer Institute, Boston, MA, USA</w:t>
      </w:r>
    </w:p>
    <w:p w14:paraId="3FDB01C1" w14:textId="6A3984F2" w:rsidR="00EE3DFA" w:rsidRPr="00582B9E" w:rsidRDefault="00D6009D" w:rsidP="00D23BC5">
      <w:pPr>
        <w:tabs>
          <w:tab w:val="left" w:pos="90"/>
        </w:tabs>
        <w:rPr>
          <w:bCs/>
          <w:color w:val="auto"/>
        </w:rPr>
      </w:pPr>
      <w:r w:rsidRPr="00582B9E">
        <w:rPr>
          <w:bCs/>
          <w:color w:val="auto"/>
          <w:vertAlign w:val="superscript"/>
          <w:lang w:val="es-MX"/>
        </w:rPr>
        <w:t>4</w:t>
      </w:r>
      <w:r w:rsidR="00EE3DFA" w:rsidRPr="00582B9E">
        <w:rPr>
          <w:bCs/>
          <w:color w:val="auto"/>
          <w:lang w:val="es-MX"/>
        </w:rPr>
        <w:t>Facultad de Ciencias Químico Biológicas, Universidad Autónoma de Guerrero</w:t>
      </w:r>
      <w:r w:rsidR="002263B1">
        <w:rPr>
          <w:bCs/>
          <w:color w:val="auto"/>
          <w:lang w:val="es-MX"/>
        </w:rPr>
        <w:t>,</w:t>
      </w:r>
      <w:r w:rsidR="00EE3DFA" w:rsidRPr="00582B9E">
        <w:rPr>
          <w:bCs/>
          <w:color w:val="auto"/>
          <w:lang w:val="es-MX"/>
        </w:rPr>
        <w:t xml:space="preserve"> </w:t>
      </w:r>
      <w:r w:rsidR="00EE3DFA" w:rsidRPr="00582B9E">
        <w:rPr>
          <w:bCs/>
          <w:color w:val="auto"/>
        </w:rPr>
        <w:t>Guerrero, México</w:t>
      </w:r>
    </w:p>
    <w:p w14:paraId="6F605061" w14:textId="3BAE3352" w:rsidR="00EE3DFA" w:rsidRPr="00582B9E" w:rsidRDefault="00EE3DFA" w:rsidP="00D23BC5">
      <w:pPr>
        <w:tabs>
          <w:tab w:val="left" w:pos="90"/>
        </w:tabs>
        <w:rPr>
          <w:bCs/>
          <w:color w:val="auto"/>
        </w:rPr>
      </w:pPr>
    </w:p>
    <w:p w14:paraId="7CB02A45" w14:textId="274C8B65" w:rsidR="00D6009D" w:rsidRPr="00582B9E" w:rsidRDefault="00D6009D" w:rsidP="00D23BC5">
      <w:pPr>
        <w:tabs>
          <w:tab w:val="left" w:pos="90"/>
        </w:tabs>
        <w:rPr>
          <w:bCs/>
          <w:color w:val="auto"/>
        </w:rPr>
      </w:pPr>
      <w:r w:rsidRPr="00582B9E">
        <w:rPr>
          <w:bCs/>
          <w:color w:val="auto"/>
        </w:rPr>
        <w:t xml:space="preserve">*Both authors contributed equally to this work. </w:t>
      </w:r>
    </w:p>
    <w:p w14:paraId="5D65F3EF" w14:textId="22A6638E" w:rsidR="00717736" w:rsidRPr="00582B9E" w:rsidRDefault="00717736" w:rsidP="00D23BC5">
      <w:pPr>
        <w:tabs>
          <w:tab w:val="left" w:pos="90"/>
        </w:tabs>
        <w:rPr>
          <w:bCs/>
          <w:color w:val="auto"/>
        </w:rPr>
      </w:pPr>
    </w:p>
    <w:p w14:paraId="4201AB82" w14:textId="3698F544" w:rsidR="00717736" w:rsidRPr="00D23BC5" w:rsidRDefault="00B32616" w:rsidP="00D23BC5">
      <w:pPr>
        <w:tabs>
          <w:tab w:val="left" w:pos="90"/>
        </w:tabs>
        <w:rPr>
          <w:b/>
          <w:bCs/>
          <w:color w:val="auto"/>
        </w:rPr>
      </w:pPr>
      <w:r w:rsidRPr="00D23BC5">
        <w:rPr>
          <w:b/>
          <w:bCs/>
          <w:color w:val="auto"/>
        </w:rPr>
        <w:t>Corresponding Author:</w:t>
      </w:r>
      <w:r w:rsidR="005A0028" w:rsidRPr="00D23BC5">
        <w:rPr>
          <w:b/>
          <w:bCs/>
          <w:color w:val="auto"/>
        </w:rPr>
        <w:t xml:space="preserve"> </w:t>
      </w:r>
    </w:p>
    <w:p w14:paraId="0658EDD2" w14:textId="0D56FAC1" w:rsidR="00046852" w:rsidRPr="00582B9E" w:rsidRDefault="00863063" w:rsidP="00D23BC5">
      <w:pPr>
        <w:tabs>
          <w:tab w:val="left" w:pos="90"/>
        </w:tabs>
        <w:rPr>
          <w:bCs/>
          <w:color w:val="auto"/>
          <w:lang w:val="es-MX"/>
        </w:rPr>
      </w:pPr>
      <w:r w:rsidRPr="00582B9E">
        <w:rPr>
          <w:bCs/>
          <w:color w:val="auto"/>
          <w:lang w:val="es-MX"/>
        </w:rPr>
        <w:t>Teresita Padilla-Benavides</w:t>
      </w:r>
      <w:r w:rsidR="00046852">
        <w:rPr>
          <w:bCs/>
          <w:color w:val="auto"/>
          <w:lang w:val="es-MX"/>
        </w:rPr>
        <w:tab/>
        <w:t>(</w:t>
      </w:r>
      <w:hyperlink r:id="rId8" w:history="1">
        <w:r w:rsidR="00046852" w:rsidRPr="00D23BC5">
          <w:rPr>
            <w:rStyle w:val="Hyperlink"/>
            <w:bCs/>
            <w:color w:val="auto"/>
            <w:u w:val="none"/>
            <w:lang w:val="es-MX"/>
          </w:rPr>
          <w:t>Teresita.Padilla@umassmed.edu</w:t>
        </w:r>
      </w:hyperlink>
      <w:r w:rsidR="00046852">
        <w:rPr>
          <w:bCs/>
          <w:color w:val="auto"/>
          <w:lang w:val="es-MX"/>
        </w:rPr>
        <w:t>)</w:t>
      </w:r>
    </w:p>
    <w:p w14:paraId="70265697" w14:textId="5B1857A6" w:rsidR="00B32616" w:rsidRPr="00582B9E" w:rsidRDefault="00B32616" w:rsidP="00D23BC5">
      <w:pPr>
        <w:tabs>
          <w:tab w:val="left" w:pos="90"/>
        </w:tabs>
        <w:rPr>
          <w:bCs/>
          <w:color w:val="auto"/>
        </w:rPr>
      </w:pPr>
      <w:r w:rsidRPr="00582B9E">
        <w:rPr>
          <w:bCs/>
          <w:color w:val="auto"/>
        </w:rPr>
        <w:t>Tel:</w:t>
      </w:r>
      <w:r w:rsidR="00970BB9" w:rsidRPr="00582B9E">
        <w:rPr>
          <w:bCs/>
          <w:color w:val="auto"/>
        </w:rPr>
        <w:t xml:space="preserve"> (</w:t>
      </w:r>
      <w:r w:rsidR="007848B1" w:rsidRPr="00582B9E">
        <w:rPr>
          <w:bCs/>
          <w:color w:val="auto"/>
        </w:rPr>
        <w:t>508</w:t>
      </w:r>
      <w:r w:rsidR="00970BB9" w:rsidRPr="00582B9E">
        <w:rPr>
          <w:bCs/>
          <w:color w:val="auto"/>
        </w:rPr>
        <w:t>)-</w:t>
      </w:r>
      <w:r w:rsidR="007848B1" w:rsidRPr="00582B9E">
        <w:rPr>
          <w:bCs/>
          <w:color w:val="auto"/>
        </w:rPr>
        <w:t>856</w:t>
      </w:r>
      <w:r w:rsidR="00970BB9" w:rsidRPr="00582B9E">
        <w:rPr>
          <w:bCs/>
          <w:color w:val="auto"/>
        </w:rPr>
        <w:t>-</w:t>
      </w:r>
      <w:r w:rsidR="007848B1" w:rsidRPr="00582B9E">
        <w:rPr>
          <w:bCs/>
          <w:color w:val="auto"/>
        </w:rPr>
        <w:t>5204</w:t>
      </w:r>
    </w:p>
    <w:p w14:paraId="7D2D8A26" w14:textId="77777777" w:rsidR="00717736" w:rsidRPr="00582B9E" w:rsidRDefault="00717736" w:rsidP="00D23BC5">
      <w:pPr>
        <w:tabs>
          <w:tab w:val="left" w:pos="90"/>
        </w:tabs>
        <w:rPr>
          <w:bCs/>
          <w:color w:val="auto"/>
        </w:rPr>
      </w:pPr>
    </w:p>
    <w:p w14:paraId="13CA8F34" w14:textId="7564F1E5" w:rsidR="00717736" w:rsidRPr="00D23BC5" w:rsidRDefault="00717736" w:rsidP="00D23BC5">
      <w:pPr>
        <w:pStyle w:val="NormalWeb"/>
        <w:tabs>
          <w:tab w:val="left" w:pos="90"/>
        </w:tabs>
        <w:spacing w:before="0" w:beforeAutospacing="0" w:after="0" w:afterAutospacing="0"/>
        <w:rPr>
          <w:b/>
          <w:bCs/>
          <w:color w:val="auto"/>
        </w:rPr>
      </w:pPr>
      <w:r w:rsidRPr="00D23BC5">
        <w:rPr>
          <w:b/>
          <w:bCs/>
          <w:color w:val="auto"/>
        </w:rPr>
        <w:t>Email Addresses of Co-authors</w:t>
      </w:r>
      <w:r w:rsidRPr="002263B1">
        <w:rPr>
          <w:b/>
          <w:bCs/>
          <w:color w:val="auto"/>
        </w:rPr>
        <w:t>:</w:t>
      </w:r>
    </w:p>
    <w:p w14:paraId="1CAA5F0B" w14:textId="5152879F" w:rsidR="003E4ACD" w:rsidRPr="00046852" w:rsidRDefault="003E4ACD" w:rsidP="00D23BC5">
      <w:pPr>
        <w:pStyle w:val="NormalWeb"/>
        <w:tabs>
          <w:tab w:val="left" w:pos="90"/>
        </w:tabs>
        <w:spacing w:before="0" w:beforeAutospacing="0" w:after="0" w:afterAutospacing="0"/>
        <w:rPr>
          <w:bCs/>
          <w:color w:val="auto"/>
        </w:rPr>
      </w:pPr>
      <w:proofErr w:type="spellStart"/>
      <w:r w:rsidRPr="00582B9E">
        <w:rPr>
          <w:bCs/>
          <w:color w:val="auto"/>
        </w:rPr>
        <w:t>Shellaina</w:t>
      </w:r>
      <w:proofErr w:type="spellEnd"/>
      <w:r w:rsidRPr="00582B9E">
        <w:rPr>
          <w:bCs/>
          <w:color w:val="auto"/>
        </w:rPr>
        <w:t xml:space="preserve"> J.</w:t>
      </w:r>
      <w:r w:rsidR="00A01437">
        <w:rPr>
          <w:bCs/>
          <w:color w:val="auto"/>
        </w:rPr>
        <w:t xml:space="preserve"> </w:t>
      </w:r>
      <w:r w:rsidRPr="00582B9E">
        <w:rPr>
          <w:bCs/>
          <w:color w:val="auto"/>
        </w:rPr>
        <w:t>V.</w:t>
      </w:r>
      <w:r w:rsidR="00A01437">
        <w:rPr>
          <w:bCs/>
          <w:color w:val="auto"/>
        </w:rPr>
        <w:t xml:space="preserve"> </w:t>
      </w:r>
      <w:r w:rsidRPr="00582B9E">
        <w:rPr>
          <w:bCs/>
          <w:color w:val="auto"/>
        </w:rPr>
        <w:t xml:space="preserve">Gordon </w:t>
      </w:r>
      <w:r w:rsidR="00A01437">
        <w:rPr>
          <w:bCs/>
          <w:color w:val="auto"/>
        </w:rPr>
        <w:tab/>
      </w:r>
      <w:r w:rsidRPr="00582B9E">
        <w:rPr>
          <w:bCs/>
          <w:color w:val="auto"/>
        </w:rPr>
        <w:t>(</w:t>
      </w:r>
      <w:hyperlink r:id="rId9" w:history="1">
        <w:r w:rsidR="00835CBF" w:rsidRPr="00D23BC5">
          <w:rPr>
            <w:rStyle w:val="Hyperlink"/>
            <w:bCs/>
            <w:color w:val="auto"/>
            <w:u w:val="none"/>
          </w:rPr>
          <w:t>shellainagordon@gmail.com</w:t>
        </w:r>
      </w:hyperlink>
      <w:r w:rsidRPr="00046852">
        <w:rPr>
          <w:bCs/>
          <w:color w:val="auto"/>
        </w:rPr>
        <w:t>)</w:t>
      </w:r>
    </w:p>
    <w:p w14:paraId="6EAB0B3D" w14:textId="578AC351" w:rsidR="00600A3E" w:rsidRPr="00046852" w:rsidRDefault="004F57DD" w:rsidP="00D23BC5">
      <w:pPr>
        <w:pStyle w:val="NormalWeb"/>
        <w:tabs>
          <w:tab w:val="left" w:pos="90"/>
        </w:tabs>
        <w:spacing w:before="0" w:beforeAutospacing="0" w:after="0" w:afterAutospacing="0"/>
        <w:rPr>
          <w:bCs/>
          <w:color w:val="auto"/>
        </w:rPr>
      </w:pPr>
      <w:r w:rsidRPr="00046852">
        <w:rPr>
          <w:bCs/>
          <w:color w:val="auto"/>
        </w:rPr>
        <w:t>Yao Xiao</w:t>
      </w:r>
      <w:r w:rsidR="00600A3E" w:rsidRPr="00046852">
        <w:rPr>
          <w:bCs/>
          <w:color w:val="auto"/>
        </w:rPr>
        <w:t xml:space="preserve"> </w:t>
      </w:r>
      <w:r w:rsidR="00A01437" w:rsidRPr="00046852">
        <w:rPr>
          <w:bCs/>
          <w:color w:val="auto"/>
        </w:rPr>
        <w:tab/>
      </w:r>
      <w:r w:rsidR="00A01437" w:rsidRPr="00046852">
        <w:rPr>
          <w:bCs/>
          <w:color w:val="auto"/>
        </w:rPr>
        <w:tab/>
      </w:r>
      <w:r w:rsidR="00A01437" w:rsidRPr="00046852">
        <w:rPr>
          <w:bCs/>
          <w:color w:val="auto"/>
        </w:rPr>
        <w:tab/>
      </w:r>
      <w:r w:rsidR="00600A3E" w:rsidRPr="00046852">
        <w:rPr>
          <w:bCs/>
          <w:color w:val="auto"/>
        </w:rPr>
        <w:t>(</w:t>
      </w:r>
      <w:hyperlink r:id="rId10" w:history="1">
        <w:r w:rsidR="00600A3E" w:rsidRPr="00D23BC5">
          <w:rPr>
            <w:rStyle w:val="Hyperlink"/>
            <w:bCs/>
            <w:color w:val="auto"/>
            <w:u w:val="none"/>
          </w:rPr>
          <w:t>yxiao1@skidmore.edu</w:t>
        </w:r>
      </w:hyperlink>
      <w:r w:rsidR="00600A3E" w:rsidRPr="00046852">
        <w:rPr>
          <w:bCs/>
          <w:color w:val="auto"/>
        </w:rPr>
        <w:t xml:space="preserve">) </w:t>
      </w:r>
    </w:p>
    <w:p w14:paraId="758AA8BA" w14:textId="75EF8788" w:rsidR="00FE5C96" w:rsidRPr="00046852" w:rsidRDefault="00FE5C96" w:rsidP="00D23BC5">
      <w:pPr>
        <w:pStyle w:val="NormalWeb"/>
        <w:tabs>
          <w:tab w:val="left" w:pos="90"/>
        </w:tabs>
        <w:spacing w:before="0" w:beforeAutospacing="0" w:after="0" w:afterAutospacing="0"/>
        <w:rPr>
          <w:bCs/>
          <w:color w:val="auto"/>
          <w:lang w:val="es-MX"/>
        </w:rPr>
      </w:pPr>
      <w:r w:rsidRPr="00046852">
        <w:rPr>
          <w:bCs/>
          <w:color w:val="auto"/>
          <w:lang w:val="es-MX"/>
        </w:rPr>
        <w:t xml:space="preserve">Amanda L. Paskavitz </w:t>
      </w:r>
      <w:r w:rsidR="00A01437" w:rsidRPr="00046852">
        <w:rPr>
          <w:bCs/>
          <w:color w:val="auto"/>
          <w:lang w:val="es-MX"/>
        </w:rPr>
        <w:tab/>
      </w:r>
      <w:r w:rsidR="00A01437" w:rsidRPr="00046852">
        <w:rPr>
          <w:bCs/>
          <w:color w:val="auto"/>
          <w:lang w:val="es-MX"/>
        </w:rPr>
        <w:tab/>
      </w:r>
      <w:r w:rsidRPr="00046852">
        <w:rPr>
          <w:bCs/>
          <w:color w:val="auto"/>
          <w:lang w:val="es-MX"/>
        </w:rPr>
        <w:t>(</w:t>
      </w:r>
      <w:hyperlink r:id="rId11" w:history="1">
        <w:r w:rsidRPr="00D23BC5">
          <w:rPr>
            <w:rStyle w:val="Hyperlink"/>
            <w:bCs/>
            <w:color w:val="auto"/>
            <w:u w:val="none"/>
            <w:lang w:val="es-MX"/>
          </w:rPr>
          <w:t>Amanda_Paskavitz@DFCI.harvard.edu</w:t>
        </w:r>
      </w:hyperlink>
      <w:r w:rsidRPr="00D23BC5">
        <w:rPr>
          <w:bCs/>
          <w:color w:val="auto"/>
          <w:lang w:val="es-MX"/>
        </w:rPr>
        <w:t>)</w:t>
      </w:r>
    </w:p>
    <w:p w14:paraId="1067391E" w14:textId="6120D930" w:rsidR="00A82A84" w:rsidRPr="00046852" w:rsidRDefault="00A82A84" w:rsidP="00D23BC5">
      <w:pPr>
        <w:pStyle w:val="NormalWeb"/>
        <w:tabs>
          <w:tab w:val="left" w:pos="90"/>
        </w:tabs>
        <w:spacing w:before="0" w:beforeAutospacing="0" w:after="0" w:afterAutospacing="0"/>
        <w:rPr>
          <w:bCs/>
          <w:color w:val="auto"/>
          <w:vertAlign w:val="superscript"/>
          <w:lang w:val="es-MX"/>
        </w:rPr>
      </w:pPr>
      <w:r w:rsidRPr="00046852">
        <w:rPr>
          <w:bCs/>
          <w:color w:val="auto"/>
          <w:lang w:val="es-MX"/>
        </w:rPr>
        <w:t xml:space="preserve">Napoleon Navarro-Tito </w:t>
      </w:r>
      <w:r w:rsidR="00A01437" w:rsidRPr="00046852">
        <w:rPr>
          <w:bCs/>
          <w:color w:val="auto"/>
          <w:lang w:val="es-MX"/>
        </w:rPr>
        <w:tab/>
      </w:r>
      <w:r w:rsidRPr="00046852">
        <w:rPr>
          <w:bCs/>
          <w:color w:val="auto"/>
          <w:lang w:val="es-MX"/>
        </w:rPr>
        <w:t>(</w:t>
      </w:r>
      <w:hyperlink r:id="rId12" w:history="1">
        <w:r w:rsidRPr="00D23BC5">
          <w:rPr>
            <w:rStyle w:val="Hyperlink"/>
            <w:bCs/>
            <w:color w:val="auto"/>
            <w:u w:val="none"/>
            <w:lang w:val="es-MX"/>
          </w:rPr>
          <w:t>nnavarro@uagro.mx</w:t>
        </w:r>
      </w:hyperlink>
      <w:r w:rsidRPr="00046852">
        <w:rPr>
          <w:bCs/>
          <w:color w:val="auto"/>
          <w:lang w:val="es-MX"/>
        </w:rPr>
        <w:t>)</w:t>
      </w:r>
    </w:p>
    <w:p w14:paraId="55B26D89" w14:textId="64605279" w:rsidR="001A11C4" w:rsidRPr="00D23BC5" w:rsidRDefault="001A11C4" w:rsidP="00D23BC5">
      <w:pPr>
        <w:pStyle w:val="NormalWeb"/>
        <w:tabs>
          <w:tab w:val="left" w:pos="90"/>
        </w:tabs>
        <w:spacing w:before="0" w:beforeAutospacing="0" w:after="0" w:afterAutospacing="0"/>
        <w:rPr>
          <w:bCs/>
          <w:color w:val="auto"/>
          <w:lang w:val="es-MX"/>
        </w:rPr>
      </w:pPr>
      <w:r w:rsidRPr="00D23BC5">
        <w:rPr>
          <w:bCs/>
          <w:color w:val="auto"/>
          <w:lang w:val="es-MX"/>
        </w:rPr>
        <w:t xml:space="preserve">Juan G. Navea </w:t>
      </w:r>
      <w:r w:rsidR="00A01437" w:rsidRPr="00D23BC5">
        <w:rPr>
          <w:bCs/>
          <w:color w:val="auto"/>
          <w:lang w:val="es-MX"/>
        </w:rPr>
        <w:tab/>
      </w:r>
      <w:r w:rsidR="00A01437" w:rsidRPr="00D23BC5">
        <w:rPr>
          <w:bCs/>
          <w:color w:val="auto"/>
          <w:lang w:val="es-MX"/>
        </w:rPr>
        <w:tab/>
      </w:r>
      <w:r w:rsidR="00A01437" w:rsidRPr="00D23BC5">
        <w:rPr>
          <w:bCs/>
          <w:color w:val="auto"/>
          <w:lang w:val="es-MX"/>
        </w:rPr>
        <w:tab/>
      </w:r>
      <w:r w:rsidRPr="00D23BC5">
        <w:rPr>
          <w:bCs/>
          <w:color w:val="auto"/>
          <w:lang w:val="es-MX"/>
        </w:rPr>
        <w:t>(</w:t>
      </w:r>
      <w:hyperlink r:id="rId13" w:history="1">
        <w:r w:rsidRPr="00D23BC5">
          <w:rPr>
            <w:rStyle w:val="Hyperlink"/>
            <w:bCs/>
            <w:color w:val="auto"/>
            <w:u w:val="none"/>
            <w:lang w:val="es-MX"/>
          </w:rPr>
          <w:t>jnavea@skidmore.edu</w:t>
        </w:r>
      </w:hyperlink>
      <w:r w:rsidRPr="00D23BC5">
        <w:rPr>
          <w:bCs/>
          <w:color w:val="auto"/>
          <w:lang w:val="es-MX"/>
        </w:rPr>
        <w:t>)</w:t>
      </w:r>
    </w:p>
    <w:p w14:paraId="2546D3D4" w14:textId="77777777" w:rsidR="007848B1" w:rsidRPr="00582B9E" w:rsidRDefault="007848B1" w:rsidP="00D23BC5">
      <w:pPr>
        <w:pStyle w:val="NormalWeb"/>
        <w:tabs>
          <w:tab w:val="left" w:pos="90"/>
        </w:tabs>
        <w:spacing w:before="0" w:beforeAutospacing="0" w:after="0" w:afterAutospacing="0"/>
        <w:rPr>
          <w:b/>
          <w:bCs/>
          <w:lang w:val="es-MX"/>
        </w:rPr>
      </w:pPr>
      <w:bookmarkStart w:id="2" w:name="Keywords"/>
    </w:p>
    <w:p w14:paraId="74EA27A9" w14:textId="77777777" w:rsidR="00C458B0" w:rsidRDefault="00D04760" w:rsidP="00D23BC5">
      <w:pPr>
        <w:pStyle w:val="NormalWeb"/>
        <w:tabs>
          <w:tab w:val="left" w:pos="90"/>
        </w:tabs>
        <w:spacing w:before="0" w:beforeAutospacing="0" w:after="0" w:afterAutospacing="0"/>
      </w:pPr>
      <w:r w:rsidRPr="00582B9E">
        <w:rPr>
          <w:b/>
          <w:bCs/>
        </w:rPr>
        <w:t>KEYWORDS</w:t>
      </w:r>
      <w:bookmarkEnd w:id="2"/>
      <w:r w:rsidRPr="00582B9E">
        <w:rPr>
          <w:b/>
          <w:bCs/>
        </w:rPr>
        <w:t>:</w:t>
      </w:r>
      <w:r w:rsidRPr="00582B9E">
        <w:t xml:space="preserve"> </w:t>
      </w:r>
    </w:p>
    <w:p w14:paraId="0DFB6197" w14:textId="0DC6F908" w:rsidR="00D04760" w:rsidRPr="00582B9E" w:rsidRDefault="007848B1" w:rsidP="00D23BC5">
      <w:pPr>
        <w:pStyle w:val="NormalWeb"/>
        <w:tabs>
          <w:tab w:val="left" w:pos="90"/>
        </w:tabs>
        <w:spacing w:before="0" w:beforeAutospacing="0" w:after="0" w:afterAutospacing="0"/>
      </w:pPr>
      <w:r w:rsidRPr="00582B9E">
        <w:rPr>
          <w:color w:val="auto"/>
        </w:rPr>
        <w:t xml:space="preserve">Zinc, </w:t>
      </w:r>
      <w:r w:rsidR="003A159A" w:rsidRPr="00582B9E">
        <w:rPr>
          <w:color w:val="auto"/>
        </w:rPr>
        <w:t>a</w:t>
      </w:r>
      <w:r w:rsidRPr="00582B9E">
        <w:rPr>
          <w:color w:val="auto"/>
        </w:rPr>
        <w:t xml:space="preserve">tomic </w:t>
      </w:r>
      <w:r w:rsidR="003A159A" w:rsidRPr="00582B9E">
        <w:rPr>
          <w:color w:val="auto"/>
        </w:rPr>
        <w:t>a</w:t>
      </w:r>
      <w:r w:rsidRPr="00582B9E">
        <w:rPr>
          <w:color w:val="auto"/>
        </w:rPr>
        <w:t xml:space="preserve">bsorbance </w:t>
      </w:r>
      <w:r w:rsidR="003A159A" w:rsidRPr="00582B9E">
        <w:rPr>
          <w:color w:val="auto"/>
        </w:rPr>
        <w:t>s</w:t>
      </w:r>
      <w:r w:rsidRPr="00582B9E">
        <w:rPr>
          <w:color w:val="auto"/>
        </w:rPr>
        <w:t xml:space="preserve">pectroscopy, proliferation, differentiation, mammalian cell culture, </w:t>
      </w:r>
      <w:r w:rsidR="00005197" w:rsidRPr="00582B9E">
        <w:rPr>
          <w:color w:val="auto"/>
        </w:rPr>
        <w:t>subcellular fractionation</w:t>
      </w:r>
    </w:p>
    <w:p w14:paraId="684699F1" w14:textId="77777777" w:rsidR="00D04760" w:rsidRPr="00582B9E" w:rsidRDefault="00D04760" w:rsidP="00D23BC5">
      <w:pPr>
        <w:tabs>
          <w:tab w:val="left" w:pos="90"/>
        </w:tabs>
        <w:rPr>
          <w:b/>
          <w:color w:val="000000" w:themeColor="text1"/>
        </w:rPr>
      </w:pPr>
    </w:p>
    <w:p w14:paraId="5DCE9257" w14:textId="2E6B5AF9" w:rsidR="00B32616" w:rsidRPr="00582B9E" w:rsidRDefault="003971F7" w:rsidP="00D23BC5">
      <w:pPr>
        <w:tabs>
          <w:tab w:val="left" w:pos="90"/>
        </w:tabs>
      </w:pPr>
      <w:r w:rsidRPr="00582B9E">
        <w:rPr>
          <w:b/>
          <w:bCs/>
        </w:rPr>
        <w:t>SUMMARY</w:t>
      </w:r>
      <w:r w:rsidR="00B32616" w:rsidRPr="00582B9E">
        <w:rPr>
          <w:b/>
          <w:bCs/>
        </w:rPr>
        <w:t>:</w:t>
      </w:r>
      <w:r w:rsidR="00B32616" w:rsidRPr="00582B9E">
        <w:t xml:space="preserve"> </w:t>
      </w:r>
    </w:p>
    <w:p w14:paraId="58D107F8" w14:textId="5B2B01CB" w:rsidR="00B32616" w:rsidRPr="00582B9E" w:rsidRDefault="00BC7FCA" w:rsidP="00D23BC5">
      <w:pPr>
        <w:widowControl/>
        <w:tabs>
          <w:tab w:val="left" w:pos="90"/>
        </w:tabs>
        <w:rPr>
          <w:color w:val="auto"/>
        </w:rPr>
      </w:pPr>
      <w:r w:rsidRPr="00582B9E">
        <w:rPr>
          <w:color w:val="auto"/>
        </w:rPr>
        <w:t>C</w:t>
      </w:r>
      <w:r w:rsidR="007848B1" w:rsidRPr="00582B9E">
        <w:rPr>
          <w:color w:val="auto"/>
        </w:rPr>
        <w:t xml:space="preserve">ultured primary or established cell lines are </w:t>
      </w:r>
      <w:r w:rsidRPr="00582B9E">
        <w:rPr>
          <w:color w:val="auto"/>
        </w:rPr>
        <w:t>commonly used to address fundamental biological and mechanistic questions as a</w:t>
      </w:r>
      <w:r w:rsidR="00306803" w:rsidRPr="00582B9E">
        <w:rPr>
          <w:color w:val="auto"/>
        </w:rPr>
        <w:t>n initial</w:t>
      </w:r>
      <w:r w:rsidRPr="00582B9E">
        <w:rPr>
          <w:color w:val="auto"/>
        </w:rPr>
        <w:t xml:space="preserve"> approach before </w:t>
      </w:r>
      <w:r w:rsidR="00335E11" w:rsidRPr="00582B9E">
        <w:rPr>
          <w:color w:val="auto"/>
        </w:rPr>
        <w:t>using</w:t>
      </w:r>
      <w:r w:rsidR="00C458B0">
        <w:rPr>
          <w:color w:val="auto"/>
        </w:rPr>
        <w:t xml:space="preserve"> </w:t>
      </w:r>
      <w:r w:rsidRPr="00582B9E">
        <w:rPr>
          <w:color w:val="auto"/>
        </w:rPr>
        <w:t xml:space="preserve">animal models. </w:t>
      </w:r>
      <w:r w:rsidR="007848B1" w:rsidRPr="00582B9E">
        <w:rPr>
          <w:color w:val="auto"/>
        </w:rPr>
        <w:t>This protocol describes how to prepare</w:t>
      </w:r>
      <w:r w:rsidR="00C2073A" w:rsidRPr="00582B9E">
        <w:rPr>
          <w:color w:val="auto"/>
        </w:rPr>
        <w:t xml:space="preserve"> whole cell extracts and subcellular fractions </w:t>
      </w:r>
      <w:r w:rsidR="007848B1" w:rsidRPr="00582B9E">
        <w:rPr>
          <w:color w:val="auto"/>
        </w:rPr>
        <w:t xml:space="preserve">for studies of </w:t>
      </w:r>
      <w:r w:rsidR="000C152F">
        <w:rPr>
          <w:color w:val="auto"/>
        </w:rPr>
        <w:t>zinc (</w:t>
      </w:r>
      <w:r w:rsidR="007F1F08" w:rsidRPr="00582B9E">
        <w:rPr>
          <w:color w:val="auto"/>
        </w:rPr>
        <w:t>Zn</w:t>
      </w:r>
      <w:r w:rsidR="000C152F">
        <w:rPr>
          <w:color w:val="auto"/>
        </w:rPr>
        <w:t>)</w:t>
      </w:r>
      <w:r w:rsidR="00C410C5" w:rsidRPr="00582B9E">
        <w:rPr>
          <w:color w:val="auto"/>
        </w:rPr>
        <w:t xml:space="preserve"> </w:t>
      </w:r>
      <w:r w:rsidR="007F1F08" w:rsidRPr="00582B9E">
        <w:rPr>
          <w:color w:val="auto"/>
        </w:rPr>
        <w:t xml:space="preserve">and other trace </w:t>
      </w:r>
      <w:r w:rsidR="00306803" w:rsidRPr="00582B9E">
        <w:rPr>
          <w:color w:val="auto"/>
        </w:rPr>
        <w:t>elements</w:t>
      </w:r>
      <w:r w:rsidR="00C410C5" w:rsidRPr="00582B9E">
        <w:rPr>
          <w:color w:val="auto"/>
        </w:rPr>
        <w:t xml:space="preserve"> </w:t>
      </w:r>
      <w:r w:rsidR="00335E11" w:rsidRPr="00582B9E">
        <w:rPr>
          <w:color w:val="auto"/>
        </w:rPr>
        <w:t xml:space="preserve">with </w:t>
      </w:r>
      <w:r w:rsidR="007F1F08" w:rsidRPr="00582B9E">
        <w:rPr>
          <w:color w:val="auto"/>
        </w:rPr>
        <w:t>atomic absorbance spectroscopy</w:t>
      </w:r>
      <w:r w:rsidR="007848B1" w:rsidRPr="00582B9E">
        <w:rPr>
          <w:color w:val="auto"/>
        </w:rPr>
        <w:t>.</w:t>
      </w:r>
    </w:p>
    <w:p w14:paraId="4209E53C" w14:textId="77777777" w:rsidR="00B32616" w:rsidRPr="00582B9E" w:rsidRDefault="00B32616" w:rsidP="00D23BC5">
      <w:pPr>
        <w:tabs>
          <w:tab w:val="left" w:pos="90"/>
        </w:tabs>
        <w:rPr>
          <w:b/>
          <w:color w:val="000000" w:themeColor="text1"/>
        </w:rPr>
      </w:pPr>
    </w:p>
    <w:p w14:paraId="030AC430" w14:textId="2A465DCA" w:rsidR="00B32616" w:rsidRPr="00582B9E" w:rsidRDefault="00B32616" w:rsidP="00D23BC5">
      <w:pPr>
        <w:tabs>
          <w:tab w:val="left" w:pos="90"/>
        </w:tabs>
        <w:rPr>
          <w:i/>
          <w:color w:val="808080"/>
        </w:rPr>
      </w:pPr>
      <w:bookmarkStart w:id="3" w:name="Long_Abstract"/>
      <w:r w:rsidRPr="00582B9E">
        <w:rPr>
          <w:b/>
          <w:bCs/>
        </w:rPr>
        <w:t>ABSTRACT</w:t>
      </w:r>
      <w:bookmarkEnd w:id="3"/>
      <w:r w:rsidRPr="00582B9E">
        <w:rPr>
          <w:b/>
          <w:bCs/>
        </w:rPr>
        <w:t>:</w:t>
      </w:r>
      <w:r w:rsidRPr="00582B9E">
        <w:rPr>
          <w:color w:val="808080" w:themeColor="background1" w:themeShade="80"/>
        </w:rPr>
        <w:t xml:space="preserve"> </w:t>
      </w:r>
    </w:p>
    <w:p w14:paraId="79C0F561" w14:textId="6B32EBC0" w:rsidR="000B5A8A" w:rsidRDefault="00327C3A" w:rsidP="00D23BC5">
      <w:pPr>
        <w:tabs>
          <w:tab w:val="left" w:pos="90"/>
        </w:tabs>
        <w:rPr>
          <w:rStyle w:val="5yl5"/>
        </w:rPr>
      </w:pPr>
      <w:r w:rsidRPr="00582B9E">
        <w:rPr>
          <w:rStyle w:val="5yl5"/>
        </w:rPr>
        <w:t xml:space="preserve">Transition metals are essential micronutrients for organisms but can be toxic to cells at high concentrations by competing with physiological metals in proteins and generating redox stress. Pathological conditions that lead to metal depletion or accumulation are causal agents of different human diseases. Some examples include anemia, acrodermatitis </w:t>
      </w:r>
      <w:proofErr w:type="spellStart"/>
      <w:r w:rsidRPr="00582B9E">
        <w:rPr>
          <w:rStyle w:val="5yl5"/>
        </w:rPr>
        <w:t>enteropathica</w:t>
      </w:r>
      <w:proofErr w:type="spellEnd"/>
      <w:r w:rsidRPr="00582B9E">
        <w:rPr>
          <w:rStyle w:val="5yl5"/>
        </w:rPr>
        <w:t>,</w:t>
      </w:r>
      <w:r w:rsidR="003900FF" w:rsidRPr="00582B9E">
        <w:rPr>
          <w:rStyle w:val="5yl5"/>
        </w:rPr>
        <w:t xml:space="preserve"> and</w:t>
      </w:r>
      <w:r w:rsidRPr="00582B9E">
        <w:rPr>
          <w:rStyle w:val="5yl5"/>
        </w:rPr>
        <w:t xml:space="preserve"> Wilson’s and Menkes’ diseases. It is therefore important to be able to measure the levels </w:t>
      </w:r>
      <w:r w:rsidR="00B66FEB" w:rsidRPr="00582B9E">
        <w:rPr>
          <w:rStyle w:val="5yl5"/>
        </w:rPr>
        <w:t xml:space="preserve">and transport </w:t>
      </w:r>
      <w:r w:rsidRPr="00582B9E">
        <w:rPr>
          <w:rStyle w:val="5yl5"/>
        </w:rPr>
        <w:t>of transition metals in biological samples with high sensitivity and accuracy</w:t>
      </w:r>
      <w:r w:rsidR="000B5A8A">
        <w:rPr>
          <w:rStyle w:val="5yl5"/>
        </w:rPr>
        <w:t xml:space="preserve"> in order</w:t>
      </w:r>
      <w:r w:rsidRPr="00582B9E">
        <w:rPr>
          <w:rStyle w:val="5yl5"/>
        </w:rPr>
        <w:t xml:space="preserve"> to facilitate research exploring how these elements contribute to normal physiological functions </w:t>
      </w:r>
      <w:r w:rsidRPr="00582B9E">
        <w:rPr>
          <w:rStyle w:val="5yl5"/>
        </w:rPr>
        <w:lastRenderedPageBreak/>
        <w:t xml:space="preserve">and toxicity. Zinc (Zn), for example, is a cofactor in many mammalian proteins, participates in signaling events, and is a secondary messenger in cells. In excess, Zn is toxic and can inhibit absorption of other metals, while in deficit, it can lead to a variety of potentially lethal conditions. </w:t>
      </w:r>
    </w:p>
    <w:p w14:paraId="1AF649EA" w14:textId="77777777" w:rsidR="000B5A8A" w:rsidRDefault="000B5A8A" w:rsidP="00D23BC5">
      <w:pPr>
        <w:tabs>
          <w:tab w:val="left" w:pos="90"/>
        </w:tabs>
        <w:rPr>
          <w:rStyle w:val="5yl5"/>
        </w:rPr>
      </w:pPr>
    </w:p>
    <w:p w14:paraId="33D30BBC" w14:textId="44051811" w:rsidR="00327C3A" w:rsidRPr="00582B9E" w:rsidRDefault="00B66FEB" w:rsidP="00D23BC5">
      <w:pPr>
        <w:tabs>
          <w:tab w:val="left" w:pos="90"/>
        </w:tabs>
      </w:pPr>
      <w:r w:rsidRPr="00582B9E">
        <w:rPr>
          <w:rStyle w:val="5yl5"/>
        </w:rPr>
        <w:t>Graphite furnace a</w:t>
      </w:r>
      <w:r w:rsidR="00327C3A" w:rsidRPr="00582B9E">
        <w:rPr>
          <w:rStyle w:val="5yl5"/>
        </w:rPr>
        <w:t>tomic absorption spectroscopy (</w:t>
      </w:r>
      <w:r w:rsidR="00CE1264" w:rsidRPr="00582B9E">
        <w:rPr>
          <w:rStyle w:val="5yl5"/>
        </w:rPr>
        <w:t>GF</w:t>
      </w:r>
      <w:r w:rsidR="00335E11" w:rsidRPr="00582B9E">
        <w:rPr>
          <w:rStyle w:val="5yl5"/>
        </w:rPr>
        <w:t>-</w:t>
      </w:r>
      <w:r w:rsidR="00CE1264" w:rsidRPr="00582B9E">
        <w:rPr>
          <w:rStyle w:val="5yl5"/>
        </w:rPr>
        <w:t>AAS</w:t>
      </w:r>
      <w:r w:rsidR="00327C3A" w:rsidRPr="00582B9E">
        <w:rPr>
          <w:rStyle w:val="5yl5"/>
        </w:rPr>
        <w:t xml:space="preserve">) provides a highly sensitive and effective method </w:t>
      </w:r>
      <w:r w:rsidR="000B5A8A">
        <w:rPr>
          <w:rStyle w:val="5yl5"/>
        </w:rPr>
        <w:t>for</w:t>
      </w:r>
      <w:r w:rsidR="00327C3A" w:rsidRPr="00582B9E">
        <w:rPr>
          <w:rStyle w:val="5yl5"/>
        </w:rPr>
        <w:t xml:space="preserve"> determining Zn and other transition metal concentrations in diverse biological samples. </w:t>
      </w:r>
      <w:r w:rsidR="00C27DCD" w:rsidRPr="00582B9E">
        <w:rPr>
          <w:rStyle w:val="5yl5"/>
        </w:rPr>
        <w:t>E</w:t>
      </w:r>
      <w:r w:rsidRPr="00582B9E">
        <w:rPr>
          <w:rStyle w:val="5yl5"/>
        </w:rPr>
        <w:t xml:space="preserve">lectrothermal atomization </w:t>
      </w:r>
      <w:r w:rsidR="00C27DCD" w:rsidRPr="00582B9E">
        <w:rPr>
          <w:rStyle w:val="5yl5"/>
        </w:rPr>
        <w:t xml:space="preserve">via </w:t>
      </w:r>
      <w:r w:rsidR="00CE1264" w:rsidRPr="00582B9E">
        <w:rPr>
          <w:rStyle w:val="5yl5"/>
        </w:rPr>
        <w:t>GF</w:t>
      </w:r>
      <w:r w:rsidR="00335E11" w:rsidRPr="00582B9E">
        <w:rPr>
          <w:rStyle w:val="5yl5"/>
        </w:rPr>
        <w:t>-</w:t>
      </w:r>
      <w:r w:rsidR="00CE1264" w:rsidRPr="00582B9E">
        <w:rPr>
          <w:rStyle w:val="5yl5"/>
        </w:rPr>
        <w:t>AAS</w:t>
      </w:r>
      <w:r w:rsidR="00327C3A" w:rsidRPr="00582B9E">
        <w:rPr>
          <w:rStyle w:val="5yl5"/>
        </w:rPr>
        <w:t xml:space="preserve"> quantifies metals by </w:t>
      </w:r>
      <w:r w:rsidR="00C27DCD" w:rsidRPr="00582B9E">
        <w:rPr>
          <w:rStyle w:val="5yl5"/>
        </w:rPr>
        <w:t>atomizing small volumes of samples for subsequent selective absorption analysis using</w:t>
      </w:r>
      <w:r w:rsidR="00A02AAD" w:rsidRPr="00582B9E">
        <w:rPr>
          <w:rStyle w:val="5yl5"/>
        </w:rPr>
        <w:t xml:space="preserve"> wavelength of excitation</w:t>
      </w:r>
      <w:r w:rsidR="00C458B0" w:rsidRPr="00C458B0">
        <w:rPr>
          <w:rStyle w:val="5yl5"/>
        </w:rPr>
        <w:t xml:space="preserve"> </w:t>
      </w:r>
      <w:r w:rsidR="00C458B0">
        <w:rPr>
          <w:rStyle w:val="5yl5"/>
        </w:rPr>
        <w:t xml:space="preserve">of </w:t>
      </w:r>
      <w:r w:rsidR="00C458B0" w:rsidRPr="00582B9E">
        <w:rPr>
          <w:rStyle w:val="5yl5"/>
        </w:rPr>
        <w:t>the element of interest</w:t>
      </w:r>
      <w:r w:rsidR="00A02AAD" w:rsidRPr="00582B9E">
        <w:rPr>
          <w:rStyle w:val="5yl5"/>
        </w:rPr>
        <w:t>.</w:t>
      </w:r>
      <w:r w:rsidR="00C27DCD" w:rsidRPr="00582B9E">
        <w:rPr>
          <w:rStyle w:val="5yl5"/>
        </w:rPr>
        <w:t xml:space="preserve"> Within the limits of linearity of the Beer-Lambert Law, t</w:t>
      </w:r>
      <w:r w:rsidR="00327C3A" w:rsidRPr="00582B9E">
        <w:rPr>
          <w:rStyle w:val="5yl5"/>
        </w:rPr>
        <w:t>he absorbance of</w:t>
      </w:r>
      <w:r w:rsidR="00C27DCD" w:rsidRPr="00582B9E">
        <w:rPr>
          <w:rStyle w:val="5yl5"/>
        </w:rPr>
        <w:t xml:space="preserve"> light by</w:t>
      </w:r>
      <w:r w:rsidR="00327C3A" w:rsidRPr="00582B9E">
        <w:rPr>
          <w:rStyle w:val="5yl5"/>
        </w:rPr>
        <w:t xml:space="preserve"> the </w:t>
      </w:r>
      <w:r w:rsidR="00A72AB5" w:rsidRPr="00582B9E">
        <w:rPr>
          <w:rStyle w:val="5yl5"/>
        </w:rPr>
        <w:t xml:space="preserve">metal </w:t>
      </w:r>
      <w:r w:rsidR="00327C3A" w:rsidRPr="00582B9E">
        <w:rPr>
          <w:rStyle w:val="5yl5"/>
        </w:rPr>
        <w:t>is directly proportional to concentration</w:t>
      </w:r>
      <w:r w:rsidR="00C27DCD" w:rsidRPr="00582B9E">
        <w:rPr>
          <w:rStyle w:val="5yl5"/>
        </w:rPr>
        <w:t xml:space="preserve"> of the analyte</w:t>
      </w:r>
      <w:r w:rsidR="002B6A57" w:rsidRPr="00582B9E">
        <w:rPr>
          <w:rStyle w:val="5yl5"/>
        </w:rPr>
        <w:t>.</w:t>
      </w:r>
      <w:r w:rsidR="00327C3A" w:rsidRPr="00582B9E">
        <w:rPr>
          <w:rStyle w:val="5yl5"/>
        </w:rPr>
        <w:t xml:space="preserve"> Compared to other methods of determining Zn content, </w:t>
      </w:r>
      <w:r w:rsidR="00487710" w:rsidRPr="00582B9E">
        <w:rPr>
          <w:rStyle w:val="5yl5"/>
        </w:rPr>
        <w:t>GF-</w:t>
      </w:r>
      <w:r w:rsidR="00CE1264" w:rsidRPr="00582B9E">
        <w:rPr>
          <w:rStyle w:val="5yl5"/>
        </w:rPr>
        <w:t>AAS</w:t>
      </w:r>
      <w:r w:rsidR="00327C3A" w:rsidRPr="00582B9E">
        <w:rPr>
          <w:rStyle w:val="5yl5"/>
        </w:rPr>
        <w:t xml:space="preserve"> detects both free </w:t>
      </w:r>
      <w:r w:rsidR="002B6A57" w:rsidRPr="00582B9E">
        <w:rPr>
          <w:rStyle w:val="5yl5"/>
        </w:rPr>
        <w:t xml:space="preserve">and </w:t>
      </w:r>
      <w:r w:rsidR="00327C3A" w:rsidRPr="00582B9E">
        <w:rPr>
          <w:rStyle w:val="5yl5"/>
        </w:rPr>
        <w:t xml:space="preserve">complexed </w:t>
      </w:r>
      <w:r w:rsidR="002B6A57" w:rsidRPr="00582B9E">
        <w:rPr>
          <w:rStyle w:val="5yl5"/>
        </w:rPr>
        <w:t xml:space="preserve">Zn </w:t>
      </w:r>
      <w:r w:rsidR="00327C3A" w:rsidRPr="00582B9E">
        <w:rPr>
          <w:rStyle w:val="5yl5"/>
        </w:rPr>
        <w:t>in proteins and possibly in small intracellular molecules</w:t>
      </w:r>
      <w:r w:rsidR="00C27DCD" w:rsidRPr="00582B9E">
        <w:rPr>
          <w:rStyle w:val="5yl5"/>
        </w:rPr>
        <w:t xml:space="preserve"> with high sensitivity </w:t>
      </w:r>
      <w:r w:rsidR="00E853F7">
        <w:rPr>
          <w:rStyle w:val="5yl5"/>
        </w:rPr>
        <w:t>in</w:t>
      </w:r>
      <w:r w:rsidR="00C27DCD" w:rsidRPr="00582B9E">
        <w:rPr>
          <w:rStyle w:val="5yl5"/>
        </w:rPr>
        <w:t xml:space="preserve"> small </w:t>
      </w:r>
      <w:r w:rsidR="00E853F7">
        <w:rPr>
          <w:rStyle w:val="5yl5"/>
        </w:rPr>
        <w:t xml:space="preserve">sample </w:t>
      </w:r>
      <w:r w:rsidR="00C27DCD" w:rsidRPr="00582B9E">
        <w:rPr>
          <w:rStyle w:val="5yl5"/>
        </w:rPr>
        <w:t>volume</w:t>
      </w:r>
      <w:r w:rsidR="00E853F7">
        <w:rPr>
          <w:rStyle w:val="5yl5"/>
        </w:rPr>
        <w:t>s</w:t>
      </w:r>
      <w:r w:rsidR="00327C3A" w:rsidRPr="00582B9E">
        <w:rPr>
          <w:rStyle w:val="5yl5"/>
        </w:rPr>
        <w:t xml:space="preserve">. Moreover, </w:t>
      </w:r>
      <w:r w:rsidR="00CE1264" w:rsidRPr="00582B9E">
        <w:rPr>
          <w:rStyle w:val="5yl5"/>
        </w:rPr>
        <w:t>GF</w:t>
      </w:r>
      <w:r w:rsidR="00487710" w:rsidRPr="00582B9E">
        <w:rPr>
          <w:rStyle w:val="5yl5"/>
        </w:rPr>
        <w:t>-</w:t>
      </w:r>
      <w:r w:rsidR="00CE1264" w:rsidRPr="00582B9E">
        <w:rPr>
          <w:rStyle w:val="5yl5"/>
        </w:rPr>
        <w:t>AAS</w:t>
      </w:r>
      <w:r w:rsidR="00327C3A" w:rsidRPr="00582B9E">
        <w:rPr>
          <w:rStyle w:val="5yl5"/>
        </w:rPr>
        <w:t xml:space="preserve"> is also more readily accessible than </w:t>
      </w:r>
      <w:r w:rsidR="00592410" w:rsidRPr="00582B9E">
        <w:rPr>
          <w:rStyle w:val="5yl5"/>
        </w:rPr>
        <w:t>i</w:t>
      </w:r>
      <w:r w:rsidR="00327C3A" w:rsidRPr="00582B9E">
        <w:rPr>
          <w:rStyle w:val="5yl5"/>
        </w:rPr>
        <w:t>nductively</w:t>
      </w:r>
      <w:r w:rsidR="00CE1264" w:rsidRPr="00582B9E">
        <w:rPr>
          <w:rStyle w:val="5yl5"/>
        </w:rPr>
        <w:t xml:space="preserve"> </w:t>
      </w:r>
      <w:r w:rsidR="00327C3A" w:rsidRPr="00582B9E">
        <w:rPr>
          <w:rStyle w:val="5yl5"/>
        </w:rPr>
        <w:t>coupled plasma mass spectrometry (</w:t>
      </w:r>
      <w:r w:rsidR="00CE1264" w:rsidRPr="00582B9E">
        <w:rPr>
          <w:rStyle w:val="5yl5"/>
        </w:rPr>
        <w:t>ICP</w:t>
      </w:r>
      <w:r w:rsidR="00FA1F13" w:rsidRPr="00582B9E">
        <w:rPr>
          <w:rStyle w:val="5yl5"/>
        </w:rPr>
        <w:t>-</w:t>
      </w:r>
      <w:r w:rsidR="00CE1264" w:rsidRPr="00582B9E">
        <w:rPr>
          <w:rStyle w:val="5yl5"/>
        </w:rPr>
        <w:t>MS</w:t>
      </w:r>
      <w:r w:rsidR="00327C3A" w:rsidRPr="00582B9E">
        <w:rPr>
          <w:rStyle w:val="5yl5"/>
        </w:rPr>
        <w:t>) or synchrotron</w:t>
      </w:r>
      <w:r w:rsidR="00FA1F13" w:rsidRPr="00582B9E">
        <w:rPr>
          <w:rStyle w:val="5yl5"/>
        </w:rPr>
        <w:t>-</w:t>
      </w:r>
      <w:r w:rsidR="00327C3A" w:rsidRPr="00582B9E">
        <w:rPr>
          <w:rStyle w:val="5yl5"/>
        </w:rPr>
        <w:t>based X</w:t>
      </w:r>
      <w:r w:rsidR="00487710" w:rsidRPr="00582B9E">
        <w:rPr>
          <w:rStyle w:val="5yl5"/>
        </w:rPr>
        <w:t>-</w:t>
      </w:r>
      <w:r w:rsidR="00327C3A" w:rsidRPr="00582B9E">
        <w:rPr>
          <w:rStyle w:val="5yl5"/>
        </w:rPr>
        <w:t xml:space="preserve">ray fluorescence. In this method, the systematic sample preparation of different cultured cell lines for analyses in a </w:t>
      </w:r>
      <w:r w:rsidR="00FA1F13" w:rsidRPr="00582B9E">
        <w:rPr>
          <w:rStyle w:val="5yl5"/>
        </w:rPr>
        <w:t>GF-</w:t>
      </w:r>
      <w:r w:rsidR="00CE1264" w:rsidRPr="00582B9E">
        <w:rPr>
          <w:rStyle w:val="5yl5"/>
        </w:rPr>
        <w:t>AAS</w:t>
      </w:r>
      <w:r w:rsidR="005378B3">
        <w:rPr>
          <w:rStyle w:val="5yl5"/>
        </w:rPr>
        <w:t xml:space="preserve"> is described</w:t>
      </w:r>
      <w:r w:rsidR="00327C3A" w:rsidRPr="00582B9E">
        <w:rPr>
          <w:rStyle w:val="5yl5"/>
        </w:rPr>
        <w:t xml:space="preserve">. </w:t>
      </w:r>
      <w:r w:rsidR="005378B3">
        <w:rPr>
          <w:rStyle w:val="5yl5"/>
        </w:rPr>
        <w:t>V</w:t>
      </w:r>
      <w:r w:rsidR="00327C3A" w:rsidRPr="00582B9E">
        <w:rPr>
          <w:rStyle w:val="5yl5"/>
        </w:rPr>
        <w:t>ariations in this trace element</w:t>
      </w:r>
      <w:r w:rsidR="005378B3">
        <w:rPr>
          <w:rStyle w:val="5yl5"/>
        </w:rPr>
        <w:t xml:space="preserve"> were compared</w:t>
      </w:r>
      <w:r w:rsidR="00327C3A" w:rsidRPr="00582B9E">
        <w:rPr>
          <w:rStyle w:val="5yl5"/>
        </w:rPr>
        <w:t xml:space="preserve"> in both whole cell lysates and subcellular fractions of proliferating and differentiated cells as proof of principle.</w:t>
      </w:r>
    </w:p>
    <w:p w14:paraId="7A047CAD" w14:textId="7D7DA3CA" w:rsidR="00B32616" w:rsidRPr="00582B9E" w:rsidRDefault="00B32616" w:rsidP="00D23BC5">
      <w:pPr>
        <w:tabs>
          <w:tab w:val="left" w:pos="90"/>
        </w:tabs>
      </w:pPr>
    </w:p>
    <w:p w14:paraId="192FEC3D" w14:textId="1C0E2052" w:rsidR="00B32616" w:rsidRPr="00582B9E" w:rsidRDefault="00B32616" w:rsidP="00D23BC5">
      <w:pPr>
        <w:tabs>
          <w:tab w:val="left" w:pos="90"/>
        </w:tabs>
        <w:rPr>
          <w:i/>
          <w:color w:val="808080"/>
        </w:rPr>
      </w:pPr>
      <w:bookmarkStart w:id="4" w:name="Introduction"/>
      <w:r w:rsidRPr="00582B9E">
        <w:rPr>
          <w:b/>
        </w:rPr>
        <w:t>INTRODUCTION</w:t>
      </w:r>
      <w:bookmarkEnd w:id="4"/>
      <w:r w:rsidRPr="00582B9E">
        <w:rPr>
          <w:b/>
          <w:bCs/>
        </w:rPr>
        <w:t>:</w:t>
      </w:r>
      <w:r w:rsidRPr="00582B9E">
        <w:t xml:space="preserve"> </w:t>
      </w:r>
    </w:p>
    <w:p w14:paraId="4A633654" w14:textId="737BA900" w:rsidR="003C1DB0" w:rsidRPr="00582B9E" w:rsidRDefault="003C1DB0" w:rsidP="00D23BC5">
      <w:pPr>
        <w:tabs>
          <w:tab w:val="left" w:pos="90"/>
        </w:tabs>
      </w:pPr>
      <w:r w:rsidRPr="00582B9E">
        <w:rPr>
          <w:color w:val="000000" w:themeColor="text1"/>
        </w:rPr>
        <w:t>Transition and heavy metals, such as Zn, Cu, Mn, and Fe</w:t>
      </w:r>
      <w:r w:rsidR="005378B3">
        <w:rPr>
          <w:color w:val="000000" w:themeColor="text1"/>
        </w:rPr>
        <w:t>,</w:t>
      </w:r>
      <w:r w:rsidRPr="00582B9E">
        <w:rPr>
          <w:color w:val="000000" w:themeColor="text1"/>
        </w:rPr>
        <w:t xml:space="preserve"> are found naturally in the environment </w:t>
      </w:r>
      <w:r w:rsidR="005378B3">
        <w:rPr>
          <w:color w:val="000000" w:themeColor="text1"/>
        </w:rPr>
        <w:t xml:space="preserve">in </w:t>
      </w:r>
      <w:r w:rsidRPr="00582B9E">
        <w:rPr>
          <w:color w:val="000000" w:themeColor="text1"/>
        </w:rPr>
        <w:t>both</w:t>
      </w:r>
      <w:r w:rsidR="00A041D0" w:rsidRPr="00582B9E">
        <w:rPr>
          <w:color w:val="000000" w:themeColor="text1"/>
        </w:rPr>
        <w:t xml:space="preserve"> nutrients </w:t>
      </w:r>
      <w:r w:rsidRPr="00582B9E">
        <w:rPr>
          <w:color w:val="000000" w:themeColor="text1"/>
        </w:rPr>
        <w:t>in food and pollutants. All living organisms require different amounts of these micronutrients; however, exposure to high levels is deleterious to organisms. Metal acquisition is mainly through the diet, but metals can also be inhaled or absorbed through the skin</w:t>
      </w:r>
      <w:hyperlink w:anchor="_ENREF_1" w:tooltip="Sharma, 2014 #1757" w:history="1">
        <w:r w:rsidR="00A041D0" w:rsidRPr="00582B9E">
          <w:rPr>
            <w:color w:val="000000" w:themeColor="text1"/>
          </w:rPr>
          <w:fldChar w:fldCharType="begin">
            <w:fldData xml:space="preserve">PEVuZE5vdGU+PENpdGU+PEF1dGhvcj5TaGFybWE8L0F1dGhvcj48WWVhcj4yMDE0PC9ZZWFyPjxS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BhZ2VzPjI5NTkyLTYzMDwvcGFn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</w:fldData>
          </w:fldChar>
        </w:r>
        <w:r w:rsidR="00A041D0">
          <w:rPr>
            <w:color w:val="000000" w:themeColor="text1"/>
          </w:rPr>
          <w:instrText xml:space="preserve"> ADDIN EN.CITE </w:instrText>
        </w:r>
        <w:r w:rsidR="00A041D0">
          <w:rPr>
            <w:color w:val="000000" w:themeColor="text1"/>
          </w:rPr>
          <w:fldChar w:fldCharType="begin">
            <w:fldData xml:space="preserve">PEVuZE5vdGU+PENpdGU+PEF1dGhvcj5TaGFybWE8L0F1dGhvcj48WWVhcj4yMDE0PC9ZZWFyPjxS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BhZ2VzPjI5NTkyLTYzMDwvcGFn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</w:fldData>
          </w:fldChar>
        </w:r>
        <w:r w:rsidR="00A041D0">
          <w:rPr>
            <w:color w:val="000000" w:themeColor="text1"/>
          </w:rPr>
          <w:instrText xml:space="preserve"> ADDIN EN.CITE.DATA </w:instrText>
        </w:r>
        <w:r w:rsidR="00A041D0">
          <w:rPr>
            <w:color w:val="000000" w:themeColor="text1"/>
          </w:rPr>
        </w:r>
        <w:r w:rsidR="00A041D0">
          <w:rPr>
            <w:color w:val="000000" w:themeColor="text1"/>
          </w:rPr>
          <w:fldChar w:fldCharType="end"/>
        </w:r>
        <w:r w:rsidR="00A041D0" w:rsidRPr="00582B9E">
          <w:rPr>
            <w:color w:val="000000" w:themeColor="text1"/>
          </w:rPr>
        </w:r>
        <w:r w:rsidR="00A041D0" w:rsidRPr="00582B9E">
          <w:rPr>
            <w:color w:val="000000" w:themeColor="text1"/>
          </w:rPr>
          <w:fldChar w:fldCharType="separate"/>
        </w:r>
        <w:r w:rsidR="00A041D0" w:rsidRPr="00A041D0">
          <w:rPr>
            <w:noProof/>
            <w:color w:val="000000" w:themeColor="text1"/>
            <w:vertAlign w:val="superscript"/>
          </w:rPr>
          <w:t>1-5</w:t>
        </w:r>
        <w:r w:rsidR="00A041D0" w:rsidRPr="00582B9E">
          <w:rPr>
            <w:color w:val="000000" w:themeColor="text1"/>
          </w:rPr>
          <w:fldChar w:fldCharType="end"/>
        </w:r>
      </w:hyperlink>
      <w:r w:rsidRPr="00582B9E">
        <w:t xml:space="preserve">. </w:t>
      </w:r>
      <w:r w:rsidRPr="00582B9E">
        <w:rPr>
          <w:color w:val="000000" w:themeColor="text1"/>
        </w:rPr>
        <w:t>It is important to note that the presence of metals in atmospheric particles is increasing and has been largely associated with health risks. Due to anthropogenic activities, increased levels of heavy metals such as Ag, As, Cd, Cr, Hg, Ni, Fe, and Pb have been detected in atmospheric particulate matter, rainwater, and soil</w:t>
      </w:r>
      <w:r w:rsidRPr="00582B9E">
        <w:rPr>
          <w:color w:val="000000" w:themeColor="text1"/>
        </w:rPr>
        <w:fldChar w:fldCharType="begin">
          <w:fldData xml:space="preserve">PEVuZE5vdGU+PENpdGU+PEF1dGhvcj5NY0NvbWI8L0F1dGhvcj48WWVhcj4yMDE0PC9ZZWFyPjxS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</w:fldData>
        </w:fldChar>
      </w:r>
      <w:r w:rsidR="00A041D0">
        <w:rPr>
          <w:color w:val="000000" w:themeColor="text1"/>
        </w:rPr>
        <w:instrText xml:space="preserve"> ADDIN EN.CITE </w:instrText>
      </w:r>
      <w:r w:rsidR="00A041D0">
        <w:rPr>
          <w:color w:val="000000" w:themeColor="text1"/>
        </w:rPr>
        <w:fldChar w:fldCharType="begin">
          <w:fldData xml:space="preserve">PEVuZE5vdGU+PENpdGU+PEF1dGhvcj5NY0NvbWI8L0F1dGhvcj48WWVhcj4yMDE0PC9ZZWFyPjxS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</w:fldData>
        </w:fldChar>
      </w:r>
      <w:r w:rsidR="00A041D0">
        <w:rPr>
          <w:color w:val="000000" w:themeColor="text1"/>
        </w:rPr>
        <w:instrText xml:space="preserve"> ADDIN EN.CITE.DATA </w:instrText>
      </w:r>
      <w:r w:rsidR="00A041D0">
        <w:rPr>
          <w:color w:val="000000" w:themeColor="text1"/>
        </w:rPr>
      </w:r>
      <w:r w:rsidR="00A041D0">
        <w:rPr>
          <w:color w:val="000000" w:themeColor="text1"/>
        </w:rPr>
        <w:fldChar w:fldCharType="end"/>
      </w:r>
      <w:r w:rsidRPr="00582B9E">
        <w:rPr>
          <w:color w:val="000000" w:themeColor="text1"/>
        </w:rPr>
      </w:r>
      <w:r w:rsidRPr="00582B9E">
        <w:rPr>
          <w:color w:val="000000" w:themeColor="text1"/>
        </w:rPr>
        <w:fldChar w:fldCharType="separate"/>
      </w:r>
      <w:hyperlink w:anchor="_ENREF_6" w:tooltip="McComb, 2014 #1739" w:history="1">
        <w:r w:rsidR="00A041D0" w:rsidRPr="00A041D0">
          <w:rPr>
            <w:noProof/>
            <w:color w:val="000000" w:themeColor="text1"/>
            <w:vertAlign w:val="superscript"/>
          </w:rPr>
          <w:t>6</w:t>
        </w:r>
      </w:hyperlink>
      <w:r w:rsidR="00A041D0" w:rsidRPr="00A041D0">
        <w:rPr>
          <w:noProof/>
          <w:color w:val="000000" w:themeColor="text1"/>
          <w:vertAlign w:val="superscript"/>
        </w:rPr>
        <w:t>,</w:t>
      </w:r>
      <w:hyperlink w:anchor="_ENREF_7" w:tooltip="Borgatta, 2016 #1847" w:history="1">
        <w:r w:rsidR="00A041D0" w:rsidRPr="00A041D0">
          <w:rPr>
            <w:noProof/>
            <w:color w:val="000000" w:themeColor="text1"/>
            <w:vertAlign w:val="superscript"/>
          </w:rPr>
          <w:t>7</w:t>
        </w:r>
      </w:hyperlink>
      <w:r w:rsidRPr="00582B9E">
        <w:rPr>
          <w:color w:val="000000" w:themeColor="text1"/>
        </w:rPr>
        <w:fldChar w:fldCharType="end"/>
      </w:r>
      <w:r w:rsidRPr="00582B9E">
        <w:rPr>
          <w:color w:val="000000" w:themeColor="text1"/>
        </w:rPr>
        <w:t>.</w:t>
      </w:r>
      <w:r w:rsidRPr="00582B9E">
        <w:t xml:space="preserve"> </w:t>
      </w:r>
      <w:r w:rsidRPr="00582B9E">
        <w:rPr>
          <w:color w:val="000000" w:themeColor="text1"/>
        </w:rPr>
        <w:t xml:space="preserve">These metals have the potential to compete with essential physiological trace elements, </w:t>
      </w:r>
      <w:r w:rsidR="005378B3">
        <w:rPr>
          <w:color w:val="000000" w:themeColor="text1"/>
        </w:rPr>
        <w:t>particularly</w:t>
      </w:r>
      <w:r w:rsidRPr="00582B9E">
        <w:rPr>
          <w:color w:val="000000" w:themeColor="text1"/>
        </w:rPr>
        <w:t xml:space="preserve"> Zn and Fe, and</w:t>
      </w:r>
      <w:r w:rsidR="005378B3">
        <w:rPr>
          <w:color w:val="000000" w:themeColor="text1"/>
        </w:rPr>
        <w:t xml:space="preserve"> they</w:t>
      </w:r>
      <w:r w:rsidRPr="00582B9E">
        <w:rPr>
          <w:color w:val="000000" w:themeColor="text1"/>
        </w:rPr>
        <w:t xml:space="preserve"> induce toxic effects by inactivating fundamental enzymes for biological processes.</w:t>
      </w:r>
    </w:p>
    <w:p w14:paraId="077838C7" w14:textId="77777777" w:rsidR="003C1DB0" w:rsidRPr="00582B9E" w:rsidRDefault="003C1DB0" w:rsidP="00D23BC5">
      <w:pPr>
        <w:tabs>
          <w:tab w:val="left" w:pos="90"/>
        </w:tabs>
        <w:rPr>
          <w:color w:val="000000" w:themeColor="text1"/>
        </w:rPr>
      </w:pPr>
    </w:p>
    <w:p w14:paraId="4E181F65" w14:textId="3F789D70" w:rsidR="005378B3" w:rsidRDefault="003C1DB0" w:rsidP="00D23BC5">
      <w:pPr>
        <w:tabs>
          <w:tab w:val="left" w:pos="90"/>
        </w:tabs>
        <w:rPr>
          <w:color w:val="000000" w:themeColor="text1"/>
        </w:rPr>
      </w:pPr>
      <w:r w:rsidRPr="00582B9E">
        <w:rPr>
          <w:color w:val="000000" w:themeColor="text1"/>
        </w:rPr>
        <w:t>The trace element Zn</w:t>
      </w:r>
      <w:r w:rsidR="00FA1F13" w:rsidRPr="00582B9E">
        <w:rPr>
          <w:color w:val="000000" w:themeColor="text1"/>
        </w:rPr>
        <w:t xml:space="preserve"> </w:t>
      </w:r>
      <w:r w:rsidRPr="00582B9E">
        <w:rPr>
          <w:color w:val="000000" w:themeColor="text1"/>
        </w:rPr>
        <w:t xml:space="preserve">is redox neutral and behaves as a Lewis acid in biological reactions, which makes it a fundamental cofactor necessary for protein folding and catalytic activity </w:t>
      </w:r>
      <w:r w:rsidR="005378B3">
        <w:rPr>
          <w:color w:val="000000" w:themeColor="text1"/>
        </w:rPr>
        <w:t xml:space="preserve">in </w:t>
      </w:r>
      <w:r w:rsidRPr="00582B9E">
        <w:rPr>
          <w:color w:val="000000" w:themeColor="text1"/>
        </w:rPr>
        <w:t>over 10% of</w:t>
      </w:r>
      <w:r w:rsidR="00A041D0">
        <w:rPr>
          <w:color w:val="000000" w:themeColor="text1"/>
        </w:rPr>
        <w:t xml:space="preserve"> </w:t>
      </w:r>
      <w:r w:rsidRPr="00582B9E">
        <w:rPr>
          <w:color w:val="000000" w:themeColor="text1"/>
        </w:rPr>
        <w:t>mammalian proteins</w:t>
      </w:r>
      <w:hyperlink w:anchor="_ENREF_8" w:tooltip="Dufner-Beattie, 2003 #1027" w:history="1">
        <w:r w:rsidR="00A041D0" w:rsidRPr="00582B9E">
          <w:rPr>
            <w:color w:val="000000" w:themeColor="text1"/>
          </w:rPr>
          <w:fldChar w:fldCharType="begin">
            <w:fldData xml:space="preserve">PEVuZE5vdGU+PENpdGU+PEF1dGhvcj5EdWZuZXItQmVhdHRpZTwvQXV0aG9yPjxZZWFyPjIwMDM8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</w:fldData>
          </w:fldChar>
        </w:r>
        <w:r w:rsidR="00A041D0">
          <w:rPr>
            <w:color w:val="000000" w:themeColor="text1"/>
          </w:rPr>
          <w:instrText xml:space="preserve"> ADDIN EN.CITE </w:instrText>
        </w:r>
        <w:r w:rsidR="00A041D0">
          <w:rPr>
            <w:color w:val="000000" w:themeColor="text1"/>
          </w:rPr>
          <w:fldChar w:fldCharType="begin">
            <w:fldData xml:space="preserve">PEVuZE5vdGU+PENpdGU+PEF1dGhvcj5EdWZuZXItQmVhdHRpZTwvQXV0aG9yPjxZZWFyPjIwMDM8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</w:fldData>
          </w:fldChar>
        </w:r>
        <w:r w:rsidR="00A041D0">
          <w:rPr>
            <w:color w:val="000000" w:themeColor="text1"/>
          </w:rPr>
          <w:instrText xml:space="preserve"> ADDIN EN.CITE.DATA </w:instrText>
        </w:r>
        <w:r w:rsidR="00A041D0">
          <w:rPr>
            <w:color w:val="000000" w:themeColor="text1"/>
          </w:rPr>
        </w:r>
        <w:r w:rsidR="00A041D0">
          <w:rPr>
            <w:color w:val="000000" w:themeColor="text1"/>
          </w:rPr>
          <w:fldChar w:fldCharType="end"/>
        </w:r>
        <w:r w:rsidR="00A041D0" w:rsidRPr="00582B9E">
          <w:rPr>
            <w:color w:val="000000" w:themeColor="text1"/>
          </w:rPr>
        </w:r>
        <w:r w:rsidR="00A041D0" w:rsidRPr="00582B9E">
          <w:rPr>
            <w:color w:val="000000" w:themeColor="text1"/>
          </w:rPr>
          <w:fldChar w:fldCharType="separate"/>
        </w:r>
        <w:r w:rsidR="00A041D0" w:rsidRPr="00A041D0">
          <w:rPr>
            <w:noProof/>
            <w:color w:val="000000" w:themeColor="text1"/>
            <w:vertAlign w:val="superscript"/>
          </w:rPr>
          <w:t>8-10</w:t>
        </w:r>
        <w:r w:rsidR="00A041D0" w:rsidRPr="00582B9E">
          <w:rPr>
            <w:color w:val="000000" w:themeColor="text1"/>
          </w:rPr>
          <w:fldChar w:fldCharType="end"/>
        </w:r>
      </w:hyperlink>
      <w:r w:rsidR="005378B3">
        <w:rPr>
          <w:color w:val="000000" w:themeColor="text1"/>
        </w:rPr>
        <w:t>;</w:t>
      </w:r>
      <w:r w:rsidRPr="00582B9E">
        <w:rPr>
          <w:color w:val="000000" w:themeColor="text1"/>
        </w:rPr>
        <w:t xml:space="preserve"> consequently, it is essential for diverse physiological functions</w:t>
      </w:r>
      <w:r w:rsidRPr="00582B9E">
        <w:rPr>
          <w:color w:val="000000" w:themeColor="text1"/>
        </w:rPr>
        <w:fldChar w:fldCharType="begin">
          <w:fldData xml:space="preserve">PEVuZE5vdGU+PENpdGU+PEF1dGhvcj5EdWZuZXItQmVhdHRpZTwvQXV0aG9yPjxZZWFyPjIwMDM8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</w:fldData>
        </w:fldChar>
      </w:r>
      <w:r w:rsidR="00A041D0">
        <w:rPr>
          <w:color w:val="000000" w:themeColor="text1"/>
        </w:rPr>
        <w:instrText xml:space="preserve"> ADDIN EN.CITE </w:instrText>
      </w:r>
      <w:r w:rsidR="00A041D0">
        <w:rPr>
          <w:color w:val="000000" w:themeColor="text1"/>
        </w:rPr>
        <w:fldChar w:fldCharType="begin">
          <w:fldData xml:space="preserve">PEVuZE5vdGU+PENpdGU+PEF1dGhvcj5EdWZuZXItQmVhdHRpZTwvQXV0aG9yPjxZZWFyPjIwMDM8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</w:fldData>
        </w:fldChar>
      </w:r>
      <w:r w:rsidR="00A041D0">
        <w:rPr>
          <w:color w:val="000000" w:themeColor="text1"/>
        </w:rPr>
        <w:instrText xml:space="preserve"> ADDIN EN.CITE.DATA </w:instrText>
      </w:r>
      <w:r w:rsidR="00A041D0">
        <w:rPr>
          <w:color w:val="000000" w:themeColor="text1"/>
        </w:rPr>
      </w:r>
      <w:r w:rsidR="00A041D0">
        <w:rPr>
          <w:color w:val="000000" w:themeColor="text1"/>
        </w:rPr>
        <w:fldChar w:fldCharType="end"/>
      </w:r>
      <w:r w:rsidRPr="00582B9E">
        <w:rPr>
          <w:color w:val="000000" w:themeColor="text1"/>
        </w:rPr>
      </w:r>
      <w:r w:rsidRPr="00582B9E">
        <w:rPr>
          <w:color w:val="000000" w:themeColor="text1"/>
        </w:rPr>
        <w:fldChar w:fldCharType="separate"/>
      </w:r>
      <w:hyperlink w:anchor="_ENREF_8" w:tooltip="Dufner-Beattie, 2003 #1027" w:history="1">
        <w:r w:rsidR="00A041D0" w:rsidRPr="00A041D0">
          <w:rPr>
            <w:noProof/>
            <w:color w:val="000000" w:themeColor="text1"/>
            <w:vertAlign w:val="superscript"/>
          </w:rPr>
          <w:t>8</w:t>
        </w:r>
      </w:hyperlink>
      <w:r w:rsidR="00A041D0" w:rsidRPr="00A041D0">
        <w:rPr>
          <w:noProof/>
          <w:color w:val="000000" w:themeColor="text1"/>
          <w:vertAlign w:val="superscript"/>
        </w:rPr>
        <w:t>,</w:t>
      </w:r>
      <w:hyperlink w:anchor="_ENREF_11" w:tooltip="Kambe, 2015 #1026" w:history="1">
        <w:r w:rsidR="00A041D0" w:rsidRPr="00A041D0">
          <w:rPr>
            <w:noProof/>
            <w:color w:val="000000" w:themeColor="text1"/>
            <w:vertAlign w:val="superscript"/>
          </w:rPr>
          <w:t>11</w:t>
        </w:r>
      </w:hyperlink>
      <w:r w:rsidRPr="00582B9E">
        <w:rPr>
          <w:color w:val="000000" w:themeColor="text1"/>
        </w:rPr>
        <w:fldChar w:fldCharType="end"/>
      </w:r>
      <w:r w:rsidRPr="00582B9E">
        <w:rPr>
          <w:color w:val="000000" w:themeColor="text1"/>
        </w:rPr>
        <w:t>. However, like many trace elements, there is a delicate balance between these metals facilitating normal physiological function and causing toxicity. In mammals, Zn</w:t>
      </w:r>
      <w:r w:rsidR="00CE1264" w:rsidRPr="00582B9E">
        <w:rPr>
          <w:color w:val="000000" w:themeColor="text1"/>
        </w:rPr>
        <w:t xml:space="preserve"> </w:t>
      </w:r>
      <w:r w:rsidRPr="00582B9E">
        <w:rPr>
          <w:color w:val="000000" w:themeColor="text1"/>
        </w:rPr>
        <w:t>deficiencies lead to anemia, growth retardation, hypogonadism, skin abnormalities, diarrhea, alopecia, taste disorders, chronic inflammation, and impaired immune and neurological function</w:t>
      </w:r>
      <w:r w:rsidR="005378B3">
        <w:rPr>
          <w:color w:val="000000" w:themeColor="text1"/>
        </w:rPr>
        <w:t>s</w:t>
      </w:r>
      <w:hyperlink w:anchor="_ENREF_11" w:tooltip="Kambe, 2015 #1026" w:history="1">
        <w:r w:rsidR="00A041D0" w:rsidRPr="00582B9E">
          <w:rPr>
            <w:color w:val="000000" w:themeColor="text1"/>
          </w:rPr>
          <w:fldChar w:fldCharType="begin">
            <w:fldData xml:space="preserve">PEVuZE5vdGU+PENpdGU+PEF1dGhvcj5GdWthZGE8L0F1dGhvcj48WWVhcj4yMDExPC9ZZWFyPjxS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</w:fldData>
          </w:fldChar>
        </w:r>
        <w:r w:rsidR="00A041D0">
          <w:rPr>
            <w:color w:val="000000" w:themeColor="text1"/>
          </w:rPr>
          <w:instrText xml:space="preserve"> ADDIN EN.CITE </w:instrText>
        </w:r>
        <w:r w:rsidR="00A041D0">
          <w:rPr>
            <w:color w:val="000000" w:themeColor="text1"/>
          </w:rPr>
          <w:fldChar w:fldCharType="begin">
            <w:fldData xml:space="preserve">PEVuZE5vdGU+PENpdGU+PEF1dGhvcj5GdWthZGE8L0F1dGhvcj48WWVhcj4yMDExPC9ZZWFyPjxS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</w:fldData>
          </w:fldChar>
        </w:r>
        <w:r w:rsidR="00A041D0">
          <w:rPr>
            <w:color w:val="000000" w:themeColor="text1"/>
          </w:rPr>
          <w:instrText xml:space="preserve"> ADDIN EN.CITE.DATA </w:instrText>
        </w:r>
        <w:r w:rsidR="00A041D0">
          <w:rPr>
            <w:color w:val="000000" w:themeColor="text1"/>
          </w:rPr>
        </w:r>
        <w:r w:rsidR="00A041D0">
          <w:rPr>
            <w:color w:val="000000" w:themeColor="text1"/>
          </w:rPr>
          <w:fldChar w:fldCharType="end"/>
        </w:r>
        <w:r w:rsidR="00A041D0" w:rsidRPr="00582B9E">
          <w:rPr>
            <w:color w:val="000000" w:themeColor="text1"/>
          </w:rPr>
        </w:r>
        <w:r w:rsidR="00A041D0" w:rsidRPr="00582B9E">
          <w:rPr>
            <w:color w:val="000000" w:themeColor="text1"/>
          </w:rPr>
          <w:fldChar w:fldCharType="separate"/>
        </w:r>
        <w:r w:rsidR="00A041D0" w:rsidRPr="00A041D0">
          <w:rPr>
            <w:noProof/>
            <w:color w:val="000000" w:themeColor="text1"/>
            <w:vertAlign w:val="superscript"/>
          </w:rPr>
          <w:t>11-18</w:t>
        </w:r>
        <w:r w:rsidR="00A041D0" w:rsidRPr="00582B9E">
          <w:rPr>
            <w:color w:val="000000" w:themeColor="text1"/>
          </w:rPr>
          <w:fldChar w:fldCharType="end"/>
        </w:r>
      </w:hyperlink>
      <w:r w:rsidRPr="00582B9E">
        <w:rPr>
          <w:color w:val="000000" w:themeColor="text1"/>
        </w:rPr>
        <w:t>. In excess, Zn is cytotoxic and impairs absorption of other essential metals such as copper</w:t>
      </w:r>
      <w:hyperlink w:anchor="_ENREF_19" w:tooltip="Broun, 1990 #1035" w:history="1">
        <w:r w:rsidR="00A041D0" w:rsidRPr="00582B9E">
          <w:rPr>
            <w:color w:val="000000" w:themeColor="text1"/>
          </w:rPr>
          <w:fldChar w:fldCharType="begin">
            <w:fldData xml:space="preserve">PEVuZE5vdGU+PENpdGU+PEF1dGhvcj5Ccm91bjwvQXV0aG9yPjxZZWFyPjE5OTA8L1llYXI+PFJl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</w:fldData>
          </w:fldChar>
        </w:r>
        <w:r w:rsidR="00A041D0">
          <w:rPr>
            <w:color w:val="000000" w:themeColor="text1"/>
          </w:rPr>
          <w:instrText xml:space="preserve"> ADDIN EN.CITE </w:instrText>
        </w:r>
        <w:r w:rsidR="00A041D0">
          <w:rPr>
            <w:color w:val="000000" w:themeColor="text1"/>
          </w:rPr>
          <w:fldChar w:fldCharType="begin">
            <w:fldData xml:space="preserve">PEVuZE5vdGU+PENpdGU+PEF1dGhvcj5Ccm91bjwvQXV0aG9yPjxZZWFyPjE5OTA8L1llYXI+PFJl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</w:fldData>
          </w:fldChar>
        </w:r>
        <w:r w:rsidR="00A041D0">
          <w:rPr>
            <w:color w:val="000000" w:themeColor="text1"/>
          </w:rPr>
          <w:instrText xml:space="preserve"> ADDIN EN.CITE.DATA </w:instrText>
        </w:r>
        <w:r w:rsidR="00A041D0">
          <w:rPr>
            <w:color w:val="000000" w:themeColor="text1"/>
          </w:rPr>
        </w:r>
        <w:r w:rsidR="00A041D0">
          <w:rPr>
            <w:color w:val="000000" w:themeColor="text1"/>
          </w:rPr>
          <w:fldChar w:fldCharType="end"/>
        </w:r>
        <w:r w:rsidR="00A041D0" w:rsidRPr="00582B9E">
          <w:rPr>
            <w:color w:val="000000" w:themeColor="text1"/>
          </w:rPr>
        </w:r>
        <w:r w:rsidR="00A041D0" w:rsidRPr="00582B9E">
          <w:rPr>
            <w:color w:val="000000" w:themeColor="text1"/>
          </w:rPr>
          <w:fldChar w:fldCharType="separate"/>
        </w:r>
        <w:r w:rsidR="00A041D0" w:rsidRPr="00A041D0">
          <w:rPr>
            <w:noProof/>
            <w:color w:val="000000" w:themeColor="text1"/>
            <w:vertAlign w:val="superscript"/>
          </w:rPr>
          <w:t>19-21</w:t>
        </w:r>
        <w:r w:rsidR="00A041D0" w:rsidRPr="00582B9E">
          <w:rPr>
            <w:color w:val="000000" w:themeColor="text1"/>
          </w:rPr>
          <w:fldChar w:fldCharType="end"/>
        </w:r>
      </w:hyperlink>
      <w:r w:rsidRPr="00582B9E">
        <w:rPr>
          <w:color w:val="000000" w:themeColor="text1"/>
        </w:rPr>
        <w:t xml:space="preserve">. </w:t>
      </w:r>
    </w:p>
    <w:p w14:paraId="034CAE16" w14:textId="77777777" w:rsidR="005378B3" w:rsidRDefault="005378B3" w:rsidP="00D23BC5">
      <w:pPr>
        <w:tabs>
          <w:tab w:val="left" w:pos="90"/>
        </w:tabs>
        <w:rPr>
          <w:color w:val="000000" w:themeColor="text1"/>
        </w:rPr>
      </w:pPr>
    </w:p>
    <w:p w14:paraId="2B178698" w14:textId="5D4885D6" w:rsidR="003C1DB0" w:rsidRPr="00582B9E" w:rsidRDefault="003C1DB0" w:rsidP="00D23BC5">
      <w:pPr>
        <w:tabs>
          <w:tab w:val="left" w:pos="90"/>
        </w:tabs>
        <w:rPr>
          <w:color w:val="000000" w:themeColor="text1"/>
        </w:rPr>
      </w:pPr>
      <w:r w:rsidRPr="00582B9E">
        <w:rPr>
          <w:color w:val="000000" w:themeColor="text1"/>
        </w:rPr>
        <w:t xml:space="preserve">Additionally, </w:t>
      </w:r>
      <w:r w:rsidRPr="00582B9E">
        <w:t>some metals like Cu and Fe have the potential to participate in harmful reactions. Production of reactive oxygen species (ROS) via Fenton chemistry can interfere with the assembly of iron</w:t>
      </w:r>
      <w:r w:rsidR="00CE1264" w:rsidRPr="00582B9E">
        <w:t xml:space="preserve"> </w:t>
      </w:r>
      <w:r w:rsidRPr="00582B9E">
        <w:t>sulfur cluster proteins and alter lipid metabolism</w:t>
      </w:r>
      <w:hyperlink w:anchor="_ENREF_22" w:tooltip="Gaetke, 2003 #241" w:history="1">
        <w:r w:rsidR="00A041D0" w:rsidRPr="00582B9E">
          <w:fldChar w:fldCharType="begin">
            <w:fldData xml:space="preserve">PEVuZE5vdGU+PENpdGU+PEF1dGhvcj5HYWV0a2U8L0F1dGhvcj48WWVhcj4yMDAzPC9ZZWFyPjxS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yBOYXRsIEFjYWQgU2NpIFUgUyBBPC9hYmJyLTE+PC9wZXJpb2RpY2FsPjxhbHQtcGVyaW9k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==
</w:fldData>
          </w:fldChar>
        </w:r>
        <w:r w:rsidR="00A041D0">
          <w:instrText xml:space="preserve"> ADDIN EN.CITE </w:instrText>
        </w:r>
        <w:r w:rsidR="00A041D0">
          <w:fldChar w:fldCharType="begin">
            <w:fldData xml:space="preserve">PEVuZE5vdGU+PENpdGU+PEF1dGhvcj5HYWV0a2U8L0F1dGhvcj48WWVhcj4yMDAzPC9ZZWFyPjxS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yBOYXRsIEFjYWQgU2NpIFUgUyBBPC9hYmJyLTE+PC9wZXJpb2RpY2FsPjxhbHQtcGVyaW9k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==
</w:fldData>
          </w:fldChar>
        </w:r>
        <w:r w:rsidR="00A041D0">
          <w:instrText xml:space="preserve"> ADDIN EN.CITE.DATA </w:instrText>
        </w:r>
        <w:r w:rsidR="00A041D0">
          <w:fldChar w:fldCharType="end"/>
        </w:r>
        <w:r w:rsidR="00A041D0" w:rsidRPr="00582B9E">
          <w:fldChar w:fldCharType="separate"/>
        </w:r>
        <w:r w:rsidR="00A041D0" w:rsidRPr="00A041D0">
          <w:rPr>
            <w:noProof/>
            <w:vertAlign w:val="superscript"/>
          </w:rPr>
          <w:t>22-24</w:t>
        </w:r>
        <w:r w:rsidR="00A041D0" w:rsidRPr="00582B9E">
          <w:fldChar w:fldCharType="end"/>
        </w:r>
      </w:hyperlink>
      <w:r w:rsidRPr="00582B9E">
        <w:t>. To prevent this damage, cells utilize metal</w:t>
      </w:r>
      <w:r w:rsidR="005378B3">
        <w:t>-</w:t>
      </w:r>
      <w:r w:rsidRPr="00582B9E">
        <w:t xml:space="preserve">binding chaperones and transporters to prevent toxic effects. </w:t>
      </w:r>
      <w:r w:rsidRPr="00582B9E">
        <w:rPr>
          <w:color w:val="000000" w:themeColor="text1"/>
        </w:rPr>
        <w:t xml:space="preserve">Undoubtedly, metal homeostasis must be tightly controlled to ensure that specific cell types maintain proper levels </w:t>
      </w:r>
      <w:r w:rsidRPr="00582B9E">
        <w:rPr>
          <w:color w:val="000000" w:themeColor="text1"/>
        </w:rPr>
        <w:lastRenderedPageBreak/>
        <w:t>of metals.</w:t>
      </w:r>
      <w:r w:rsidRPr="00582B9E">
        <w:t xml:space="preserve"> </w:t>
      </w:r>
      <w:r w:rsidRPr="00582B9E">
        <w:rPr>
          <w:color w:val="000000" w:themeColor="text1"/>
        </w:rPr>
        <w:t xml:space="preserve">For this reason, there is a significant need to </w:t>
      </w:r>
      <w:r w:rsidR="000C2D5E" w:rsidRPr="00582B9E">
        <w:rPr>
          <w:color w:val="000000" w:themeColor="text1"/>
        </w:rPr>
        <w:t>advance</w:t>
      </w:r>
      <w:r w:rsidRPr="00582B9E">
        <w:rPr>
          <w:color w:val="000000" w:themeColor="text1"/>
        </w:rPr>
        <w:t xml:space="preserve"> techniques for accurate measurement of trace metals in biological samples. In developing and mature organisms there exists a differential biological need </w:t>
      </w:r>
      <w:r w:rsidR="00DE08FF">
        <w:rPr>
          <w:color w:val="000000" w:themeColor="text1"/>
        </w:rPr>
        <w:t>for</w:t>
      </w:r>
      <w:r w:rsidRPr="00582B9E">
        <w:rPr>
          <w:color w:val="000000" w:themeColor="text1"/>
        </w:rPr>
        <w:t xml:space="preserve"> trace elements at the cellular level, at different developmental stages, and in normal and pathological conditions. Therefore, precise determination of tissue and systemic metal levels </w:t>
      </w:r>
      <w:r w:rsidR="005378B3">
        <w:rPr>
          <w:color w:val="000000" w:themeColor="text1"/>
        </w:rPr>
        <w:t>is</w:t>
      </w:r>
      <w:r w:rsidRPr="00582B9E">
        <w:rPr>
          <w:color w:val="000000" w:themeColor="text1"/>
        </w:rPr>
        <w:t xml:space="preserve"> necessary to understand organismal metal homeostasis.</w:t>
      </w:r>
    </w:p>
    <w:p w14:paraId="0396E8DE" w14:textId="77777777" w:rsidR="00430570" w:rsidRPr="00582B9E" w:rsidRDefault="00430570" w:rsidP="00D23BC5">
      <w:pPr>
        <w:tabs>
          <w:tab w:val="left" w:pos="90"/>
          <w:tab w:val="left" w:pos="180"/>
        </w:tabs>
        <w:rPr>
          <w:color w:val="000000" w:themeColor="text1"/>
        </w:rPr>
      </w:pPr>
    </w:p>
    <w:p w14:paraId="7BE53DFB" w14:textId="24FA7604" w:rsidR="005235C4" w:rsidRDefault="00C20C83" w:rsidP="00D23BC5">
      <w:pPr>
        <w:tabs>
          <w:tab w:val="left" w:pos="90"/>
          <w:tab w:val="left" w:pos="180"/>
        </w:tabs>
        <w:rPr>
          <w:color w:val="000000" w:themeColor="text1"/>
        </w:rPr>
      </w:pPr>
      <w:r w:rsidRPr="00582B9E">
        <w:rPr>
          <w:color w:val="000000" w:themeColor="text1"/>
        </w:rPr>
        <w:t>Graphite furnace a</w:t>
      </w:r>
      <w:r w:rsidR="00430570" w:rsidRPr="00582B9E">
        <w:rPr>
          <w:color w:val="000000" w:themeColor="text1"/>
        </w:rPr>
        <w:t xml:space="preserve">tomic </w:t>
      </w:r>
      <w:r w:rsidR="00492932" w:rsidRPr="00582B9E">
        <w:rPr>
          <w:color w:val="000000" w:themeColor="text1"/>
        </w:rPr>
        <w:t>a</w:t>
      </w:r>
      <w:r w:rsidR="00430570" w:rsidRPr="00582B9E">
        <w:rPr>
          <w:color w:val="000000" w:themeColor="text1"/>
        </w:rPr>
        <w:t xml:space="preserve">bsorption </w:t>
      </w:r>
      <w:r w:rsidR="00492932" w:rsidRPr="00582B9E">
        <w:rPr>
          <w:color w:val="000000" w:themeColor="text1"/>
        </w:rPr>
        <w:t>s</w:t>
      </w:r>
      <w:r w:rsidR="00430570" w:rsidRPr="00582B9E">
        <w:rPr>
          <w:color w:val="000000" w:themeColor="text1"/>
        </w:rPr>
        <w:t>pectrometry (</w:t>
      </w:r>
      <w:r w:rsidR="00CE1264" w:rsidRPr="00582B9E">
        <w:rPr>
          <w:color w:val="000000" w:themeColor="text1"/>
        </w:rPr>
        <w:t>GF</w:t>
      </w:r>
      <w:r w:rsidR="00FA1F13" w:rsidRPr="00582B9E">
        <w:rPr>
          <w:color w:val="000000" w:themeColor="text1"/>
        </w:rPr>
        <w:t>-</w:t>
      </w:r>
      <w:r w:rsidR="00CE1264" w:rsidRPr="00582B9E">
        <w:rPr>
          <w:color w:val="000000" w:themeColor="text1"/>
        </w:rPr>
        <w:t>AAS</w:t>
      </w:r>
      <w:r w:rsidR="00430570" w:rsidRPr="00582B9E">
        <w:rPr>
          <w:color w:val="000000" w:themeColor="text1"/>
        </w:rPr>
        <w:t xml:space="preserve">) is a </w:t>
      </w:r>
      <w:r w:rsidRPr="00582B9E">
        <w:rPr>
          <w:color w:val="000000" w:themeColor="text1"/>
        </w:rPr>
        <w:t xml:space="preserve">highly sensitive </w:t>
      </w:r>
      <w:r w:rsidR="00430570" w:rsidRPr="00582B9E">
        <w:rPr>
          <w:color w:val="000000" w:themeColor="text1"/>
        </w:rPr>
        <w:t xml:space="preserve">technique </w:t>
      </w:r>
      <w:r w:rsidR="00492932" w:rsidRPr="00582B9E">
        <w:rPr>
          <w:color w:val="000000" w:themeColor="text1"/>
        </w:rPr>
        <w:t>used</w:t>
      </w:r>
      <w:r w:rsidRPr="00582B9E">
        <w:rPr>
          <w:color w:val="000000" w:themeColor="text1"/>
        </w:rPr>
        <w:t xml:space="preserve"> for small sample</w:t>
      </w:r>
      <w:r w:rsidR="005378B3">
        <w:rPr>
          <w:color w:val="000000" w:themeColor="text1"/>
        </w:rPr>
        <w:t xml:space="preserve"> volumes</w:t>
      </w:r>
      <w:r w:rsidRPr="00582B9E">
        <w:rPr>
          <w:color w:val="000000" w:themeColor="text1"/>
        </w:rPr>
        <w:t xml:space="preserve">, making it ideal </w:t>
      </w:r>
      <w:r w:rsidR="00492932" w:rsidRPr="00582B9E">
        <w:rPr>
          <w:color w:val="000000" w:themeColor="text1"/>
        </w:rPr>
        <w:t xml:space="preserve">to measure </w:t>
      </w:r>
      <w:r w:rsidR="00430570" w:rsidRPr="00582B9E">
        <w:rPr>
          <w:color w:val="000000" w:themeColor="text1"/>
        </w:rPr>
        <w:t xml:space="preserve">transition and heavy metals present </w:t>
      </w:r>
      <w:r w:rsidR="007733D3" w:rsidRPr="00582B9E">
        <w:rPr>
          <w:color w:val="000000" w:themeColor="text1"/>
        </w:rPr>
        <w:t>in</w:t>
      </w:r>
      <w:r w:rsidR="00430570" w:rsidRPr="00582B9E">
        <w:rPr>
          <w:color w:val="000000" w:themeColor="text1"/>
        </w:rPr>
        <w:t xml:space="preserve"> biological and </w:t>
      </w:r>
      <w:r w:rsidR="007733D3" w:rsidRPr="00582B9E">
        <w:rPr>
          <w:color w:val="000000" w:themeColor="text1"/>
        </w:rPr>
        <w:t>environmental</w:t>
      </w:r>
      <w:r w:rsidR="00430570" w:rsidRPr="00582B9E">
        <w:rPr>
          <w:color w:val="000000" w:themeColor="text1"/>
        </w:rPr>
        <w:t xml:space="preserve"> samples</w:t>
      </w:r>
      <w:hyperlink w:anchor="_ENREF_25" w:tooltip="Yang, 1997 #1743" w:history="1">
        <w:r w:rsidR="00A041D0" w:rsidRPr="00582B9E">
          <w:rPr>
            <w:color w:val="000000" w:themeColor="text1"/>
          </w:rPr>
          <w:fldChar w:fldCharType="begin">
            <w:fldData xml:space="preserve">PEVuZE5vdGU+PENpdGU+PEF1dGhvcj5ZYW5nPC9BdXRob3I+PFllYXI+MTk5NzwvWWVhcj48UmVj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</w:fldData>
          </w:fldChar>
        </w:r>
        <w:r w:rsidR="00A041D0">
          <w:rPr>
            <w:color w:val="000000" w:themeColor="text1"/>
          </w:rPr>
          <w:instrText xml:space="preserve"> ADDIN EN.CITE </w:instrText>
        </w:r>
        <w:r w:rsidR="00A041D0">
          <w:rPr>
            <w:color w:val="000000" w:themeColor="text1"/>
          </w:rPr>
          <w:fldChar w:fldCharType="begin">
            <w:fldData xml:space="preserve">PEVuZE5vdGU+PENpdGU+PEF1dGhvcj5ZYW5nPC9BdXRob3I+PFllYXI+MTk5NzwvWWVhcj48UmVj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</w:fldData>
          </w:fldChar>
        </w:r>
        <w:r w:rsidR="00A041D0">
          <w:rPr>
            <w:color w:val="000000" w:themeColor="text1"/>
          </w:rPr>
          <w:instrText xml:space="preserve"> ADDIN EN.CITE.DATA </w:instrText>
        </w:r>
        <w:r w:rsidR="00A041D0">
          <w:rPr>
            <w:color w:val="000000" w:themeColor="text1"/>
          </w:rPr>
        </w:r>
        <w:r w:rsidR="00A041D0">
          <w:rPr>
            <w:color w:val="000000" w:themeColor="text1"/>
          </w:rPr>
          <w:fldChar w:fldCharType="end"/>
        </w:r>
        <w:r w:rsidR="00A041D0" w:rsidRPr="00582B9E">
          <w:rPr>
            <w:color w:val="000000" w:themeColor="text1"/>
          </w:rPr>
        </w:r>
        <w:r w:rsidR="00A041D0" w:rsidRPr="00582B9E">
          <w:rPr>
            <w:color w:val="000000" w:themeColor="text1"/>
          </w:rPr>
          <w:fldChar w:fldCharType="separate"/>
        </w:r>
        <w:r w:rsidR="00A041D0" w:rsidRPr="00A041D0">
          <w:rPr>
            <w:noProof/>
            <w:color w:val="000000" w:themeColor="text1"/>
            <w:vertAlign w:val="superscript"/>
          </w:rPr>
          <w:t>25-28</w:t>
        </w:r>
        <w:r w:rsidR="00A041D0" w:rsidRPr="00582B9E">
          <w:rPr>
            <w:color w:val="000000" w:themeColor="text1"/>
          </w:rPr>
          <w:fldChar w:fldCharType="end"/>
        </w:r>
      </w:hyperlink>
      <w:r w:rsidR="00430570" w:rsidRPr="00582B9E">
        <w:rPr>
          <w:color w:val="000000" w:themeColor="text1"/>
        </w:rPr>
        <w:t xml:space="preserve">. </w:t>
      </w:r>
      <w:r w:rsidR="008740D0" w:rsidRPr="00582B9E">
        <w:rPr>
          <w:color w:val="000000" w:themeColor="text1"/>
        </w:rPr>
        <w:t>Moreover, d</w:t>
      </w:r>
      <w:r w:rsidR="008E35C4" w:rsidRPr="00582B9E">
        <w:rPr>
          <w:color w:val="000000" w:themeColor="text1"/>
        </w:rPr>
        <w:t>ue to high sensitivity of th</w:t>
      </w:r>
      <w:r w:rsidR="005378B3">
        <w:rPr>
          <w:color w:val="000000" w:themeColor="text1"/>
        </w:rPr>
        <w:t>e</w:t>
      </w:r>
      <w:r w:rsidR="008E35C4" w:rsidRPr="00582B9E">
        <w:rPr>
          <w:color w:val="000000" w:themeColor="text1"/>
        </w:rPr>
        <w:t xml:space="preserve"> technique, it has been shown to be appropriate for </w:t>
      </w:r>
      <w:r w:rsidR="00C13A09" w:rsidRPr="00582B9E">
        <w:rPr>
          <w:color w:val="000000" w:themeColor="text1"/>
        </w:rPr>
        <w:t>studying</w:t>
      </w:r>
      <w:r w:rsidR="008E35C4" w:rsidRPr="00582B9E">
        <w:rPr>
          <w:color w:val="000000" w:themeColor="text1"/>
        </w:rPr>
        <w:t xml:space="preserve"> the </w:t>
      </w:r>
      <w:r w:rsidR="008740D0" w:rsidRPr="00582B9E">
        <w:rPr>
          <w:color w:val="000000" w:themeColor="text1"/>
        </w:rPr>
        <w:t xml:space="preserve">fine </w:t>
      </w:r>
      <w:r w:rsidR="008E35C4" w:rsidRPr="00582B9E">
        <w:rPr>
          <w:color w:val="000000" w:themeColor="text1"/>
        </w:rPr>
        <w:t xml:space="preserve">transport properties </w:t>
      </w:r>
      <w:r w:rsidR="00487710" w:rsidRPr="00582B9E">
        <w:rPr>
          <w:color w:val="000000" w:themeColor="text1"/>
        </w:rPr>
        <w:t>of</w:t>
      </w:r>
      <w:r w:rsidR="008E35C4" w:rsidRPr="00582B9E">
        <w:rPr>
          <w:color w:val="000000" w:themeColor="text1"/>
        </w:rPr>
        <w:t xml:space="preserve"> </w:t>
      </w:r>
      <w:r w:rsidR="008E35C4" w:rsidRPr="00582B9E">
        <w:t>Na</w:t>
      </w:r>
      <w:r w:rsidR="008E35C4" w:rsidRPr="00582B9E">
        <w:rPr>
          <w:vertAlign w:val="superscript"/>
        </w:rPr>
        <w:t>+</w:t>
      </w:r>
      <w:r w:rsidR="005378B3">
        <w:t>/</w:t>
      </w:r>
      <w:r w:rsidR="008E35C4" w:rsidRPr="00582B9E">
        <w:t>K</w:t>
      </w:r>
      <w:r w:rsidR="008E35C4" w:rsidRPr="00582B9E">
        <w:rPr>
          <w:vertAlign w:val="superscript"/>
        </w:rPr>
        <w:t>+</w:t>
      </w:r>
      <w:r w:rsidR="00487710" w:rsidRPr="00582B9E">
        <w:t>-ATPase and</w:t>
      </w:r>
      <w:r w:rsidR="008E35C4" w:rsidRPr="00582B9E">
        <w:t xml:space="preserve"> gastric H</w:t>
      </w:r>
      <w:r w:rsidR="008E35C4" w:rsidRPr="00582B9E">
        <w:rPr>
          <w:vertAlign w:val="superscript"/>
        </w:rPr>
        <w:t>+</w:t>
      </w:r>
      <w:r w:rsidR="005378B3">
        <w:t>/</w:t>
      </w:r>
      <w:r w:rsidR="008E35C4" w:rsidRPr="00582B9E">
        <w:t>K</w:t>
      </w:r>
      <w:r w:rsidR="008E35C4" w:rsidRPr="00582B9E">
        <w:rPr>
          <w:vertAlign w:val="superscript"/>
        </w:rPr>
        <w:t>+</w:t>
      </w:r>
      <w:r w:rsidR="008E35C4" w:rsidRPr="00582B9E">
        <w:t xml:space="preserve">-ATPase </w:t>
      </w:r>
      <w:r w:rsidR="00487710" w:rsidRPr="00582B9E">
        <w:t xml:space="preserve">using </w:t>
      </w:r>
      <w:r w:rsidR="008E35C4" w:rsidRPr="00582B9E">
        <w:rPr>
          <w:i/>
        </w:rPr>
        <w:t>Xenopus</w:t>
      </w:r>
      <w:r w:rsidR="008E35C4" w:rsidRPr="00582B9E">
        <w:t xml:space="preserve"> oocytes</w:t>
      </w:r>
      <w:r w:rsidR="00360EBC" w:rsidRPr="00582B9E">
        <w:t xml:space="preserve"> </w:t>
      </w:r>
      <w:r w:rsidR="00487710" w:rsidRPr="00582B9E">
        <w:t>as a model system</w:t>
      </w:r>
      <w:hyperlink w:anchor="_ENREF_29" w:tooltip="Durr, 2013 #1856" w:history="1">
        <w:r w:rsidR="00A041D0" w:rsidRPr="00582B9E">
          <w:fldChar w:fldCharType="begin">
            <w:fldData xml:space="preserve">PEVuZE5vdGU+PENpdGU+PEF1dGhvcj5EdXJyPC9BdXRob3I+PFllYXI+MjAxMzwvWWVhcj48UmVj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</w:fldData>
          </w:fldChar>
        </w:r>
        <w:r w:rsidR="00A041D0">
          <w:instrText xml:space="preserve"> ADDIN EN.CITE </w:instrText>
        </w:r>
        <w:r w:rsidR="00A041D0">
          <w:fldChar w:fldCharType="begin">
            <w:fldData xml:space="preserve">PEVuZE5vdGU+PENpdGU+PEF1dGhvcj5EdXJyPC9BdXRob3I+PFllYXI+MjAxMzwvWWVhcj48UmVj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</w:fldData>
          </w:fldChar>
        </w:r>
        <w:r w:rsidR="00A041D0">
          <w:instrText xml:space="preserve"> ADDIN EN.CITE.DATA </w:instrText>
        </w:r>
        <w:r w:rsidR="00A041D0">
          <w:fldChar w:fldCharType="end"/>
        </w:r>
        <w:r w:rsidR="00A041D0" w:rsidRPr="00582B9E">
          <w:fldChar w:fldCharType="separate"/>
        </w:r>
        <w:r w:rsidR="00A041D0" w:rsidRPr="00A041D0">
          <w:rPr>
            <w:noProof/>
            <w:vertAlign w:val="superscript"/>
          </w:rPr>
          <w:t>29</w:t>
        </w:r>
        <w:r w:rsidR="00A041D0" w:rsidRPr="00582B9E">
          <w:fldChar w:fldCharType="end"/>
        </w:r>
      </w:hyperlink>
      <w:r w:rsidR="008E35C4" w:rsidRPr="00582B9E">
        <w:t xml:space="preserve">. </w:t>
      </w:r>
      <w:r w:rsidR="00487710" w:rsidRPr="00582B9E">
        <w:rPr>
          <w:color w:val="000000" w:themeColor="text1"/>
        </w:rPr>
        <w:t>In GF-AAS</w:t>
      </w:r>
      <w:r w:rsidR="00D9778B" w:rsidRPr="00582B9E">
        <w:rPr>
          <w:color w:val="000000" w:themeColor="text1"/>
        </w:rPr>
        <w:t>, the atomized</w:t>
      </w:r>
      <w:r w:rsidR="00492932" w:rsidRPr="00582B9E">
        <w:rPr>
          <w:color w:val="000000" w:themeColor="text1"/>
        </w:rPr>
        <w:t xml:space="preserve"> elements</w:t>
      </w:r>
      <w:r w:rsidR="00375106" w:rsidRPr="00582B9E">
        <w:rPr>
          <w:color w:val="000000" w:themeColor="text1"/>
        </w:rPr>
        <w:t xml:space="preserve"> within a sample</w:t>
      </w:r>
      <w:r w:rsidR="00492932" w:rsidRPr="00582B9E">
        <w:rPr>
          <w:color w:val="000000" w:themeColor="text1"/>
        </w:rPr>
        <w:t xml:space="preserve"> </w:t>
      </w:r>
      <w:r w:rsidR="00D9778B" w:rsidRPr="00582B9E">
        <w:rPr>
          <w:color w:val="000000" w:themeColor="text1"/>
        </w:rPr>
        <w:t xml:space="preserve">absorb a wavelength of radiation </w:t>
      </w:r>
      <w:r w:rsidR="00375106" w:rsidRPr="00582B9E">
        <w:rPr>
          <w:color w:val="000000" w:themeColor="text1"/>
        </w:rPr>
        <w:t>emitted by a light source containing the metal of interest</w:t>
      </w:r>
      <w:r w:rsidR="00492932" w:rsidRPr="00582B9E">
        <w:rPr>
          <w:color w:val="000000" w:themeColor="text1"/>
        </w:rPr>
        <w:t xml:space="preserve">, </w:t>
      </w:r>
      <w:r w:rsidR="00375106" w:rsidRPr="00582B9E">
        <w:rPr>
          <w:color w:val="000000" w:themeColor="text1"/>
        </w:rPr>
        <w:t>with</w:t>
      </w:r>
      <w:r w:rsidR="00430570" w:rsidRPr="00582B9E">
        <w:rPr>
          <w:color w:val="000000" w:themeColor="text1"/>
        </w:rPr>
        <w:t xml:space="preserve"> the</w:t>
      </w:r>
      <w:r w:rsidR="004D3FF1" w:rsidRPr="00582B9E">
        <w:rPr>
          <w:color w:val="000000" w:themeColor="text1"/>
        </w:rPr>
        <w:t xml:space="preserve"> </w:t>
      </w:r>
      <w:r w:rsidR="00430570" w:rsidRPr="00582B9E">
        <w:rPr>
          <w:color w:val="000000" w:themeColor="text1"/>
        </w:rPr>
        <w:t>absorbed radiation</w:t>
      </w:r>
      <w:r w:rsidR="00492932" w:rsidRPr="00582B9E">
        <w:rPr>
          <w:color w:val="000000" w:themeColor="text1"/>
        </w:rPr>
        <w:t xml:space="preserve"> </w:t>
      </w:r>
      <w:r w:rsidR="00375106" w:rsidRPr="00582B9E">
        <w:rPr>
          <w:color w:val="000000" w:themeColor="text1"/>
        </w:rPr>
        <w:t xml:space="preserve">proportional to the concentration of the </w:t>
      </w:r>
      <w:r w:rsidR="00430570" w:rsidRPr="00582B9E">
        <w:rPr>
          <w:color w:val="000000" w:themeColor="text1"/>
        </w:rPr>
        <w:t>element</w:t>
      </w:r>
      <w:r w:rsidR="00492932" w:rsidRPr="00582B9E">
        <w:rPr>
          <w:color w:val="000000" w:themeColor="text1"/>
        </w:rPr>
        <w:t xml:space="preserve">. </w:t>
      </w:r>
      <w:r w:rsidR="00375106" w:rsidRPr="00582B9E">
        <w:rPr>
          <w:color w:val="000000" w:themeColor="text1"/>
        </w:rPr>
        <w:t>Elemental electronic excitation takes place upon</w:t>
      </w:r>
      <w:r w:rsidR="00A80A70" w:rsidRPr="00582B9E">
        <w:rPr>
          <w:color w:val="000000" w:themeColor="text1"/>
        </w:rPr>
        <w:t xml:space="preserve"> </w:t>
      </w:r>
      <w:r w:rsidR="00375106" w:rsidRPr="00582B9E">
        <w:rPr>
          <w:color w:val="000000" w:themeColor="text1"/>
        </w:rPr>
        <w:t>absorption of</w:t>
      </w:r>
      <w:r w:rsidR="00430570" w:rsidRPr="00582B9E">
        <w:rPr>
          <w:color w:val="000000" w:themeColor="text1"/>
        </w:rPr>
        <w:t xml:space="preserve"> ultraviolet or visible </w:t>
      </w:r>
      <w:r w:rsidR="00375106" w:rsidRPr="00582B9E">
        <w:rPr>
          <w:color w:val="000000" w:themeColor="text1"/>
        </w:rPr>
        <w:t>radiation in a quantized process</w:t>
      </w:r>
      <w:r w:rsidR="008A7193" w:rsidRPr="00582B9E">
        <w:rPr>
          <w:color w:val="000000" w:themeColor="text1"/>
        </w:rPr>
        <w:t xml:space="preserve"> </w:t>
      </w:r>
      <w:r w:rsidR="00492932" w:rsidRPr="00582B9E">
        <w:rPr>
          <w:color w:val="000000" w:themeColor="text1"/>
        </w:rPr>
        <w:t xml:space="preserve">unique for </w:t>
      </w:r>
      <w:r w:rsidR="004B67B1" w:rsidRPr="00582B9E">
        <w:rPr>
          <w:color w:val="000000" w:themeColor="text1"/>
        </w:rPr>
        <w:t>each chemical element</w:t>
      </w:r>
      <w:r w:rsidR="008A7193" w:rsidRPr="00582B9E">
        <w:rPr>
          <w:color w:val="000000" w:themeColor="text1"/>
        </w:rPr>
        <w:t xml:space="preserve">. </w:t>
      </w:r>
      <w:r w:rsidR="00C8366F" w:rsidRPr="00582B9E">
        <w:rPr>
          <w:color w:val="000000" w:themeColor="text1"/>
        </w:rPr>
        <w:t>In a single electron process, the absorption of a photon involves an electron moving from a lower energy level to higher level within the atom</w:t>
      </w:r>
      <w:r w:rsidR="00360EBC" w:rsidRPr="00582B9E">
        <w:rPr>
          <w:color w:val="000000" w:themeColor="text1"/>
        </w:rPr>
        <w:t xml:space="preserve"> and</w:t>
      </w:r>
      <w:r w:rsidR="00C8366F" w:rsidRPr="00582B9E">
        <w:rPr>
          <w:color w:val="000000" w:themeColor="text1"/>
        </w:rPr>
        <w:t xml:space="preserve"> </w:t>
      </w:r>
      <w:r w:rsidR="00CE1264" w:rsidRPr="00582B9E">
        <w:rPr>
          <w:color w:val="000000" w:themeColor="text1"/>
        </w:rPr>
        <w:t>GF</w:t>
      </w:r>
      <w:r w:rsidR="00C13A09" w:rsidRPr="00582B9E">
        <w:rPr>
          <w:color w:val="000000" w:themeColor="text1"/>
        </w:rPr>
        <w:t>-</w:t>
      </w:r>
      <w:r w:rsidR="00CE1264" w:rsidRPr="00582B9E">
        <w:rPr>
          <w:color w:val="000000" w:themeColor="text1"/>
        </w:rPr>
        <w:t>AAS</w:t>
      </w:r>
      <w:r w:rsidR="00C8366F" w:rsidRPr="00582B9E">
        <w:rPr>
          <w:color w:val="000000" w:themeColor="text1"/>
        </w:rPr>
        <w:t xml:space="preserve"> determines the </w:t>
      </w:r>
      <w:proofErr w:type="gramStart"/>
      <w:r w:rsidR="00C8366F" w:rsidRPr="00582B9E">
        <w:rPr>
          <w:color w:val="000000" w:themeColor="text1"/>
        </w:rPr>
        <w:t>amount</w:t>
      </w:r>
      <w:proofErr w:type="gramEnd"/>
      <w:r w:rsidR="00C8366F" w:rsidRPr="00582B9E">
        <w:rPr>
          <w:color w:val="000000" w:themeColor="text1"/>
        </w:rPr>
        <w:t xml:space="preserve"> of photons absorbed by the sample, which is proportional to the number of radiation</w:t>
      </w:r>
      <w:r w:rsidR="00CE1264" w:rsidRPr="00582B9E">
        <w:rPr>
          <w:color w:val="000000" w:themeColor="text1"/>
        </w:rPr>
        <w:t xml:space="preserve"> </w:t>
      </w:r>
      <w:r w:rsidR="00C8366F" w:rsidRPr="00582B9E">
        <w:rPr>
          <w:color w:val="000000" w:themeColor="text1"/>
        </w:rPr>
        <w:t>absorbing elements atomized in the graphite tube.</w:t>
      </w:r>
      <w:r w:rsidR="007733D3" w:rsidRPr="00582B9E">
        <w:rPr>
          <w:color w:val="000000" w:themeColor="text1"/>
        </w:rPr>
        <w:t xml:space="preserve"> </w:t>
      </w:r>
    </w:p>
    <w:p w14:paraId="1FC6AB3A" w14:textId="77777777" w:rsidR="005235C4" w:rsidRDefault="005235C4" w:rsidP="00D23BC5">
      <w:pPr>
        <w:tabs>
          <w:tab w:val="left" w:pos="90"/>
          <w:tab w:val="left" w:pos="180"/>
        </w:tabs>
        <w:rPr>
          <w:color w:val="000000" w:themeColor="text1"/>
        </w:rPr>
      </w:pPr>
    </w:p>
    <w:p w14:paraId="7DA1A33C" w14:textId="3ECAF543" w:rsidR="00124B8E" w:rsidRPr="00582B9E" w:rsidRDefault="002F353C" w:rsidP="00D23BC5">
      <w:pPr>
        <w:tabs>
          <w:tab w:val="left" w:pos="90"/>
          <w:tab w:val="left" w:pos="180"/>
        </w:tabs>
        <w:rPr>
          <w:color w:val="000000" w:themeColor="text1"/>
        </w:rPr>
      </w:pPr>
      <w:r w:rsidRPr="00582B9E">
        <w:rPr>
          <w:color w:val="000000" w:themeColor="text1"/>
        </w:rPr>
        <w:t>The selectivity of th</w:t>
      </w:r>
      <w:r w:rsidR="0022783E" w:rsidRPr="00582B9E">
        <w:rPr>
          <w:color w:val="000000" w:themeColor="text1"/>
        </w:rPr>
        <w:t>is</w:t>
      </w:r>
      <w:r w:rsidRPr="00582B9E">
        <w:rPr>
          <w:color w:val="000000" w:themeColor="text1"/>
        </w:rPr>
        <w:t xml:space="preserve"> technique relies on the electronic structure of the atoms, </w:t>
      </w:r>
      <w:r w:rsidR="005235C4">
        <w:rPr>
          <w:color w:val="000000" w:themeColor="text1"/>
        </w:rPr>
        <w:t>in which</w:t>
      </w:r>
      <w:r w:rsidRPr="00582B9E">
        <w:rPr>
          <w:color w:val="000000" w:themeColor="text1"/>
        </w:rPr>
        <w:t xml:space="preserve"> e</w:t>
      </w:r>
      <w:r w:rsidR="008A7193" w:rsidRPr="00582B9E">
        <w:rPr>
          <w:color w:val="000000" w:themeColor="text1"/>
        </w:rPr>
        <w:t xml:space="preserve">ach element has a specific </w:t>
      </w:r>
      <w:r w:rsidR="001338E5" w:rsidRPr="00582B9E">
        <w:rPr>
          <w:color w:val="000000" w:themeColor="text1"/>
        </w:rPr>
        <w:t>absorption</w:t>
      </w:r>
      <w:r w:rsidR="008A7193" w:rsidRPr="00582B9E">
        <w:rPr>
          <w:color w:val="000000" w:themeColor="text1"/>
        </w:rPr>
        <w:t>/emission spectral line</w:t>
      </w:r>
      <w:r w:rsidRPr="00582B9E">
        <w:rPr>
          <w:color w:val="000000" w:themeColor="text1"/>
        </w:rPr>
        <w:t xml:space="preserve">. </w:t>
      </w:r>
      <w:r w:rsidR="00CF2040" w:rsidRPr="00582B9E">
        <w:rPr>
          <w:color w:val="000000" w:themeColor="text1"/>
        </w:rPr>
        <w:t xml:space="preserve">In the case of Zn, the absorbance wavelength is 213.9 nm and can be precisely distinguished from other metals. </w:t>
      </w:r>
      <w:r w:rsidR="00124B8E" w:rsidRPr="00582B9E">
        <w:t xml:space="preserve">Overall, </w:t>
      </w:r>
      <w:r w:rsidR="00CE1264" w:rsidRPr="00582B9E">
        <w:t>GF</w:t>
      </w:r>
      <w:r w:rsidR="00C13A09" w:rsidRPr="00582B9E">
        <w:t>-</w:t>
      </w:r>
      <w:r w:rsidR="00CE1264" w:rsidRPr="00582B9E">
        <w:t>AAS</w:t>
      </w:r>
      <w:r w:rsidR="00124B8E" w:rsidRPr="00582B9E">
        <w:rPr>
          <w:color w:val="000000" w:themeColor="text1"/>
        </w:rPr>
        <w:t xml:space="preserve"> can be used to quantify </w:t>
      </w:r>
      <w:r w:rsidR="00EB579D" w:rsidRPr="00582B9E">
        <w:rPr>
          <w:color w:val="000000" w:themeColor="text1"/>
        </w:rPr>
        <w:t>Zn with adequate limits of detection (LOD) and high sensitivity and selectivity</w:t>
      </w:r>
      <w:hyperlink w:anchor="_ENREF_25" w:tooltip="Yang, 1997 #1743" w:history="1">
        <w:r w:rsidR="00A041D0" w:rsidRPr="00582B9E">
          <w:rPr>
            <w:color w:val="000000" w:themeColor="text1"/>
          </w:rPr>
          <w:fldChar w:fldCharType="begin"/>
        </w:r>
        <w:r w:rsidR="00A041D0">
          <w:rPr>
            <w:color w:val="000000" w:themeColor="text1"/>
          </w:rPr>
          <w:instrText xml:space="preserve"> ADDIN EN.CITE &lt;EndNote&gt;&lt;Cite&gt;&lt;Author&gt;Yang&lt;/Author&gt;&lt;Year&gt;1997&lt;/Year&gt;&lt;RecNum&gt;1743&lt;/RecNum&gt;&lt;DisplayText&gt;&lt;style face="superscript"&gt;25&lt;/style&gt;&lt;/DisplayText&gt;&lt;record&gt;&lt;rec-number&gt;1743&lt;/rec-number&gt;&lt;foreign-keys&gt;&lt;key app="EN" db-id="dszafdeeoppfa0e02sq5s2eet92vwd09z90a"&gt;1743&lt;/key&gt;&lt;/foreign-keys&gt;&lt;ref-type name="Journal Article"&gt;17&lt;/ref-type&gt;&lt;contributors&gt;&lt;authors&gt;&lt;author&gt;Yang, W.&lt;/author&gt;&lt;author&gt;Ni, Z.&lt;/author&gt;&lt;/authors&gt;&lt;/contributors&gt;&lt;auth-address&gt;Research Center for Eco-environment Sciences, Chinese Academy of Sciences, Beijing 100085.&lt;/auth-address&gt;&lt;titles&gt;&lt;title&gt;[Recent advances in absolute analysis by graphite furnace atomic absorption spectrometry]&lt;/title&gt;&lt;secondary-title&gt;Guang Pu Xue Yu Guang Pu Fen Xi&lt;/secondary-title&gt;&lt;alt-title&gt;Guang pu xue yu guang pu fen xi = Guang pu&lt;/alt-title&gt;&lt;/titles&gt;&lt;periodical&gt;&lt;full-title&gt;Guang Pu Xue Yu Guang Pu Fen Xi&lt;/full-title&gt;&lt;abbr-1&gt;Guang pu xue yu guang pu fen xi = Guang pu&lt;/abbr-1&gt;&lt;/periodical&gt;&lt;alt-periodical&gt;&lt;full-title&gt;Guang Pu Xue Yu Guang Pu Fen Xi&lt;/full-title&gt;&lt;abbr-1&gt;Guang pu xue yu guang pu fen xi = Guang pu&lt;/abbr-1&gt;&lt;/alt-periodical&gt;&lt;pages&gt;104-10&lt;/pages&gt;&lt;volume&gt;17&lt;/volume&gt;&lt;number&gt;2&lt;/number&gt;&lt;edition&gt;1997/04/01&lt;/edition&gt;&lt;dates&gt;&lt;year&gt;1997&lt;/year&gt;&lt;pub-dates&gt;&lt;date&gt;Apr&lt;/date&gt;&lt;/pub-dates&gt;&lt;/dates&gt;&lt;isbn&gt;1000-0593 (Print)&amp;#xD;1000-0593 (Linking)&lt;/isbn&gt;&lt;accession-num&gt;15810398&lt;/accession-num&gt;&lt;urls&gt;&lt;related-urls&gt;&lt;url&gt;http://www.ncbi.nlm.nih.gov/pubmed/15810398&lt;/url&gt;&lt;/related-urls&gt;&lt;/urls&gt;&lt;language&gt;chi&lt;/language&gt;&lt;/record&gt;&lt;/Cite&gt;&lt;/EndNote&gt;</w:instrText>
        </w:r>
        <w:r w:rsidR="00A041D0" w:rsidRPr="00582B9E">
          <w:rPr>
            <w:color w:val="000000" w:themeColor="text1"/>
          </w:rPr>
          <w:fldChar w:fldCharType="separate"/>
        </w:r>
        <w:r w:rsidR="00A041D0" w:rsidRPr="00A041D0">
          <w:rPr>
            <w:noProof/>
            <w:color w:val="000000" w:themeColor="text1"/>
            <w:vertAlign w:val="superscript"/>
          </w:rPr>
          <w:t>25</w:t>
        </w:r>
        <w:r w:rsidR="00A041D0" w:rsidRPr="00582B9E">
          <w:rPr>
            <w:color w:val="000000" w:themeColor="text1"/>
          </w:rPr>
          <w:fldChar w:fldCharType="end"/>
        </w:r>
      </w:hyperlink>
      <w:r w:rsidR="00124B8E" w:rsidRPr="00582B9E">
        <w:rPr>
          <w:color w:val="000000" w:themeColor="text1"/>
        </w:rPr>
        <w:t xml:space="preserve">. </w:t>
      </w:r>
      <w:r w:rsidR="00204974" w:rsidRPr="00582B9E">
        <w:rPr>
          <w:color w:val="000000" w:themeColor="text1"/>
        </w:rPr>
        <w:t>The</w:t>
      </w:r>
      <w:r w:rsidR="008A7193" w:rsidRPr="00582B9E">
        <w:rPr>
          <w:color w:val="000000" w:themeColor="text1"/>
        </w:rPr>
        <w:t xml:space="preserve"> changes in absorbed wavelength</w:t>
      </w:r>
      <w:r w:rsidR="00204974" w:rsidRPr="00582B9E">
        <w:rPr>
          <w:color w:val="000000" w:themeColor="text1"/>
        </w:rPr>
        <w:t xml:space="preserve"> are integrated</w:t>
      </w:r>
      <w:r w:rsidR="00360EBC" w:rsidRPr="00582B9E">
        <w:rPr>
          <w:color w:val="000000" w:themeColor="text1"/>
        </w:rPr>
        <w:t xml:space="preserve"> </w:t>
      </w:r>
      <w:r w:rsidR="00204974" w:rsidRPr="00582B9E">
        <w:rPr>
          <w:color w:val="000000" w:themeColor="text1"/>
        </w:rPr>
        <w:t>and presented as</w:t>
      </w:r>
      <w:r w:rsidR="00430570" w:rsidRPr="00582B9E">
        <w:rPr>
          <w:color w:val="000000" w:themeColor="text1"/>
        </w:rPr>
        <w:t xml:space="preserve"> peaks</w:t>
      </w:r>
      <w:r w:rsidR="00204974" w:rsidRPr="00582B9E">
        <w:rPr>
          <w:color w:val="000000" w:themeColor="text1"/>
        </w:rPr>
        <w:t xml:space="preserve"> of energy absorption </w:t>
      </w:r>
      <w:r w:rsidR="00430570" w:rsidRPr="00582B9E">
        <w:rPr>
          <w:color w:val="000000" w:themeColor="text1"/>
        </w:rPr>
        <w:t>at</w:t>
      </w:r>
      <w:r w:rsidR="00204974" w:rsidRPr="00582B9E">
        <w:rPr>
          <w:color w:val="000000" w:themeColor="text1"/>
        </w:rPr>
        <w:t xml:space="preserve"> specific and isolated</w:t>
      </w:r>
      <w:r w:rsidR="00430570" w:rsidRPr="00582B9E">
        <w:rPr>
          <w:color w:val="000000" w:themeColor="text1"/>
        </w:rPr>
        <w:t xml:space="preserve"> wavelengths.</w:t>
      </w:r>
      <w:r w:rsidR="001338E5" w:rsidRPr="00582B9E">
        <w:rPr>
          <w:color w:val="000000" w:themeColor="text1"/>
        </w:rPr>
        <w:t xml:space="preserve"> The concentration of the </w:t>
      </w:r>
      <w:r w:rsidR="00EB579D" w:rsidRPr="00582B9E">
        <w:rPr>
          <w:color w:val="000000" w:themeColor="text1"/>
        </w:rPr>
        <w:t xml:space="preserve">Zn </w:t>
      </w:r>
      <w:proofErr w:type="gramStart"/>
      <w:r w:rsidR="001338E5" w:rsidRPr="00582B9E">
        <w:rPr>
          <w:color w:val="000000" w:themeColor="text1"/>
        </w:rPr>
        <w:t>in a given</w:t>
      </w:r>
      <w:proofErr w:type="gramEnd"/>
      <w:r w:rsidR="001338E5" w:rsidRPr="00582B9E">
        <w:rPr>
          <w:color w:val="000000" w:themeColor="text1"/>
        </w:rPr>
        <w:t xml:space="preserve"> sample is usually calculated from a standard curve of known concentrations according</w:t>
      </w:r>
      <w:r w:rsidR="004E4A84" w:rsidRPr="00582B9E">
        <w:rPr>
          <w:color w:val="000000" w:themeColor="text1"/>
        </w:rPr>
        <w:t xml:space="preserve"> to</w:t>
      </w:r>
      <w:r w:rsidR="001338E5" w:rsidRPr="00582B9E">
        <w:rPr>
          <w:color w:val="000000" w:themeColor="text1"/>
        </w:rPr>
        <w:t xml:space="preserve"> the Beer-Lambert law, </w:t>
      </w:r>
      <w:r w:rsidR="005235C4">
        <w:rPr>
          <w:color w:val="000000" w:themeColor="text1"/>
        </w:rPr>
        <w:t>in which</w:t>
      </w:r>
      <w:r w:rsidR="001338E5" w:rsidRPr="00582B9E">
        <w:rPr>
          <w:color w:val="000000" w:themeColor="text1"/>
        </w:rPr>
        <w:t xml:space="preserve"> the a</w:t>
      </w:r>
      <w:r w:rsidR="00430570" w:rsidRPr="00582B9E">
        <w:rPr>
          <w:color w:val="000000" w:themeColor="text1"/>
        </w:rPr>
        <w:t>bsorban</w:t>
      </w:r>
      <w:r w:rsidR="001338E5" w:rsidRPr="00582B9E">
        <w:rPr>
          <w:color w:val="000000" w:themeColor="text1"/>
        </w:rPr>
        <w:t xml:space="preserve">ce is directly proportional to the concentration of </w:t>
      </w:r>
      <w:r w:rsidR="00EB579D" w:rsidRPr="00582B9E">
        <w:rPr>
          <w:color w:val="000000" w:themeColor="text1"/>
        </w:rPr>
        <w:t>Zn i</w:t>
      </w:r>
      <w:r w:rsidR="001338E5" w:rsidRPr="00582B9E">
        <w:rPr>
          <w:color w:val="000000" w:themeColor="text1"/>
        </w:rPr>
        <w:t>n the sample.</w:t>
      </w:r>
      <w:r w:rsidR="00124B8E" w:rsidRPr="00582B9E">
        <w:rPr>
          <w:color w:val="000000" w:themeColor="text1"/>
        </w:rPr>
        <w:t xml:space="preserve"> </w:t>
      </w:r>
      <w:r w:rsidR="001338E5" w:rsidRPr="00582B9E">
        <w:rPr>
          <w:color w:val="000000" w:themeColor="text1"/>
        </w:rPr>
        <w:t xml:space="preserve">However, applying the </w:t>
      </w:r>
      <w:r w:rsidR="00430570" w:rsidRPr="00582B9E">
        <w:rPr>
          <w:color w:val="000000" w:themeColor="text1"/>
        </w:rPr>
        <w:t xml:space="preserve">Beer-Lambert </w:t>
      </w:r>
      <w:r w:rsidR="001338E5" w:rsidRPr="00582B9E">
        <w:rPr>
          <w:color w:val="000000" w:themeColor="text1"/>
        </w:rPr>
        <w:t xml:space="preserve">equation to </w:t>
      </w:r>
      <w:r w:rsidR="00CE1264" w:rsidRPr="00582B9E">
        <w:rPr>
          <w:color w:val="000000" w:themeColor="text1"/>
        </w:rPr>
        <w:t>GF</w:t>
      </w:r>
      <w:r w:rsidR="00C13A09" w:rsidRPr="00582B9E">
        <w:rPr>
          <w:color w:val="000000" w:themeColor="text1"/>
        </w:rPr>
        <w:t>-</w:t>
      </w:r>
      <w:r w:rsidR="00CE1264" w:rsidRPr="00582B9E">
        <w:rPr>
          <w:color w:val="000000" w:themeColor="text1"/>
        </w:rPr>
        <w:t>AAS</w:t>
      </w:r>
      <w:r w:rsidR="001338E5" w:rsidRPr="00582B9E">
        <w:rPr>
          <w:color w:val="000000" w:themeColor="text1"/>
        </w:rPr>
        <w:t xml:space="preserve"> analyses </w:t>
      </w:r>
      <w:r w:rsidR="00CF2040" w:rsidRPr="00582B9E">
        <w:rPr>
          <w:color w:val="000000" w:themeColor="text1"/>
        </w:rPr>
        <w:t xml:space="preserve">also </w:t>
      </w:r>
      <w:r w:rsidR="001338E5" w:rsidRPr="00582B9E">
        <w:rPr>
          <w:color w:val="000000" w:themeColor="text1"/>
        </w:rPr>
        <w:t>presents some complications. For instance, v</w:t>
      </w:r>
      <w:r w:rsidR="00430570" w:rsidRPr="00582B9E">
        <w:rPr>
          <w:color w:val="000000" w:themeColor="text1"/>
        </w:rPr>
        <w:t xml:space="preserve">ariations in </w:t>
      </w:r>
      <w:r w:rsidR="001338E5" w:rsidRPr="00582B9E">
        <w:rPr>
          <w:color w:val="000000" w:themeColor="text1"/>
        </w:rPr>
        <w:t xml:space="preserve">the </w:t>
      </w:r>
      <w:r w:rsidR="00430570" w:rsidRPr="00582B9E">
        <w:rPr>
          <w:color w:val="000000" w:themeColor="text1"/>
        </w:rPr>
        <w:t>atomization</w:t>
      </w:r>
      <w:r w:rsidR="00124B8E" w:rsidRPr="00582B9E">
        <w:rPr>
          <w:color w:val="000000" w:themeColor="text1"/>
        </w:rPr>
        <w:t xml:space="preserve"> and/or non</w:t>
      </w:r>
      <w:r w:rsidR="008D472D" w:rsidRPr="00582B9E">
        <w:rPr>
          <w:color w:val="000000" w:themeColor="text1"/>
        </w:rPr>
        <w:t>-</w:t>
      </w:r>
      <w:r w:rsidR="00CF2040" w:rsidRPr="00582B9E">
        <w:rPr>
          <w:color w:val="000000" w:themeColor="text1"/>
        </w:rPr>
        <w:t>homogenous</w:t>
      </w:r>
      <w:r w:rsidR="00124B8E" w:rsidRPr="00582B9E">
        <w:rPr>
          <w:color w:val="000000" w:themeColor="text1"/>
        </w:rPr>
        <w:t xml:space="preserve"> concentrations</w:t>
      </w:r>
      <w:r w:rsidR="00430570" w:rsidRPr="00582B9E">
        <w:rPr>
          <w:color w:val="000000" w:themeColor="text1"/>
        </w:rPr>
        <w:t xml:space="preserve"> </w:t>
      </w:r>
      <w:r w:rsidR="00124B8E" w:rsidRPr="00582B9E">
        <w:rPr>
          <w:color w:val="000000" w:themeColor="text1"/>
        </w:rPr>
        <w:t xml:space="preserve">of the samples can affect the metal </w:t>
      </w:r>
      <w:r w:rsidR="00CF2040" w:rsidRPr="00582B9E">
        <w:rPr>
          <w:color w:val="000000" w:themeColor="text1"/>
        </w:rPr>
        <w:t>measurements.</w:t>
      </w:r>
    </w:p>
    <w:p w14:paraId="3D002EEE" w14:textId="37CB6AD7" w:rsidR="00430570" w:rsidRPr="00582B9E" w:rsidRDefault="00D23BC5" w:rsidP="00D23BC5">
      <w:pPr>
        <w:tabs>
          <w:tab w:val="left" w:pos="90"/>
          <w:tab w:val="left" w:pos="180"/>
        </w:tabs>
        <w:rPr>
          <w:color w:val="000000" w:themeColor="text1"/>
        </w:rPr>
      </w:pPr>
      <w:r w:rsidRPr="00D23BC5">
        <w:rPr>
          <w:color w:val="000000" w:themeColor="text1"/>
        </w:rPr>
        <w:t xml:space="preserve"> </w:t>
      </w:r>
    </w:p>
    <w:p w14:paraId="1E60CC7F" w14:textId="36EB20A2" w:rsidR="00FB53D4" w:rsidRPr="00582B9E" w:rsidRDefault="004D3E95" w:rsidP="00D23BC5">
      <w:pPr>
        <w:tabs>
          <w:tab w:val="left" w:pos="90"/>
          <w:tab w:val="left" w:pos="180"/>
        </w:tabs>
        <w:rPr>
          <w:color w:val="000000" w:themeColor="text1"/>
        </w:rPr>
      </w:pPr>
      <w:r w:rsidRPr="00582B9E">
        <w:rPr>
          <w:color w:val="000000" w:themeColor="text1"/>
        </w:rPr>
        <w:t xml:space="preserve">The metal atomization required for </w:t>
      </w:r>
      <w:r w:rsidR="00CE1264" w:rsidRPr="00582B9E">
        <w:rPr>
          <w:color w:val="000000" w:themeColor="text1"/>
        </w:rPr>
        <w:t>GF AAS</w:t>
      </w:r>
      <w:r w:rsidRPr="00582B9E">
        <w:rPr>
          <w:color w:val="000000" w:themeColor="text1"/>
        </w:rPr>
        <w:t xml:space="preserve"> trace elemental analysis consists </w:t>
      </w:r>
      <w:r w:rsidR="00360EBC" w:rsidRPr="00582B9E">
        <w:rPr>
          <w:color w:val="000000" w:themeColor="text1"/>
        </w:rPr>
        <w:t>of</w:t>
      </w:r>
      <w:r w:rsidRPr="00582B9E">
        <w:rPr>
          <w:color w:val="000000" w:themeColor="text1"/>
        </w:rPr>
        <w:t xml:space="preserve"> three fundamental steps. The first step is </w:t>
      </w:r>
      <w:proofErr w:type="spellStart"/>
      <w:r w:rsidRPr="00D23BC5">
        <w:rPr>
          <w:color w:val="000000" w:themeColor="text1"/>
        </w:rPr>
        <w:t>desolvation</w:t>
      </w:r>
      <w:proofErr w:type="spellEnd"/>
      <w:r w:rsidRPr="00582B9E">
        <w:rPr>
          <w:color w:val="000000" w:themeColor="text1"/>
        </w:rPr>
        <w:t xml:space="preserve">, where the liquid solvent is evaporated; leaving dry compounds after the furnace reaches a temperature of around 100 </w:t>
      </w:r>
      <w:r w:rsidR="005235C4">
        <w:rPr>
          <w:color w:val="000000" w:themeColor="text1"/>
        </w:rPr>
        <w:t>°C</w:t>
      </w:r>
      <w:r w:rsidRPr="00582B9E">
        <w:rPr>
          <w:color w:val="000000" w:themeColor="text1"/>
        </w:rPr>
        <w:t>. Then</w:t>
      </w:r>
      <w:r w:rsidR="005235C4">
        <w:rPr>
          <w:color w:val="000000" w:themeColor="text1"/>
        </w:rPr>
        <w:t>,</w:t>
      </w:r>
      <w:r w:rsidRPr="00582B9E">
        <w:rPr>
          <w:color w:val="000000" w:themeColor="text1"/>
        </w:rPr>
        <w:t xml:space="preserve"> the compounds are </w:t>
      </w:r>
      <w:r w:rsidRPr="00D23BC5">
        <w:rPr>
          <w:color w:val="000000" w:themeColor="text1"/>
        </w:rPr>
        <w:t>vaporized</w:t>
      </w:r>
      <w:r w:rsidRPr="00582B9E">
        <w:rPr>
          <w:color w:val="000000" w:themeColor="text1"/>
        </w:rPr>
        <w:t xml:space="preserve"> by heating them </w:t>
      </w:r>
      <w:r w:rsidR="00CE1264" w:rsidRPr="00582B9E">
        <w:rPr>
          <w:color w:val="000000" w:themeColor="text1"/>
        </w:rPr>
        <w:t xml:space="preserve">from </w:t>
      </w:r>
      <w:r w:rsidRPr="00582B9E">
        <w:rPr>
          <w:color w:val="000000" w:themeColor="text1"/>
        </w:rPr>
        <w:t>800</w:t>
      </w:r>
      <w:r w:rsidR="00CE1264" w:rsidRPr="00582B9E">
        <w:rPr>
          <w:color w:val="000000" w:themeColor="text1"/>
        </w:rPr>
        <w:t xml:space="preserve"> to </w:t>
      </w:r>
      <w:r w:rsidRPr="00582B9E">
        <w:rPr>
          <w:color w:val="000000" w:themeColor="text1"/>
        </w:rPr>
        <w:t>1</w:t>
      </w:r>
      <w:r w:rsidR="00B600F0" w:rsidRPr="00582B9E">
        <w:rPr>
          <w:color w:val="000000" w:themeColor="text1"/>
        </w:rPr>
        <w:t>,</w:t>
      </w:r>
      <w:r w:rsidRPr="00582B9E">
        <w:rPr>
          <w:color w:val="000000" w:themeColor="text1"/>
        </w:rPr>
        <w:t xml:space="preserve">400 </w:t>
      </w:r>
      <w:r w:rsidR="005235C4">
        <w:rPr>
          <w:color w:val="000000" w:themeColor="text1"/>
        </w:rPr>
        <w:t>°</w:t>
      </w:r>
      <w:r w:rsidRPr="00582B9E">
        <w:rPr>
          <w:color w:val="000000" w:themeColor="text1"/>
        </w:rPr>
        <w:t>C (depending on the element to be analyzed) and become a gas. Finally, the compounds in the gaseous state are</w:t>
      </w:r>
      <w:r w:rsidRPr="005235C4">
        <w:rPr>
          <w:color w:val="000000" w:themeColor="text1"/>
        </w:rPr>
        <w:t xml:space="preserve"> </w:t>
      </w:r>
      <w:r w:rsidRPr="00D23BC5">
        <w:rPr>
          <w:color w:val="000000" w:themeColor="text1"/>
        </w:rPr>
        <w:t>atomized</w:t>
      </w:r>
      <w:r w:rsidRPr="00582B9E">
        <w:rPr>
          <w:color w:val="000000" w:themeColor="text1"/>
        </w:rPr>
        <w:t xml:space="preserve"> with temperatures that range from 1</w:t>
      </w:r>
      <w:r w:rsidR="00B600F0" w:rsidRPr="00582B9E">
        <w:rPr>
          <w:color w:val="000000" w:themeColor="text1"/>
        </w:rPr>
        <w:t>,</w:t>
      </w:r>
      <w:r w:rsidRPr="00582B9E">
        <w:rPr>
          <w:color w:val="000000" w:themeColor="text1"/>
        </w:rPr>
        <w:t>500 to 2</w:t>
      </w:r>
      <w:r w:rsidR="00B600F0" w:rsidRPr="00582B9E">
        <w:rPr>
          <w:color w:val="000000" w:themeColor="text1"/>
        </w:rPr>
        <w:t>,</w:t>
      </w:r>
      <w:r w:rsidRPr="00582B9E">
        <w:rPr>
          <w:color w:val="000000" w:themeColor="text1"/>
        </w:rPr>
        <w:t xml:space="preserve">500 </w:t>
      </w:r>
      <w:r w:rsidR="005235C4">
        <w:rPr>
          <w:color w:val="000000" w:themeColor="text1"/>
        </w:rPr>
        <w:t>°</w:t>
      </w:r>
      <w:r w:rsidRPr="00582B9E">
        <w:rPr>
          <w:color w:val="000000" w:themeColor="text1"/>
        </w:rPr>
        <w:t xml:space="preserve">C. As discussed above, increasing concentrations of a metal of interest will render proportional increases on the absorption detected by the </w:t>
      </w:r>
      <w:r w:rsidR="00CE1264" w:rsidRPr="00582B9E">
        <w:rPr>
          <w:color w:val="000000" w:themeColor="text1"/>
        </w:rPr>
        <w:t>GF</w:t>
      </w:r>
      <w:r w:rsidR="00B600F0" w:rsidRPr="00582B9E">
        <w:rPr>
          <w:color w:val="000000" w:themeColor="text1"/>
        </w:rPr>
        <w:t>-</w:t>
      </w:r>
      <w:r w:rsidR="00CE1264" w:rsidRPr="00582B9E">
        <w:rPr>
          <w:color w:val="000000" w:themeColor="text1"/>
        </w:rPr>
        <w:t>AAS</w:t>
      </w:r>
      <w:r w:rsidRPr="00582B9E">
        <w:rPr>
          <w:color w:val="000000" w:themeColor="text1"/>
        </w:rPr>
        <w:t xml:space="preserve">, yet the furnace reduces the dynamic range of analysis, which is the working range of concentrations that can be determined by the instrument. </w:t>
      </w:r>
      <w:r w:rsidR="00FB53D4" w:rsidRPr="00582B9E">
        <w:rPr>
          <w:color w:val="000000" w:themeColor="text1"/>
        </w:rPr>
        <w:t>Thus, the technique requires low concentrations and a car</w:t>
      </w:r>
      <w:r w:rsidR="00F47F7E" w:rsidRPr="00582B9E">
        <w:rPr>
          <w:color w:val="000000" w:themeColor="text1"/>
        </w:rPr>
        <w:t>e</w:t>
      </w:r>
      <w:r w:rsidR="00FB53D4" w:rsidRPr="00582B9E">
        <w:rPr>
          <w:color w:val="000000" w:themeColor="text1"/>
        </w:rPr>
        <w:t>ful determination of the dynamic range of the method by determining the LOD and limit of linearity (LOL) of the Beer-Lambert</w:t>
      </w:r>
      <w:r w:rsidR="00F50E3F" w:rsidRPr="00582B9E">
        <w:rPr>
          <w:color w:val="000000" w:themeColor="text1"/>
        </w:rPr>
        <w:t xml:space="preserve"> </w:t>
      </w:r>
      <w:r w:rsidR="00FB53D4" w:rsidRPr="00582B9E">
        <w:rPr>
          <w:color w:val="000000" w:themeColor="text1"/>
        </w:rPr>
        <w:t>law.</w:t>
      </w:r>
      <w:r w:rsidR="00087047" w:rsidRPr="00582B9E">
        <w:rPr>
          <w:color w:val="000000" w:themeColor="text1"/>
        </w:rPr>
        <w:t xml:space="preserve"> </w:t>
      </w:r>
      <w:r w:rsidR="00487710" w:rsidRPr="00582B9E">
        <w:rPr>
          <w:color w:val="000000" w:themeColor="text1"/>
        </w:rPr>
        <w:t xml:space="preserve">The </w:t>
      </w:r>
      <w:r w:rsidR="00487710" w:rsidRPr="00582B9E">
        <w:t>LOD</w:t>
      </w:r>
      <w:r w:rsidR="00FB53D4" w:rsidRPr="00582B9E">
        <w:t xml:space="preserve"> is the minimum quantit</w:t>
      </w:r>
      <w:r w:rsidR="004E4A84" w:rsidRPr="00582B9E">
        <w:t>y required</w:t>
      </w:r>
      <w:r w:rsidR="00FB53D4" w:rsidRPr="00582B9E">
        <w:t xml:space="preserve"> for a substance </w:t>
      </w:r>
      <w:r w:rsidR="004E4A84" w:rsidRPr="00582B9E">
        <w:t>to be</w:t>
      </w:r>
      <w:r w:rsidR="00FB53D4" w:rsidRPr="00582B9E">
        <w:t xml:space="preserve"> detected</w:t>
      </w:r>
      <w:r w:rsidR="00CF4C04" w:rsidRPr="00582B9E">
        <w:t>, defined as</w:t>
      </w:r>
      <w:r w:rsidR="00FB53D4" w:rsidRPr="00582B9E">
        <w:t xml:space="preserve"> three times the standard deviation </w:t>
      </w:r>
      <w:r w:rsidR="00CF4C04" w:rsidRPr="00582B9E">
        <w:t>of Zn in the matrix</w:t>
      </w:r>
      <w:r w:rsidR="00FB53D4" w:rsidRPr="00582B9E">
        <w:t xml:space="preserve">. </w:t>
      </w:r>
      <w:r w:rsidR="009858AB" w:rsidRPr="00582B9E">
        <w:t xml:space="preserve">The </w:t>
      </w:r>
      <w:r w:rsidR="009858AB" w:rsidRPr="00582B9E">
        <w:lastRenderedPageBreak/>
        <w:t xml:space="preserve">LOL is the maximum concentration that can be detected using </w:t>
      </w:r>
      <w:r w:rsidR="009858AB" w:rsidRPr="00582B9E">
        <w:rPr>
          <w:color w:val="000000" w:themeColor="text1"/>
        </w:rPr>
        <w:t>Beer-Lambert law.</w:t>
      </w:r>
      <w:r w:rsidR="009858AB" w:rsidRPr="00582B9E">
        <w:t xml:space="preserve"> </w:t>
      </w:r>
    </w:p>
    <w:p w14:paraId="17A6713C" w14:textId="77777777" w:rsidR="006155E4" w:rsidRPr="00582B9E" w:rsidRDefault="006155E4" w:rsidP="00D23BC5">
      <w:pPr>
        <w:pStyle w:val="ListParagraph"/>
        <w:tabs>
          <w:tab w:val="left" w:pos="90"/>
          <w:tab w:val="left" w:pos="360"/>
        </w:tabs>
        <w:ind w:left="0"/>
        <w:rPr>
          <w:color w:val="000000" w:themeColor="text1"/>
        </w:rPr>
      </w:pPr>
    </w:p>
    <w:p w14:paraId="28DB6C70" w14:textId="0EAEA2D7" w:rsidR="002649A3" w:rsidRDefault="00162182" w:rsidP="00D23BC5">
      <w:pPr>
        <w:pStyle w:val="ListParagraph"/>
        <w:tabs>
          <w:tab w:val="left" w:pos="90"/>
          <w:tab w:val="left" w:pos="360"/>
          <w:tab w:val="left" w:pos="1440"/>
        </w:tabs>
        <w:ind w:left="0"/>
        <w:rPr>
          <w:color w:val="000000" w:themeColor="text1"/>
        </w:rPr>
      </w:pPr>
      <w:r w:rsidRPr="00582B9E">
        <w:rPr>
          <w:color w:val="000000" w:themeColor="text1"/>
        </w:rPr>
        <w:t>In this work, we describe a standard method to analyze the levels of Zn in whole cell extracts, cytoplasmic and nuclear fractions, and in proliferating and differentiating cultured cells</w:t>
      </w:r>
      <w:r w:rsidR="00FF10F9" w:rsidRPr="00582B9E">
        <w:rPr>
          <w:color w:val="000000" w:themeColor="text1"/>
        </w:rPr>
        <w:t xml:space="preserve"> (</w:t>
      </w:r>
      <w:r w:rsidR="00FF10F9" w:rsidRPr="00D23BC5">
        <w:rPr>
          <w:b/>
          <w:color w:val="000000" w:themeColor="text1"/>
        </w:rPr>
        <w:t>Figure</w:t>
      </w:r>
      <w:r w:rsidR="00FF10F9" w:rsidRPr="00582B9E">
        <w:rPr>
          <w:color w:val="000000" w:themeColor="text1"/>
        </w:rPr>
        <w:t xml:space="preserve"> </w:t>
      </w:r>
      <w:r w:rsidR="00FF10F9" w:rsidRPr="00582B9E">
        <w:rPr>
          <w:b/>
          <w:color w:val="000000" w:themeColor="text1"/>
        </w:rPr>
        <w:t>1</w:t>
      </w:r>
      <w:r w:rsidR="00FF10F9" w:rsidRPr="00582B9E">
        <w:rPr>
          <w:color w:val="000000" w:themeColor="text1"/>
        </w:rPr>
        <w:t>)</w:t>
      </w:r>
      <w:r w:rsidRPr="00582B9E">
        <w:rPr>
          <w:color w:val="000000" w:themeColor="text1"/>
        </w:rPr>
        <w:t xml:space="preserve">. We adapted the </w:t>
      </w:r>
      <w:r w:rsidRPr="00582B9E">
        <w:rPr>
          <w:color w:val="auto"/>
        </w:rPr>
        <w:t>rapid isolation of nuclei</w:t>
      </w:r>
      <w:r w:rsidRPr="00582B9E">
        <w:rPr>
          <w:color w:val="000000" w:themeColor="text1"/>
        </w:rPr>
        <w:t xml:space="preserve"> protocol to different cellular systems </w:t>
      </w:r>
      <w:r w:rsidR="00B600F0" w:rsidRPr="00582B9E">
        <w:rPr>
          <w:color w:val="000000" w:themeColor="text1"/>
        </w:rPr>
        <w:t>to</w:t>
      </w:r>
      <w:r w:rsidRPr="00582B9E">
        <w:rPr>
          <w:color w:val="000000" w:themeColor="text1"/>
        </w:rPr>
        <w:t xml:space="preserve"> prevent metal loss during sample preparation. The cellular models used were primary myoblasts derived from mouse satellite cells, murine neuroblastoma cells (N2A or Neuro2A), murine </w:t>
      </w:r>
      <w:r w:rsidR="00CE1264" w:rsidRPr="00582B9E">
        <w:rPr>
          <w:color w:val="000000" w:themeColor="text1"/>
        </w:rPr>
        <w:t>3T3 L1</w:t>
      </w:r>
      <w:r w:rsidRPr="00582B9E">
        <w:rPr>
          <w:color w:val="000000" w:themeColor="text1"/>
        </w:rPr>
        <w:t xml:space="preserve"> adipocytes, a </w:t>
      </w:r>
      <w:r w:rsidR="00FF115A" w:rsidRPr="00582B9E">
        <w:rPr>
          <w:color w:val="000000" w:themeColor="text1"/>
        </w:rPr>
        <w:t xml:space="preserve">human </w:t>
      </w:r>
      <w:r w:rsidR="009E4DBD" w:rsidRPr="00582B9E">
        <w:rPr>
          <w:color w:val="000000" w:themeColor="text1"/>
        </w:rPr>
        <w:t>non</w:t>
      </w:r>
      <w:r w:rsidR="008D472D" w:rsidRPr="00582B9E">
        <w:rPr>
          <w:color w:val="000000" w:themeColor="text1"/>
        </w:rPr>
        <w:t>-</w:t>
      </w:r>
      <w:r w:rsidR="009E4DBD" w:rsidRPr="00582B9E">
        <w:rPr>
          <w:color w:val="000000" w:themeColor="text1"/>
        </w:rPr>
        <w:t xml:space="preserve">tumorigenic breast </w:t>
      </w:r>
      <w:r w:rsidRPr="00582B9E">
        <w:rPr>
          <w:color w:val="000000" w:themeColor="text1"/>
        </w:rPr>
        <w:t xml:space="preserve">epithelial cell line (MCF10A), and epithelial </w:t>
      </w:r>
      <w:proofErr w:type="spellStart"/>
      <w:r w:rsidRPr="00582B9E">
        <w:rPr>
          <w:color w:val="000000" w:themeColor="text1"/>
        </w:rPr>
        <w:t>Madin</w:t>
      </w:r>
      <w:proofErr w:type="spellEnd"/>
      <w:r w:rsidRPr="00582B9E">
        <w:rPr>
          <w:color w:val="000000" w:themeColor="text1"/>
        </w:rPr>
        <w:t xml:space="preserve">-Darby </w:t>
      </w:r>
      <w:r w:rsidR="00E87226">
        <w:rPr>
          <w:color w:val="000000" w:themeColor="text1"/>
        </w:rPr>
        <w:t>canine kidney</w:t>
      </w:r>
      <w:r w:rsidRPr="00582B9E">
        <w:rPr>
          <w:color w:val="000000" w:themeColor="text1"/>
        </w:rPr>
        <w:t xml:space="preserve"> (MDCK) cells. </w:t>
      </w:r>
      <w:r w:rsidR="00790861" w:rsidRPr="00582B9E">
        <w:rPr>
          <w:color w:val="000000" w:themeColor="text1"/>
        </w:rPr>
        <w:t>These cells we</w:t>
      </w:r>
      <w:r w:rsidR="00FF115A" w:rsidRPr="00582B9E">
        <w:rPr>
          <w:color w:val="000000" w:themeColor="text1"/>
        </w:rPr>
        <w:t>re</w:t>
      </w:r>
      <w:r w:rsidR="00790861" w:rsidRPr="00582B9E">
        <w:rPr>
          <w:color w:val="000000" w:themeColor="text1"/>
        </w:rPr>
        <w:t xml:space="preserve"> </w:t>
      </w:r>
      <w:r w:rsidR="00FF115A" w:rsidRPr="00582B9E">
        <w:rPr>
          <w:color w:val="000000" w:themeColor="text1"/>
        </w:rPr>
        <w:t>e</w:t>
      </w:r>
      <w:r w:rsidR="00790861" w:rsidRPr="00582B9E">
        <w:rPr>
          <w:color w:val="000000" w:themeColor="text1"/>
        </w:rPr>
        <w:t>stablished f</w:t>
      </w:r>
      <w:r w:rsidR="001F5490" w:rsidRPr="00582B9E">
        <w:rPr>
          <w:color w:val="000000" w:themeColor="text1"/>
        </w:rPr>
        <w:t>rom different lineages and are</w:t>
      </w:r>
      <w:r w:rsidR="00790861" w:rsidRPr="00582B9E">
        <w:rPr>
          <w:color w:val="000000" w:themeColor="text1"/>
        </w:rPr>
        <w:t xml:space="preserve"> good model</w:t>
      </w:r>
      <w:r w:rsidR="001F5490" w:rsidRPr="00582B9E">
        <w:rPr>
          <w:color w:val="000000" w:themeColor="text1"/>
        </w:rPr>
        <w:t>s</w:t>
      </w:r>
      <w:r w:rsidR="00790861" w:rsidRPr="00582B9E">
        <w:rPr>
          <w:color w:val="000000" w:themeColor="text1"/>
        </w:rPr>
        <w:t xml:space="preserve"> for investigating </w:t>
      </w:r>
      <w:r w:rsidR="001F5490" w:rsidRPr="00582B9E">
        <w:rPr>
          <w:color w:val="000000" w:themeColor="text1"/>
        </w:rPr>
        <w:t xml:space="preserve">lineage specific </w:t>
      </w:r>
      <w:r w:rsidR="00790861" w:rsidRPr="00582B9E">
        <w:rPr>
          <w:color w:val="000000" w:themeColor="text1"/>
        </w:rPr>
        <w:t xml:space="preserve">variations of metal levels </w:t>
      </w:r>
      <w:r w:rsidR="00790861" w:rsidRPr="00582B9E">
        <w:rPr>
          <w:i/>
          <w:color w:val="000000" w:themeColor="text1"/>
        </w:rPr>
        <w:t>in vitro</w:t>
      </w:r>
      <w:r w:rsidR="00790861" w:rsidRPr="00582B9E">
        <w:rPr>
          <w:color w:val="000000" w:themeColor="text1"/>
        </w:rPr>
        <w:t xml:space="preserve">. </w:t>
      </w:r>
    </w:p>
    <w:p w14:paraId="1D6DBA9F" w14:textId="77777777" w:rsidR="002649A3" w:rsidRDefault="002649A3" w:rsidP="00D23BC5">
      <w:pPr>
        <w:pStyle w:val="ListParagraph"/>
        <w:tabs>
          <w:tab w:val="left" w:pos="90"/>
          <w:tab w:val="left" w:pos="360"/>
          <w:tab w:val="left" w:pos="1440"/>
        </w:tabs>
        <w:ind w:left="0"/>
        <w:rPr>
          <w:color w:val="auto"/>
        </w:rPr>
      </w:pPr>
    </w:p>
    <w:p w14:paraId="0571AA5B" w14:textId="2E6E6A64" w:rsidR="006155E4" w:rsidRPr="00582B9E" w:rsidRDefault="00790861" w:rsidP="00D23BC5">
      <w:pPr>
        <w:pStyle w:val="ListParagraph"/>
        <w:tabs>
          <w:tab w:val="left" w:pos="90"/>
          <w:tab w:val="left" w:pos="360"/>
          <w:tab w:val="left" w:pos="1440"/>
        </w:tabs>
        <w:ind w:left="0"/>
        <w:rPr>
          <w:color w:val="auto"/>
        </w:rPr>
      </w:pPr>
      <w:r w:rsidRPr="00582B9E">
        <w:rPr>
          <w:color w:val="auto"/>
        </w:rPr>
        <w:t>Primary myoblasts derived from mouse satellite cells constitute a well</w:t>
      </w:r>
      <w:r w:rsidR="005E3774" w:rsidRPr="00582B9E">
        <w:rPr>
          <w:color w:val="auto"/>
        </w:rPr>
        <w:t>-</w:t>
      </w:r>
      <w:r w:rsidRPr="00582B9E">
        <w:rPr>
          <w:color w:val="auto"/>
        </w:rPr>
        <w:t xml:space="preserve">suited </w:t>
      </w:r>
      <w:r w:rsidRPr="00582B9E">
        <w:rPr>
          <w:i/>
          <w:color w:val="auto"/>
        </w:rPr>
        <w:t xml:space="preserve">in vitro </w:t>
      </w:r>
      <w:r w:rsidRPr="00582B9E">
        <w:rPr>
          <w:color w:val="auto"/>
        </w:rPr>
        <w:t>model to investigate skeletal muscle differentiation. Proliferation of these cells is fast when cultured under high serum conditions</w:t>
      </w:r>
      <w:r w:rsidR="00E87226">
        <w:rPr>
          <w:color w:val="auto"/>
        </w:rPr>
        <w:t>.</w:t>
      </w:r>
      <w:r w:rsidRPr="00582B9E">
        <w:rPr>
          <w:color w:val="auto"/>
        </w:rPr>
        <w:t xml:space="preserve"> </w:t>
      </w:r>
      <w:r w:rsidR="00E87226">
        <w:rPr>
          <w:color w:val="auto"/>
        </w:rPr>
        <w:t>D</w:t>
      </w:r>
      <w:r w:rsidRPr="00582B9E">
        <w:rPr>
          <w:color w:val="auto"/>
        </w:rPr>
        <w:t>ifferentiation into the muscular lineage is</w:t>
      </w:r>
      <w:r w:rsidR="00E87226">
        <w:rPr>
          <w:color w:val="auto"/>
        </w:rPr>
        <w:t xml:space="preserve"> then</w:t>
      </w:r>
      <w:r w:rsidRPr="00582B9E">
        <w:rPr>
          <w:color w:val="auto"/>
        </w:rPr>
        <w:t xml:space="preserve"> induced by low serum conditions</w:t>
      </w:r>
      <w:hyperlink w:anchor="_ENREF_30" w:tooltip="Conejo, 2001 #951" w:history="1">
        <w:r w:rsidR="00A041D0" w:rsidRPr="00582B9E">
          <w:rPr>
            <w:color w:val="auto"/>
          </w:rPr>
          <w:fldChar w:fldCharType="begin">
            <w:fldData xml:space="preserve">PEVuZE5vdGU+PENpdGU+PEF1dGhvcj5Db25lam88L0F1dGhvcj48WWVhcj4yMDAxPC9ZZWFyPjxS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=
</w:fldData>
          </w:fldChar>
        </w:r>
        <w:r w:rsidR="00A041D0">
          <w:rPr>
            <w:color w:val="auto"/>
          </w:rPr>
          <w:instrText xml:space="preserve"> ADDIN EN.CITE </w:instrText>
        </w:r>
        <w:r w:rsidR="00A041D0">
          <w:rPr>
            <w:color w:val="auto"/>
          </w:rPr>
          <w:fldChar w:fldCharType="begin">
            <w:fldData xml:space="preserve">PEVuZE5vdGU+PENpdGU+PEF1dGhvcj5Db25lam88L0F1dGhvcj48WWVhcj4yMDAxPC9ZZWFyPjxS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=
</w:fldData>
          </w:fldChar>
        </w:r>
        <w:r w:rsidR="00A041D0">
          <w:rPr>
            <w:color w:val="auto"/>
          </w:rPr>
          <w:instrText xml:space="preserve"> ADDIN EN.CITE.DATA </w:instrText>
        </w:r>
        <w:r w:rsidR="00A041D0">
          <w:rPr>
            <w:color w:val="auto"/>
          </w:rPr>
        </w:r>
        <w:r w:rsidR="00A041D0">
          <w:rPr>
            <w:color w:val="auto"/>
          </w:rPr>
          <w:fldChar w:fldCharType="end"/>
        </w:r>
        <w:r w:rsidR="00A041D0" w:rsidRPr="00582B9E">
          <w:rPr>
            <w:color w:val="auto"/>
          </w:rPr>
        </w:r>
        <w:r w:rsidR="00A041D0" w:rsidRPr="00582B9E">
          <w:rPr>
            <w:color w:val="auto"/>
          </w:rPr>
          <w:fldChar w:fldCharType="separate"/>
        </w:r>
        <w:r w:rsidR="00A041D0" w:rsidRPr="00A041D0">
          <w:rPr>
            <w:noProof/>
            <w:color w:val="auto"/>
            <w:vertAlign w:val="superscript"/>
          </w:rPr>
          <w:t>30</w:t>
        </w:r>
        <w:r w:rsidR="00A041D0" w:rsidRPr="00582B9E">
          <w:rPr>
            <w:color w:val="auto"/>
          </w:rPr>
          <w:fldChar w:fldCharType="end"/>
        </w:r>
      </w:hyperlink>
      <w:r w:rsidRPr="00582B9E">
        <w:rPr>
          <w:color w:val="auto"/>
        </w:rPr>
        <w:t>.</w:t>
      </w:r>
      <w:r w:rsidR="00281B6C" w:rsidRPr="00582B9E">
        <w:rPr>
          <w:color w:val="auto"/>
        </w:rPr>
        <w:t xml:space="preserve"> The murine neuroblastoma (N2A) established</w:t>
      </w:r>
      <w:r w:rsidR="00281B6C" w:rsidRPr="00582B9E">
        <w:rPr>
          <w:rStyle w:val="st"/>
        </w:rPr>
        <w:t xml:space="preserve"> </w:t>
      </w:r>
      <w:r w:rsidR="00281B6C" w:rsidRPr="00582B9E">
        <w:rPr>
          <w:color w:val="auto"/>
        </w:rPr>
        <w:t xml:space="preserve">cell line was derived from </w:t>
      </w:r>
      <w:r w:rsidR="005E3774" w:rsidRPr="00582B9E">
        <w:rPr>
          <w:color w:val="auto"/>
        </w:rPr>
        <w:t xml:space="preserve">the </w:t>
      </w:r>
      <w:r w:rsidR="00281B6C" w:rsidRPr="00582B9E">
        <w:rPr>
          <w:color w:val="auto"/>
        </w:rPr>
        <w:t xml:space="preserve">mouse neural </w:t>
      </w:r>
      <w:r w:rsidR="00281B6C" w:rsidRPr="00582B9E">
        <w:rPr>
          <w:rStyle w:val="st"/>
        </w:rPr>
        <w:t xml:space="preserve">crest. These cells </w:t>
      </w:r>
      <w:r w:rsidR="00281B6C" w:rsidRPr="00582B9E">
        <w:rPr>
          <w:color w:val="auto"/>
        </w:rPr>
        <w:t>present neuronal and amoeboid stem cell morphology. Upon differentiation stimulus, the N2A cells present several properties of neurons, such as neurofilaments.</w:t>
      </w:r>
      <w:r w:rsidR="00281B6C" w:rsidRPr="00582B9E">
        <w:t xml:space="preserve"> N2A cells</w:t>
      </w:r>
      <w:r w:rsidR="000C2D5E" w:rsidRPr="00582B9E">
        <w:t xml:space="preserve"> </w:t>
      </w:r>
      <w:r w:rsidR="00281B6C" w:rsidRPr="00582B9E">
        <w:t xml:space="preserve">are used to </w:t>
      </w:r>
      <w:r w:rsidR="00281B6C" w:rsidRPr="00582B9E">
        <w:rPr>
          <w:color w:val="auto"/>
        </w:rPr>
        <w:t>investigate Alzheimer's disease, neurite outgrowth, and neurotoxicity</w:t>
      </w:r>
      <w:hyperlink w:anchor="_ENREF_31" w:tooltip="Salto, 2015 #1753" w:history="1">
        <w:r w:rsidR="00A041D0" w:rsidRPr="00582B9E">
          <w:rPr>
            <w:color w:val="auto"/>
          </w:rPr>
          <w:fldChar w:fldCharType="begin">
            <w:fldData xml:space="preserve">PEVuZE5vdGU+PENpdGU+PEF1dGhvcj5TYWx0bzwvQXV0aG9yPjxZZWFyPjIwMTU8L1llYXI+PFJl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NTYxNDwvcGFnZXM+PHZvbHVtZT4xMDwvdm9sdW1lPjxudW1i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</w:fldData>
          </w:fldChar>
        </w:r>
        <w:r w:rsidR="00A041D0">
          <w:rPr>
            <w:color w:val="auto"/>
          </w:rPr>
          <w:instrText xml:space="preserve"> ADDIN EN.CITE </w:instrText>
        </w:r>
        <w:r w:rsidR="00A041D0">
          <w:rPr>
            <w:color w:val="auto"/>
          </w:rPr>
          <w:fldChar w:fldCharType="begin">
            <w:fldData xml:space="preserve">PEVuZE5vdGU+PENpdGU+PEF1dGhvcj5TYWx0bzwvQXV0aG9yPjxZZWFyPjIwMTU8L1llYXI+PFJl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NTYxNDwvcGFnZXM+PHZvbHVtZT4xMDwvdm9sdW1lPjxudW1i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</w:fldData>
          </w:fldChar>
        </w:r>
        <w:r w:rsidR="00A041D0">
          <w:rPr>
            <w:color w:val="auto"/>
          </w:rPr>
          <w:instrText xml:space="preserve"> ADDIN EN.CITE.DATA </w:instrText>
        </w:r>
        <w:r w:rsidR="00A041D0">
          <w:rPr>
            <w:color w:val="auto"/>
          </w:rPr>
        </w:r>
        <w:r w:rsidR="00A041D0">
          <w:rPr>
            <w:color w:val="auto"/>
          </w:rPr>
          <w:fldChar w:fldCharType="end"/>
        </w:r>
        <w:r w:rsidR="00A041D0" w:rsidRPr="00582B9E">
          <w:rPr>
            <w:color w:val="auto"/>
          </w:rPr>
        </w:r>
        <w:r w:rsidR="00A041D0" w:rsidRPr="00582B9E">
          <w:rPr>
            <w:color w:val="auto"/>
          </w:rPr>
          <w:fldChar w:fldCharType="separate"/>
        </w:r>
        <w:r w:rsidR="00A041D0" w:rsidRPr="00A041D0">
          <w:rPr>
            <w:noProof/>
            <w:color w:val="auto"/>
            <w:vertAlign w:val="superscript"/>
          </w:rPr>
          <w:t>31-33</w:t>
        </w:r>
        <w:r w:rsidR="00A041D0" w:rsidRPr="00582B9E">
          <w:rPr>
            <w:color w:val="auto"/>
          </w:rPr>
          <w:fldChar w:fldCharType="end"/>
        </w:r>
      </w:hyperlink>
      <w:r w:rsidR="00281B6C" w:rsidRPr="00582B9E">
        <w:rPr>
          <w:color w:val="auto"/>
        </w:rPr>
        <w:t>.</w:t>
      </w:r>
      <w:r w:rsidR="00ED12FA" w:rsidRPr="00582B9E">
        <w:rPr>
          <w:color w:val="auto"/>
        </w:rPr>
        <w:t xml:space="preserve"> The</w:t>
      </w:r>
      <w:r w:rsidR="00281B6C" w:rsidRPr="00582B9E">
        <w:rPr>
          <w:color w:val="auto"/>
        </w:rPr>
        <w:t xml:space="preserve"> </w:t>
      </w:r>
      <w:r w:rsidR="00ED12FA" w:rsidRPr="00582B9E">
        <w:rPr>
          <w:color w:val="auto"/>
        </w:rPr>
        <w:t>3T3</w:t>
      </w:r>
      <w:r w:rsidR="001F5490" w:rsidRPr="00582B9E">
        <w:rPr>
          <w:color w:val="auto"/>
        </w:rPr>
        <w:t>-</w:t>
      </w:r>
      <w:r w:rsidR="00ED12FA" w:rsidRPr="00582B9E">
        <w:rPr>
          <w:color w:val="auto"/>
        </w:rPr>
        <w:t>L1 murine pre-adipocytes</w:t>
      </w:r>
      <w:r w:rsidR="00ED12FA" w:rsidRPr="00582B9E">
        <w:t xml:space="preserve"> established cell line is commonly used to investigate the metabolic and physiological changes associated with adipogenesis. These cells present a fibroblast-like morphology, but once stimulated </w:t>
      </w:r>
      <w:r w:rsidR="002649A3">
        <w:t>for</w:t>
      </w:r>
      <w:r w:rsidR="00ED12FA" w:rsidRPr="00582B9E">
        <w:t xml:space="preserve"> differentiat</w:t>
      </w:r>
      <w:r w:rsidR="002649A3">
        <w:t>ion,</w:t>
      </w:r>
      <w:r w:rsidR="00ED12FA" w:rsidRPr="00582B9E">
        <w:t xml:space="preserve"> they present enzymatic activation associated with lipid synthesis and triglycerides accumulation</w:t>
      </w:r>
      <w:r w:rsidR="002649A3">
        <w:t>. This can be</w:t>
      </w:r>
      <w:r w:rsidR="00ED12FA" w:rsidRPr="00582B9E">
        <w:t xml:space="preserve"> observed as morphological changes to produce cytoplasmic lipid droplets</w:t>
      </w:r>
      <w:r w:rsidR="00ED12FA" w:rsidRPr="00582B9E">
        <w:fldChar w:fldCharType="begin">
          <w:fldData xml:space="preserve">PEVuZE5vdGU+PENpdGU+PEF1dGhvcj5HcmVlbjwvQXV0aG9yPjxZZWFyPjE5NzU8L1llYXI+PFJl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OS0yNzwvcGFnZXM+PHZvbHVtZT41PC92b2x1bWU+PG51bWJlcj4xPC9udW1iZXI+PGVk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</w:fldData>
        </w:fldChar>
      </w:r>
      <w:r w:rsidR="00A041D0">
        <w:instrText xml:space="preserve"> ADDIN EN.CITE </w:instrText>
      </w:r>
      <w:r w:rsidR="00A041D0">
        <w:fldChar w:fldCharType="begin">
          <w:fldData xml:space="preserve">PEVuZE5vdGU+PENpdGU+PEF1dGhvcj5HcmVlbjwvQXV0aG9yPjxZZWFyPjE5NzU8L1llYXI+PFJl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OS0yNzwvcGFnZXM+PHZvbHVtZT41PC92b2x1bWU+PG51bWJlcj4xPC9udW1iZXI+PGVk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</w:fldData>
        </w:fldChar>
      </w:r>
      <w:r w:rsidR="00A041D0">
        <w:instrText xml:space="preserve"> ADDIN EN.CITE.DATA </w:instrText>
      </w:r>
      <w:r w:rsidR="00A041D0">
        <w:fldChar w:fldCharType="end"/>
      </w:r>
      <w:r w:rsidR="00ED12FA" w:rsidRPr="00582B9E">
        <w:fldChar w:fldCharType="separate"/>
      </w:r>
      <w:hyperlink w:anchor="_ENREF_34" w:tooltip="Green, 1975 #1752" w:history="1">
        <w:r w:rsidR="00A041D0" w:rsidRPr="00A041D0">
          <w:rPr>
            <w:noProof/>
            <w:vertAlign w:val="superscript"/>
          </w:rPr>
          <w:t>34</w:t>
        </w:r>
      </w:hyperlink>
      <w:r w:rsidR="00A041D0" w:rsidRPr="00A041D0">
        <w:rPr>
          <w:noProof/>
          <w:vertAlign w:val="superscript"/>
        </w:rPr>
        <w:t>,</w:t>
      </w:r>
      <w:hyperlink w:anchor="_ENREF_35" w:tooltip="Padilla-Benavides, 2016 #821" w:history="1">
        <w:r w:rsidR="00A041D0" w:rsidRPr="00A041D0">
          <w:rPr>
            <w:noProof/>
            <w:vertAlign w:val="superscript"/>
          </w:rPr>
          <w:t>35</w:t>
        </w:r>
      </w:hyperlink>
      <w:r w:rsidR="00ED12FA" w:rsidRPr="00582B9E">
        <w:fldChar w:fldCharType="end"/>
      </w:r>
      <w:r w:rsidR="00ED12FA" w:rsidRPr="00582B9E">
        <w:t>.</w:t>
      </w:r>
      <w:r w:rsidR="00B24F2A" w:rsidRPr="00582B9E">
        <w:t xml:space="preserve"> </w:t>
      </w:r>
      <w:r w:rsidR="00B24F2A" w:rsidRPr="00582B9E">
        <w:rPr>
          <w:color w:val="auto"/>
        </w:rPr>
        <w:t>MCF10A is a non-tumor mammary epithelial cell line derived from a premenopausal woman with mammary fibrocystic disease</w:t>
      </w:r>
      <w:hyperlink w:anchor="_ENREF_36" w:tooltip="Soule, 1990 #1761" w:history="1">
        <w:r w:rsidR="00A041D0" w:rsidRPr="00582B9E">
          <w:rPr>
            <w:color w:val="auto"/>
          </w:rPr>
          <w:fldChar w:fldCharType="begin">
            <w:fldData xml:space="preserve">PEVuZE5vdGU+PENpdGU+PEF1dGhvcj5Tb3VsZTwvQXV0aG9yPjxZZWFyPjE5OTA8L1llYXI+PFJl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NjA3NS04NjwvcGFnZXM+PHZvbHVtZT41MDwvdm9sdW1lPjxudW1iZXI+MTg8L251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</w:fldData>
          </w:fldChar>
        </w:r>
        <w:r w:rsidR="00A041D0">
          <w:rPr>
            <w:color w:val="auto"/>
          </w:rPr>
          <w:instrText xml:space="preserve"> ADDIN EN.CITE </w:instrText>
        </w:r>
        <w:r w:rsidR="00A041D0">
          <w:rPr>
            <w:color w:val="auto"/>
          </w:rPr>
          <w:fldChar w:fldCharType="begin">
            <w:fldData xml:space="preserve">PEVuZE5vdGU+PENpdGU+PEF1dGhvcj5Tb3VsZTwvQXV0aG9yPjxZZWFyPjE5OTA8L1llYXI+PFJl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NjA3NS04NjwvcGFnZXM+PHZvbHVtZT41MDwvdm9sdW1lPjxudW1iZXI+MTg8L251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</w:fldData>
          </w:fldChar>
        </w:r>
        <w:r w:rsidR="00A041D0">
          <w:rPr>
            <w:color w:val="auto"/>
          </w:rPr>
          <w:instrText xml:space="preserve"> ADDIN EN.CITE.DATA </w:instrText>
        </w:r>
        <w:r w:rsidR="00A041D0">
          <w:rPr>
            <w:color w:val="auto"/>
          </w:rPr>
        </w:r>
        <w:r w:rsidR="00A041D0">
          <w:rPr>
            <w:color w:val="auto"/>
          </w:rPr>
          <w:fldChar w:fldCharType="end"/>
        </w:r>
        <w:r w:rsidR="00A041D0" w:rsidRPr="00582B9E">
          <w:rPr>
            <w:color w:val="auto"/>
          </w:rPr>
        </w:r>
        <w:r w:rsidR="00A041D0" w:rsidRPr="00582B9E">
          <w:rPr>
            <w:color w:val="auto"/>
          </w:rPr>
          <w:fldChar w:fldCharType="separate"/>
        </w:r>
        <w:r w:rsidR="00A041D0" w:rsidRPr="00A041D0">
          <w:rPr>
            <w:noProof/>
            <w:color w:val="auto"/>
            <w:vertAlign w:val="superscript"/>
          </w:rPr>
          <w:t>36</w:t>
        </w:r>
        <w:r w:rsidR="00A041D0" w:rsidRPr="00582B9E">
          <w:rPr>
            <w:color w:val="auto"/>
          </w:rPr>
          <w:fldChar w:fldCharType="end"/>
        </w:r>
      </w:hyperlink>
      <w:r w:rsidR="00B24F2A" w:rsidRPr="00582B9E">
        <w:rPr>
          <w:color w:val="auto"/>
        </w:rPr>
        <w:t>. It has been widely used for biochemical, molecular</w:t>
      </w:r>
      <w:r w:rsidR="005E3774" w:rsidRPr="00582B9E">
        <w:rPr>
          <w:color w:val="auto"/>
        </w:rPr>
        <w:t>,</w:t>
      </w:r>
      <w:r w:rsidR="00B24F2A" w:rsidRPr="00582B9E">
        <w:rPr>
          <w:color w:val="auto"/>
        </w:rPr>
        <w:t xml:space="preserve"> and cellular studies related to mammary carcinogenesis such as proliferation, cell migration, and invasion.</w:t>
      </w:r>
      <w:r w:rsidR="006155E4" w:rsidRPr="00582B9E">
        <w:rPr>
          <w:color w:val="auto"/>
        </w:rPr>
        <w:t xml:space="preserve"> The </w:t>
      </w:r>
      <w:proofErr w:type="spellStart"/>
      <w:r w:rsidR="006155E4" w:rsidRPr="00582B9E">
        <w:rPr>
          <w:color w:val="auto"/>
        </w:rPr>
        <w:t>Madin</w:t>
      </w:r>
      <w:proofErr w:type="spellEnd"/>
      <w:r w:rsidR="006155E4" w:rsidRPr="00582B9E">
        <w:rPr>
          <w:color w:val="auto"/>
        </w:rPr>
        <w:t>-Darby canine kidney (MDCK) epithelial cell line has been extensively used to investigate the properties and molecular events associated with the establishment of the epithelial phenotype. Upon reaching confluence, these cells become polarized and establish cell-cell adhesions, characteristics of mammalian epithelial tissues</w:t>
      </w:r>
      <w:hyperlink w:anchor="_ENREF_37" w:tooltip="Leighton, 1970 #1751" w:history="1">
        <w:r w:rsidR="00A041D0" w:rsidRPr="00582B9E">
          <w:rPr>
            <w:color w:val="auto"/>
          </w:rPr>
          <w:fldChar w:fldCharType="begin">
            <w:fldData xml:space="preserve">PEVuZE5vdGU+PENpdGU+PEF1dGhvcj5MZWlnaHRvbjwvQXV0aG9yPjxZZWFyPjE5NzA8L1llYXI+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xMDIyLTg8L3BhZ2VzPjx2b2x1bWU+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==
</w:fldData>
          </w:fldChar>
        </w:r>
        <w:r w:rsidR="00A041D0">
          <w:rPr>
            <w:color w:val="auto"/>
          </w:rPr>
          <w:instrText xml:space="preserve"> ADDIN EN.CITE </w:instrText>
        </w:r>
        <w:r w:rsidR="00A041D0">
          <w:rPr>
            <w:color w:val="auto"/>
          </w:rPr>
          <w:fldChar w:fldCharType="begin">
            <w:fldData xml:space="preserve">PEVuZE5vdGU+PENpdGU+PEF1dGhvcj5MZWlnaHRvbjwvQXV0aG9yPjxZZWFyPjE5NzA8L1llYXI+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xMDIyLTg8L3BhZ2VzPjx2b2x1bWU+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==
</w:fldData>
          </w:fldChar>
        </w:r>
        <w:r w:rsidR="00A041D0">
          <w:rPr>
            <w:color w:val="auto"/>
          </w:rPr>
          <w:instrText xml:space="preserve"> ADDIN EN.CITE.DATA </w:instrText>
        </w:r>
        <w:r w:rsidR="00A041D0">
          <w:rPr>
            <w:color w:val="auto"/>
          </w:rPr>
        </w:r>
        <w:r w:rsidR="00A041D0">
          <w:rPr>
            <w:color w:val="auto"/>
          </w:rPr>
          <w:fldChar w:fldCharType="end"/>
        </w:r>
        <w:r w:rsidR="00A041D0" w:rsidRPr="00582B9E">
          <w:rPr>
            <w:color w:val="auto"/>
          </w:rPr>
        </w:r>
        <w:r w:rsidR="00A041D0" w:rsidRPr="00582B9E">
          <w:rPr>
            <w:color w:val="auto"/>
          </w:rPr>
          <w:fldChar w:fldCharType="separate"/>
        </w:r>
        <w:r w:rsidR="00A041D0" w:rsidRPr="00A041D0">
          <w:rPr>
            <w:noProof/>
            <w:color w:val="auto"/>
            <w:vertAlign w:val="superscript"/>
          </w:rPr>
          <w:t>37</w:t>
        </w:r>
        <w:r w:rsidR="00A041D0" w:rsidRPr="00582B9E">
          <w:rPr>
            <w:color w:val="auto"/>
          </w:rPr>
          <w:fldChar w:fldCharType="end"/>
        </w:r>
      </w:hyperlink>
      <w:r w:rsidR="006155E4" w:rsidRPr="00582B9E">
        <w:rPr>
          <w:color w:val="auto"/>
        </w:rPr>
        <w:t>.</w:t>
      </w:r>
    </w:p>
    <w:p w14:paraId="7C41ED35" w14:textId="77777777" w:rsidR="006155E4" w:rsidRPr="00582B9E" w:rsidRDefault="006155E4" w:rsidP="00D23BC5">
      <w:pPr>
        <w:tabs>
          <w:tab w:val="left" w:pos="90"/>
          <w:tab w:val="left" w:pos="180"/>
        </w:tabs>
        <w:rPr>
          <w:color w:val="000000" w:themeColor="text1"/>
        </w:rPr>
      </w:pPr>
    </w:p>
    <w:p w14:paraId="66BE6941" w14:textId="3296C994" w:rsidR="00162182" w:rsidRPr="00582B9E" w:rsidRDefault="006155E4" w:rsidP="00D23BC5">
      <w:pPr>
        <w:tabs>
          <w:tab w:val="left" w:pos="90"/>
          <w:tab w:val="left" w:pos="180"/>
        </w:tabs>
        <w:rPr>
          <w:color w:val="000000" w:themeColor="text1"/>
        </w:rPr>
      </w:pPr>
      <w:r w:rsidRPr="00582B9E">
        <w:rPr>
          <w:color w:val="000000" w:themeColor="text1"/>
        </w:rPr>
        <w:t xml:space="preserve">To test the </w:t>
      </w:r>
      <w:r w:rsidR="004A7EDC" w:rsidRPr="00582B9E">
        <w:rPr>
          <w:color w:val="000000" w:themeColor="text1"/>
        </w:rPr>
        <w:t xml:space="preserve">ability </w:t>
      </w:r>
      <w:r w:rsidRPr="00582B9E">
        <w:rPr>
          <w:color w:val="000000" w:themeColor="text1"/>
        </w:rPr>
        <w:t xml:space="preserve">of AAS </w:t>
      </w:r>
      <w:r w:rsidR="002D319D" w:rsidRPr="00582B9E">
        <w:rPr>
          <w:color w:val="000000" w:themeColor="text1"/>
        </w:rPr>
        <w:t>to measure the levels of Zn in mammalian cells, w</w:t>
      </w:r>
      <w:r w:rsidRPr="00582B9E">
        <w:rPr>
          <w:color w:val="000000" w:themeColor="text1"/>
        </w:rPr>
        <w:t xml:space="preserve">e </w:t>
      </w:r>
      <w:r w:rsidR="002D319D" w:rsidRPr="00582B9E">
        <w:rPr>
          <w:color w:val="000000" w:themeColor="text1"/>
        </w:rPr>
        <w:t>analyzed</w:t>
      </w:r>
      <w:r w:rsidRPr="00582B9E">
        <w:rPr>
          <w:color w:val="000000" w:themeColor="text1"/>
        </w:rPr>
        <w:t xml:space="preserve"> whole and subcellular fractions (cytosol and nucleus) of </w:t>
      </w:r>
      <w:r w:rsidR="002D319D" w:rsidRPr="00582B9E">
        <w:rPr>
          <w:color w:val="000000" w:themeColor="text1"/>
        </w:rPr>
        <w:t>these five cell lines.</w:t>
      </w:r>
      <w:r w:rsidRPr="00582B9E">
        <w:rPr>
          <w:color w:val="000000" w:themeColor="text1"/>
        </w:rPr>
        <w:t xml:space="preserve"> </w:t>
      </w:r>
      <w:r w:rsidR="002D319D" w:rsidRPr="00582B9E">
        <w:rPr>
          <w:color w:val="000000" w:themeColor="text1"/>
        </w:rPr>
        <w:t xml:space="preserve">AAS </w:t>
      </w:r>
      <w:r w:rsidR="00FF115A" w:rsidRPr="00582B9E">
        <w:rPr>
          <w:color w:val="000000" w:themeColor="text1"/>
        </w:rPr>
        <w:t>measurements</w:t>
      </w:r>
      <w:r w:rsidR="00DF368E" w:rsidRPr="00582B9E">
        <w:rPr>
          <w:color w:val="000000" w:themeColor="text1"/>
        </w:rPr>
        <w:t xml:space="preserve"> </w:t>
      </w:r>
      <w:r w:rsidR="002D319D" w:rsidRPr="00582B9E">
        <w:rPr>
          <w:color w:val="000000" w:themeColor="text1"/>
        </w:rPr>
        <w:t xml:space="preserve">showed </w:t>
      </w:r>
      <w:r w:rsidR="00162182" w:rsidRPr="00582B9E">
        <w:rPr>
          <w:color w:val="000000" w:themeColor="text1"/>
        </w:rPr>
        <w:t>different concentrations of Zn in these cell types</w:t>
      </w:r>
      <w:r w:rsidR="002649A3">
        <w:rPr>
          <w:color w:val="000000" w:themeColor="text1"/>
        </w:rPr>
        <w:t>.</w:t>
      </w:r>
      <w:r w:rsidR="00162182" w:rsidRPr="00582B9E">
        <w:rPr>
          <w:color w:val="000000" w:themeColor="text1"/>
        </w:rPr>
        <w:t xml:space="preserve"> </w:t>
      </w:r>
      <w:r w:rsidR="002649A3">
        <w:rPr>
          <w:color w:val="000000" w:themeColor="text1"/>
        </w:rPr>
        <w:t>C</w:t>
      </w:r>
      <w:r w:rsidR="00162182" w:rsidRPr="00582B9E">
        <w:rPr>
          <w:color w:val="000000" w:themeColor="text1"/>
        </w:rPr>
        <w:t>oncentrations were lower in proliferating and differentiating primary myoblasts (4</w:t>
      </w:r>
      <w:r w:rsidR="00CE1264" w:rsidRPr="00582B9E">
        <w:rPr>
          <w:color w:val="000000" w:themeColor="text1"/>
        </w:rPr>
        <w:t xml:space="preserve"> to </w:t>
      </w:r>
      <w:r w:rsidR="00162182" w:rsidRPr="00582B9E">
        <w:rPr>
          <w:color w:val="000000" w:themeColor="text1"/>
        </w:rPr>
        <w:t>7 nmol/mg of protein) and higher in the four established cell lines (ranging from 20 to 40 nmol/mg of protein). A small non</w:t>
      </w:r>
      <w:r w:rsidR="00FF115A" w:rsidRPr="00582B9E">
        <w:rPr>
          <w:color w:val="000000" w:themeColor="text1"/>
        </w:rPr>
        <w:t>-</w:t>
      </w:r>
      <w:r w:rsidR="00162182" w:rsidRPr="00582B9E">
        <w:rPr>
          <w:color w:val="000000" w:themeColor="text1"/>
        </w:rPr>
        <w:t xml:space="preserve">significant increase in Zn levels was detected in differentiating primary myoblasts and neuroblastoma cells when compared to proliferating cells. The opposite effect was detected in differentiated adipocytes. However, proliferating </w:t>
      </w:r>
      <w:r w:rsidR="00CE1264" w:rsidRPr="00582B9E">
        <w:rPr>
          <w:color w:val="000000" w:themeColor="text1"/>
        </w:rPr>
        <w:t>3T3</w:t>
      </w:r>
      <w:r w:rsidR="007B363D" w:rsidRPr="00582B9E">
        <w:rPr>
          <w:color w:val="000000" w:themeColor="text1"/>
        </w:rPr>
        <w:t>-</w:t>
      </w:r>
      <w:r w:rsidR="00CE1264" w:rsidRPr="00582B9E">
        <w:rPr>
          <w:color w:val="000000" w:themeColor="text1"/>
        </w:rPr>
        <w:t>L1</w:t>
      </w:r>
      <w:r w:rsidR="00162182" w:rsidRPr="00582B9E">
        <w:rPr>
          <w:color w:val="000000" w:themeColor="text1"/>
        </w:rPr>
        <w:t xml:space="preserve"> cells exhibited higher concentrations of the metal compared to differentiated cells. Importantly, in these three cell lines, subcellular fractionation showed that Zn is differentially distributed in the cytosol and nucleus according to the metabolic state of these cells. For instance, in proliferating myoblasts, N2A cells, and </w:t>
      </w:r>
      <w:r w:rsidR="00CE1264" w:rsidRPr="00582B9E">
        <w:rPr>
          <w:color w:val="000000" w:themeColor="text1"/>
        </w:rPr>
        <w:t>3T3</w:t>
      </w:r>
      <w:r w:rsidR="007B363D" w:rsidRPr="00582B9E">
        <w:rPr>
          <w:color w:val="000000" w:themeColor="text1"/>
        </w:rPr>
        <w:t>-</w:t>
      </w:r>
      <w:r w:rsidR="00CE1264" w:rsidRPr="00582B9E">
        <w:rPr>
          <w:color w:val="000000" w:themeColor="text1"/>
        </w:rPr>
        <w:t>L1</w:t>
      </w:r>
      <w:r w:rsidR="00162182" w:rsidRPr="00582B9E">
        <w:rPr>
          <w:color w:val="000000" w:themeColor="text1"/>
        </w:rPr>
        <w:t xml:space="preserve"> pre-adipocytes, </w:t>
      </w:r>
      <w:proofErr w:type="gramStart"/>
      <w:r w:rsidR="002649A3">
        <w:rPr>
          <w:color w:val="000000" w:themeColor="text1"/>
        </w:rPr>
        <w:t>a</w:t>
      </w:r>
      <w:r w:rsidR="00162182" w:rsidRPr="00582B9E">
        <w:rPr>
          <w:color w:val="000000" w:themeColor="text1"/>
        </w:rPr>
        <w:t xml:space="preserve"> majority of</w:t>
      </w:r>
      <w:proofErr w:type="gramEnd"/>
      <w:r w:rsidR="00162182" w:rsidRPr="00582B9E">
        <w:rPr>
          <w:color w:val="000000" w:themeColor="text1"/>
        </w:rPr>
        <w:t xml:space="preserve"> the metal is loca</w:t>
      </w:r>
      <w:r w:rsidR="002649A3">
        <w:rPr>
          <w:color w:val="000000" w:themeColor="text1"/>
        </w:rPr>
        <w:t>lized</w:t>
      </w:r>
      <w:r w:rsidR="00162182" w:rsidRPr="00582B9E">
        <w:rPr>
          <w:color w:val="000000" w:themeColor="text1"/>
        </w:rPr>
        <w:t xml:space="preserve"> to the nucleus. Upon induction of differentiation </w:t>
      </w:r>
      <w:r w:rsidR="006C312F" w:rsidRPr="00582B9E">
        <w:rPr>
          <w:color w:val="000000" w:themeColor="text1"/>
        </w:rPr>
        <w:t>using</w:t>
      </w:r>
      <w:r w:rsidR="00162182" w:rsidRPr="00582B9E">
        <w:rPr>
          <w:color w:val="000000" w:themeColor="text1"/>
        </w:rPr>
        <w:t xml:space="preserve"> </w:t>
      </w:r>
      <w:r w:rsidR="00CE1264" w:rsidRPr="00582B9E">
        <w:rPr>
          <w:color w:val="000000" w:themeColor="text1"/>
        </w:rPr>
        <w:t xml:space="preserve">specific </w:t>
      </w:r>
      <w:r w:rsidR="00162182" w:rsidRPr="00582B9E">
        <w:rPr>
          <w:color w:val="000000" w:themeColor="text1"/>
        </w:rPr>
        <w:t xml:space="preserve">cell treatments, Zn </w:t>
      </w:r>
      <w:r w:rsidR="008740D0" w:rsidRPr="00582B9E">
        <w:rPr>
          <w:color w:val="000000" w:themeColor="text1"/>
        </w:rPr>
        <w:t xml:space="preserve">localized </w:t>
      </w:r>
      <w:r w:rsidR="00162182" w:rsidRPr="00582B9E">
        <w:rPr>
          <w:color w:val="000000" w:themeColor="text1"/>
        </w:rPr>
        <w:t xml:space="preserve">to the cytosol in these three cell types. Interestingly, both epithelial cell </w:t>
      </w:r>
      <w:r w:rsidR="00162182" w:rsidRPr="00582B9E">
        <w:rPr>
          <w:color w:val="000000" w:themeColor="text1"/>
        </w:rPr>
        <w:lastRenderedPageBreak/>
        <w:t xml:space="preserve">lines showed higher levels of Zn during proliferation </w:t>
      </w:r>
      <w:r w:rsidR="004A7EDC" w:rsidRPr="00582B9E">
        <w:rPr>
          <w:color w:val="000000" w:themeColor="text1"/>
        </w:rPr>
        <w:t>compared to when reach</w:t>
      </w:r>
      <w:r w:rsidR="002649A3">
        <w:rPr>
          <w:color w:val="000000" w:themeColor="text1"/>
        </w:rPr>
        <w:t>ing</w:t>
      </w:r>
      <w:r w:rsidR="004A7EDC" w:rsidRPr="00582B9E">
        <w:rPr>
          <w:color w:val="000000" w:themeColor="text1"/>
        </w:rPr>
        <w:t xml:space="preserve"> </w:t>
      </w:r>
      <w:r w:rsidR="00162182" w:rsidRPr="00582B9E">
        <w:rPr>
          <w:color w:val="000000" w:themeColor="text1"/>
        </w:rPr>
        <w:t>confluence</w:t>
      </w:r>
      <w:r w:rsidR="004A7EDC" w:rsidRPr="00582B9E">
        <w:rPr>
          <w:color w:val="000000" w:themeColor="text1"/>
        </w:rPr>
        <w:t xml:space="preserve">, </w:t>
      </w:r>
      <w:r w:rsidR="002649A3">
        <w:rPr>
          <w:color w:val="000000" w:themeColor="text1"/>
        </w:rPr>
        <w:t xml:space="preserve">in </w:t>
      </w:r>
      <w:r w:rsidR="004A7EDC" w:rsidRPr="00582B9E">
        <w:rPr>
          <w:color w:val="000000" w:themeColor="text1"/>
        </w:rPr>
        <w:t xml:space="preserve">which </w:t>
      </w:r>
      <w:r w:rsidR="002649A3">
        <w:rPr>
          <w:color w:val="000000" w:themeColor="text1"/>
        </w:rPr>
        <w:t xml:space="preserve">a </w:t>
      </w:r>
      <w:r w:rsidR="00162182" w:rsidRPr="00582B9E">
        <w:rPr>
          <w:color w:val="000000" w:themeColor="text1"/>
        </w:rPr>
        <w:t>characteristic tight monolayer was formed. In proliferating epithelial cells, the mammary cell line MCF10A had a</w:t>
      </w:r>
      <w:r w:rsidR="008D472D" w:rsidRPr="00582B9E">
        <w:rPr>
          <w:color w:val="000000" w:themeColor="text1"/>
        </w:rPr>
        <w:t>n</w:t>
      </w:r>
      <w:r w:rsidR="00162182" w:rsidRPr="00582B9E">
        <w:rPr>
          <w:color w:val="000000" w:themeColor="text1"/>
        </w:rPr>
        <w:t xml:space="preserve"> equal Zn distribution between the cytosol and nucleus</w:t>
      </w:r>
      <w:r w:rsidR="002649A3">
        <w:rPr>
          <w:color w:val="000000" w:themeColor="text1"/>
        </w:rPr>
        <w:t>,</w:t>
      </w:r>
      <w:r w:rsidR="00162182" w:rsidRPr="00582B9E">
        <w:rPr>
          <w:color w:val="000000" w:themeColor="text1"/>
        </w:rPr>
        <w:t xml:space="preserve"> while in the kidney</w:t>
      </w:r>
      <w:r w:rsidR="002649A3">
        <w:rPr>
          <w:color w:val="000000" w:themeColor="text1"/>
        </w:rPr>
        <w:t>-</w:t>
      </w:r>
      <w:r w:rsidR="00162182" w:rsidRPr="00582B9E">
        <w:rPr>
          <w:color w:val="000000" w:themeColor="text1"/>
        </w:rPr>
        <w:t>derived cell line</w:t>
      </w:r>
      <w:r w:rsidR="002649A3">
        <w:rPr>
          <w:color w:val="000000" w:themeColor="text1"/>
        </w:rPr>
        <w:t>,</w:t>
      </w:r>
      <w:r w:rsidR="00162182" w:rsidRPr="00582B9E">
        <w:rPr>
          <w:color w:val="000000" w:themeColor="text1"/>
        </w:rPr>
        <w:t xml:space="preserve"> </w:t>
      </w:r>
      <w:r w:rsidR="006C312F" w:rsidRPr="00582B9E">
        <w:rPr>
          <w:color w:val="000000" w:themeColor="text1"/>
        </w:rPr>
        <w:t>most of</w:t>
      </w:r>
      <w:r w:rsidR="00162182" w:rsidRPr="00582B9E">
        <w:rPr>
          <w:color w:val="000000" w:themeColor="text1"/>
        </w:rPr>
        <w:t xml:space="preserve"> the metal </w:t>
      </w:r>
      <w:proofErr w:type="gramStart"/>
      <w:r w:rsidR="00162182" w:rsidRPr="00582B9E">
        <w:rPr>
          <w:color w:val="000000" w:themeColor="text1"/>
        </w:rPr>
        <w:t xml:space="preserve">was located </w:t>
      </w:r>
      <w:r w:rsidR="004A7EDC" w:rsidRPr="00582B9E">
        <w:rPr>
          <w:color w:val="000000" w:themeColor="text1"/>
        </w:rPr>
        <w:t>in</w:t>
      </w:r>
      <w:proofErr w:type="gramEnd"/>
      <w:r w:rsidR="00162182" w:rsidRPr="00582B9E">
        <w:rPr>
          <w:color w:val="000000" w:themeColor="text1"/>
        </w:rPr>
        <w:t xml:space="preserve"> the nucleus. In these two cell types, when the cells reached </w:t>
      </w:r>
      <w:r w:rsidR="00DF368E" w:rsidRPr="00582B9E">
        <w:rPr>
          <w:color w:val="000000" w:themeColor="text1"/>
        </w:rPr>
        <w:t>confluence</w:t>
      </w:r>
      <w:r w:rsidR="002649A3">
        <w:rPr>
          <w:color w:val="000000" w:themeColor="text1"/>
        </w:rPr>
        <w:t>,</w:t>
      </w:r>
      <w:r w:rsidR="00DF368E" w:rsidRPr="00582B9E">
        <w:rPr>
          <w:color w:val="000000" w:themeColor="text1"/>
        </w:rPr>
        <w:t xml:space="preserve"> Zn</w:t>
      </w:r>
      <w:r w:rsidR="00162182" w:rsidRPr="00582B9E">
        <w:rPr>
          <w:color w:val="000000" w:themeColor="text1"/>
        </w:rPr>
        <w:t xml:space="preserve"> was predominantly located to the cytosol. These results demonstrate that </w:t>
      </w:r>
      <w:r w:rsidR="00CE1264" w:rsidRPr="00582B9E">
        <w:rPr>
          <w:color w:val="000000" w:themeColor="text1"/>
        </w:rPr>
        <w:t>GF</w:t>
      </w:r>
      <w:r w:rsidR="004A7EDC" w:rsidRPr="00582B9E">
        <w:rPr>
          <w:color w:val="000000" w:themeColor="text1"/>
        </w:rPr>
        <w:t>-</w:t>
      </w:r>
      <w:r w:rsidR="00CE1264" w:rsidRPr="00582B9E">
        <w:rPr>
          <w:color w:val="000000" w:themeColor="text1"/>
        </w:rPr>
        <w:t>AAS</w:t>
      </w:r>
      <w:r w:rsidR="00162182" w:rsidRPr="00582B9E">
        <w:rPr>
          <w:color w:val="000000" w:themeColor="text1"/>
        </w:rPr>
        <w:t xml:space="preserve"> is a highly sensitive and accurate technique </w:t>
      </w:r>
      <w:r w:rsidR="004A7EDC" w:rsidRPr="00582B9E">
        <w:rPr>
          <w:color w:val="000000" w:themeColor="text1"/>
        </w:rPr>
        <w:t>for</w:t>
      </w:r>
      <w:r w:rsidR="00162182" w:rsidRPr="00582B9E">
        <w:rPr>
          <w:color w:val="000000" w:themeColor="text1"/>
        </w:rPr>
        <w:t xml:space="preserve"> perform</w:t>
      </w:r>
      <w:r w:rsidR="004A7EDC" w:rsidRPr="00582B9E">
        <w:rPr>
          <w:color w:val="000000" w:themeColor="text1"/>
        </w:rPr>
        <w:t>ing</w:t>
      </w:r>
      <w:r w:rsidR="00162182" w:rsidRPr="00582B9E">
        <w:rPr>
          <w:color w:val="000000" w:themeColor="text1"/>
        </w:rPr>
        <w:t xml:space="preserve"> elemental analysis in low</w:t>
      </w:r>
      <w:r w:rsidR="002649A3">
        <w:rPr>
          <w:color w:val="000000" w:themeColor="text1"/>
        </w:rPr>
        <w:t>-</w:t>
      </w:r>
      <w:r w:rsidR="00162182" w:rsidRPr="00582B9E">
        <w:rPr>
          <w:color w:val="000000" w:themeColor="text1"/>
        </w:rPr>
        <w:t xml:space="preserve">yield samples. </w:t>
      </w:r>
      <w:r w:rsidR="00CE1264" w:rsidRPr="00582B9E">
        <w:rPr>
          <w:color w:val="000000" w:themeColor="text1"/>
        </w:rPr>
        <w:t>GF</w:t>
      </w:r>
      <w:r w:rsidR="004A7EDC" w:rsidRPr="00582B9E">
        <w:rPr>
          <w:color w:val="000000" w:themeColor="text1"/>
        </w:rPr>
        <w:t>-</w:t>
      </w:r>
      <w:r w:rsidR="00CE1264" w:rsidRPr="00582B9E">
        <w:rPr>
          <w:color w:val="000000" w:themeColor="text1"/>
        </w:rPr>
        <w:t>AAS</w:t>
      </w:r>
      <w:r w:rsidR="00162182" w:rsidRPr="00582B9E">
        <w:rPr>
          <w:color w:val="000000" w:themeColor="text1"/>
        </w:rPr>
        <w:t xml:space="preserve"> coupled </w:t>
      </w:r>
      <w:r w:rsidR="004A7EDC" w:rsidRPr="00582B9E">
        <w:rPr>
          <w:color w:val="000000" w:themeColor="text1"/>
        </w:rPr>
        <w:t>with</w:t>
      </w:r>
      <w:r w:rsidR="00162182" w:rsidRPr="00582B9E">
        <w:rPr>
          <w:color w:val="000000" w:themeColor="text1"/>
        </w:rPr>
        <w:t xml:space="preserve"> subcellular fractionation and can be adapted to investigate the levels of trace metal elements in different cell lines and tissues. </w:t>
      </w:r>
    </w:p>
    <w:p w14:paraId="0B8A3EB7" w14:textId="77777777" w:rsidR="00E738FC" w:rsidRPr="00582B9E" w:rsidRDefault="00E738FC" w:rsidP="00D23BC5">
      <w:pPr>
        <w:tabs>
          <w:tab w:val="left" w:pos="90"/>
          <w:tab w:val="left" w:pos="180"/>
        </w:tabs>
        <w:rPr>
          <w:color w:val="000000" w:themeColor="text1"/>
        </w:rPr>
      </w:pPr>
    </w:p>
    <w:p w14:paraId="1070FE86" w14:textId="21E56D15" w:rsidR="00B32616" w:rsidRPr="00582B9E" w:rsidRDefault="00B32616" w:rsidP="00D23BC5">
      <w:pPr>
        <w:tabs>
          <w:tab w:val="left" w:pos="90"/>
        </w:tabs>
        <w:rPr>
          <w:i/>
          <w:color w:val="808080"/>
        </w:rPr>
      </w:pPr>
      <w:bookmarkStart w:id="5" w:name="Protocol"/>
      <w:r w:rsidRPr="00582B9E">
        <w:rPr>
          <w:b/>
        </w:rPr>
        <w:t>PROTOCOL</w:t>
      </w:r>
      <w:bookmarkEnd w:id="5"/>
      <w:r w:rsidRPr="00582B9E">
        <w:rPr>
          <w:b/>
          <w:bCs/>
        </w:rPr>
        <w:t>:</w:t>
      </w:r>
      <w:r w:rsidRPr="00582B9E">
        <w:t xml:space="preserve"> </w:t>
      </w:r>
    </w:p>
    <w:p w14:paraId="71125B41" w14:textId="77777777" w:rsidR="00BC7FCA" w:rsidRPr="00582B9E" w:rsidRDefault="00BC7FCA" w:rsidP="00D23BC5">
      <w:pPr>
        <w:tabs>
          <w:tab w:val="left" w:pos="90"/>
        </w:tabs>
        <w:rPr>
          <w:b/>
          <w:color w:val="auto"/>
        </w:rPr>
      </w:pPr>
    </w:p>
    <w:p w14:paraId="4585CC85" w14:textId="6F03908A" w:rsidR="00BC7FCA" w:rsidRPr="00582B9E" w:rsidRDefault="00BC7FCA" w:rsidP="00D23BC5">
      <w:pPr>
        <w:pStyle w:val="ListParagraph"/>
        <w:numPr>
          <w:ilvl w:val="0"/>
          <w:numId w:val="28"/>
        </w:numPr>
        <w:tabs>
          <w:tab w:val="left" w:pos="90"/>
        </w:tabs>
        <w:rPr>
          <w:b/>
          <w:color w:val="auto"/>
        </w:rPr>
      </w:pPr>
      <w:r w:rsidRPr="00582B9E">
        <w:rPr>
          <w:b/>
          <w:color w:val="auto"/>
        </w:rPr>
        <w:t>Mammalian cell culture</w:t>
      </w:r>
    </w:p>
    <w:p w14:paraId="2CE39089" w14:textId="77777777" w:rsidR="00C05126" w:rsidRPr="00582B9E" w:rsidRDefault="00C05126" w:rsidP="00D23BC5">
      <w:pPr>
        <w:pStyle w:val="ListParagraph"/>
        <w:tabs>
          <w:tab w:val="left" w:pos="90"/>
        </w:tabs>
        <w:ind w:left="0"/>
        <w:rPr>
          <w:b/>
          <w:color w:val="auto"/>
        </w:rPr>
      </w:pPr>
    </w:p>
    <w:p w14:paraId="3D0E7754" w14:textId="72AA5229" w:rsidR="00DE08FF" w:rsidRPr="00DE08FF" w:rsidRDefault="00C05126" w:rsidP="00D23BC5">
      <w:pPr>
        <w:pStyle w:val="ListParagraph"/>
        <w:numPr>
          <w:ilvl w:val="1"/>
          <w:numId w:val="28"/>
        </w:numPr>
        <w:tabs>
          <w:tab w:val="left" w:pos="90"/>
          <w:tab w:val="left" w:pos="360"/>
        </w:tabs>
        <w:rPr>
          <w:b/>
        </w:rPr>
      </w:pPr>
      <w:r w:rsidRPr="00DE08FF">
        <w:rPr>
          <w:b/>
          <w:color w:val="auto"/>
        </w:rPr>
        <w:t>General considerations</w:t>
      </w:r>
    </w:p>
    <w:p w14:paraId="6BCC34B1" w14:textId="364F8916" w:rsidR="00DE08FF" w:rsidRPr="00DE08FF" w:rsidRDefault="00DE08FF" w:rsidP="00D23BC5">
      <w:pPr>
        <w:pStyle w:val="ListParagraph"/>
        <w:tabs>
          <w:tab w:val="left" w:pos="90"/>
          <w:tab w:val="left" w:pos="360"/>
        </w:tabs>
        <w:ind w:left="0"/>
      </w:pPr>
    </w:p>
    <w:p w14:paraId="692932B2" w14:textId="0B1EF64B" w:rsidR="00DE08FF" w:rsidRDefault="006D2145" w:rsidP="00D23BC5">
      <w:pPr>
        <w:pStyle w:val="ListParagraph"/>
        <w:numPr>
          <w:ilvl w:val="2"/>
          <w:numId w:val="28"/>
        </w:numPr>
        <w:tabs>
          <w:tab w:val="left" w:pos="90"/>
          <w:tab w:val="left" w:pos="360"/>
        </w:tabs>
      </w:pPr>
      <w:r w:rsidRPr="00582B9E">
        <w:t xml:space="preserve">Follow the aseptic techniques for mammalian cell culture </w:t>
      </w:r>
      <w:r w:rsidR="000B75BE">
        <w:t xml:space="preserve">previously </w:t>
      </w:r>
      <w:r w:rsidRPr="00582B9E">
        <w:t>reviewed</w:t>
      </w:r>
      <w:hyperlink w:anchor="_ENREF_38" w:tooltip="Cote, 2001 #1760" w:history="1">
        <w:r w:rsidR="00A041D0" w:rsidRPr="00582B9E">
          <w:fldChar w:fldCharType="begin"/>
        </w:r>
        <w:r w:rsidR="00A041D0">
          <w:instrText xml:space="preserve"> ADDIN EN.CITE &lt;EndNote&gt;&lt;Cite&gt;&lt;Author&gt;Cote&lt;/Author&gt;&lt;Year&gt;2001&lt;/Year&gt;&lt;RecNum&gt;1760&lt;/RecNum&gt;&lt;DisplayText&gt;&lt;style face="superscript"&gt;38&lt;/style&gt;&lt;/DisplayText&gt;&lt;record&gt;&lt;rec-number&gt;1760&lt;/rec-number&gt;&lt;foreign-keys&gt;&lt;key app="EN" db-id="dszafdeeoppfa0e02sq5s2eet92vwd09z90a"&gt;1760&lt;/key&gt;&lt;/foreign-keys&gt;&lt;ref-type name="Journal Article"&gt;17&lt;/ref-type&gt;&lt;contributors&gt;&lt;authors&gt;&lt;author&gt;Cote, R. J.&lt;/author&gt;&lt;/authors&gt;&lt;/contributors&gt;&lt;auth-address&gt;Becton Dickinson Microbiology Systems, Sparks, Maryland, USA.&lt;/auth-address&gt;&lt;titles&gt;&lt;title&gt;Aseptic technique for cell culture&lt;/title&gt;&lt;secondary-title&gt;Curr Protoc Cell Biol&lt;/secondary-title&gt;&lt;alt-title&gt;Current protocols in cell biology&lt;/alt-title&gt;&lt;/titles&gt;&lt;periodical&gt;&lt;full-title&gt;Curr Protoc Cell Biol&lt;/full-title&gt;&lt;abbr-1&gt;Current protocols in cell biology&lt;/abbr-1&gt;&lt;/periodical&gt;&lt;alt-periodical&gt;&lt;full-title&gt;Curr Protoc Cell Biol&lt;/full-title&gt;&lt;abbr-1&gt;Current protocols in cell biology&lt;/abbr-1&gt;&lt;/alt-periodical&gt;&lt;pages&gt;Unit 1 3&lt;/pages&gt;&lt;volume&gt;Chapter 1&lt;/volume&gt;&lt;edition&gt;2008/01/30&lt;/edition&gt;&lt;keywords&gt;&lt;keyword&gt;Animals&lt;/keyword&gt;&lt;keyword&gt;Asepsis/*methods&lt;/keyword&gt;&lt;keyword&gt;Cell Culture Techniques/methods&lt;/keyword&gt;&lt;keyword&gt;Cells, Cultured&lt;/keyword&gt;&lt;keyword&gt;Containment of Biohazards/*methods&lt;/keyword&gt;&lt;keyword&gt;Drug Contamination&lt;/keyword&gt;&lt;keyword&gt;Environment, Controlled&lt;/keyword&gt;&lt;keyword&gt;Equipment Contamination/*prevention &amp;amp; control&lt;/keyword&gt;&lt;keyword&gt;Humans&lt;/keyword&gt;&lt;keyword&gt;Laboratories/*standards&lt;/keyword&gt;&lt;keyword&gt;Sterilization/*methods&lt;/keyword&gt;&lt;/keywords&gt;&lt;dates&gt;&lt;year&gt;2001&lt;/year&gt;&lt;pub-dates&gt;&lt;date&gt;May&lt;/date&gt;&lt;/pub-dates&gt;&lt;/dates&gt;&lt;isbn&gt;1934-2616 (Electronic)&amp;#xD;1934-2616 (Linking)&lt;/isbn&gt;&lt;accession-num&gt;18228291&lt;/accession-num&gt;&lt;work-type&gt;Review&lt;/work-type&gt;&lt;urls&gt;&lt;related-urls&gt;&lt;url&gt;http://www.ncbi.nlm.nih.gov/pubmed/18228291&lt;/url&gt;&lt;/related-urls&gt;&lt;/urls&gt;&lt;electronic-resource-num&gt;10.1002/0471143030.cb0103s00&lt;/electronic-resource-num&gt;&lt;language&gt;eng&lt;/language&gt;&lt;/record&gt;&lt;/Cite&gt;&lt;/EndNote&gt;</w:instrText>
        </w:r>
        <w:r w:rsidR="00A041D0" w:rsidRPr="00582B9E">
          <w:fldChar w:fldCharType="separate"/>
        </w:r>
        <w:r w:rsidR="00A041D0" w:rsidRPr="00A041D0">
          <w:rPr>
            <w:noProof/>
            <w:vertAlign w:val="superscript"/>
          </w:rPr>
          <w:t>38</w:t>
        </w:r>
        <w:r w:rsidR="00A041D0" w:rsidRPr="00582B9E">
          <w:fldChar w:fldCharType="end"/>
        </w:r>
      </w:hyperlink>
      <w:r w:rsidR="00A71C5D" w:rsidRPr="00582B9E">
        <w:t>.</w:t>
      </w:r>
      <w:r w:rsidR="00B01E4B" w:rsidRPr="00582B9E">
        <w:t xml:space="preserve"> </w:t>
      </w:r>
    </w:p>
    <w:p w14:paraId="588D3DBF" w14:textId="77777777" w:rsidR="00DE08FF" w:rsidRDefault="00DE08FF" w:rsidP="00D23BC5">
      <w:pPr>
        <w:pStyle w:val="ListParagraph"/>
        <w:tabs>
          <w:tab w:val="left" w:pos="90"/>
          <w:tab w:val="left" w:pos="360"/>
        </w:tabs>
        <w:ind w:left="0"/>
      </w:pPr>
    </w:p>
    <w:p w14:paraId="124A62F3" w14:textId="3DDB576A" w:rsidR="00DE08FF" w:rsidRDefault="00B01E4B" w:rsidP="00D23BC5">
      <w:pPr>
        <w:pStyle w:val="ListParagraph"/>
        <w:numPr>
          <w:ilvl w:val="2"/>
          <w:numId w:val="28"/>
        </w:numPr>
        <w:tabs>
          <w:tab w:val="left" w:pos="90"/>
          <w:tab w:val="left" w:pos="360"/>
        </w:tabs>
      </w:pPr>
      <w:r w:rsidRPr="00582B9E">
        <w:t>Maintain all cell lines in a humidified 5% CO</w:t>
      </w:r>
      <w:r w:rsidRPr="00582B9E">
        <w:rPr>
          <w:vertAlign w:val="subscript"/>
        </w:rPr>
        <w:t>2</w:t>
      </w:r>
      <w:r w:rsidRPr="00582B9E">
        <w:t xml:space="preserve"> incubator at 37 </w:t>
      </w:r>
      <w:r w:rsidR="00DF00B4">
        <w:t>°</w:t>
      </w:r>
      <w:r w:rsidRPr="00582B9E">
        <w:t>C.</w:t>
      </w:r>
      <w:r w:rsidR="00333161" w:rsidRPr="00582B9E">
        <w:t xml:space="preserve"> </w:t>
      </w:r>
      <w:r w:rsidR="005830B1" w:rsidRPr="00582B9E">
        <w:t xml:space="preserve">Cell culture conditions vary for each cell type. </w:t>
      </w:r>
      <w:r w:rsidR="00D465F9" w:rsidRPr="00582B9E">
        <w:t xml:space="preserve">It </w:t>
      </w:r>
      <w:r w:rsidR="005830B1" w:rsidRPr="00582B9E">
        <w:t>is important to maintain appropriate culture conditions for each cell</w:t>
      </w:r>
      <w:r w:rsidR="0087634C" w:rsidRPr="00582B9E">
        <w:t xml:space="preserve"> line used</w:t>
      </w:r>
      <w:r w:rsidR="005830B1" w:rsidRPr="00582B9E">
        <w:t xml:space="preserve">, as variations of these procedures </w:t>
      </w:r>
      <w:r w:rsidR="00D465F9" w:rsidRPr="00582B9E">
        <w:t xml:space="preserve">will </w:t>
      </w:r>
      <w:r w:rsidR="005830B1" w:rsidRPr="00582B9E">
        <w:t>lead to aberrant phenotypes and failure of the cell culture.</w:t>
      </w:r>
    </w:p>
    <w:p w14:paraId="63621C8A" w14:textId="77777777" w:rsidR="00FB0D99" w:rsidRDefault="00FB0D99" w:rsidP="00D23BC5">
      <w:pPr>
        <w:pStyle w:val="ListParagraph"/>
        <w:tabs>
          <w:tab w:val="left" w:pos="90"/>
          <w:tab w:val="left" w:pos="360"/>
        </w:tabs>
        <w:ind w:left="0"/>
      </w:pPr>
    </w:p>
    <w:p w14:paraId="43484762" w14:textId="2243BA80" w:rsidR="00561852" w:rsidRPr="00582B9E" w:rsidRDefault="00FB0D99" w:rsidP="00D23BC5">
      <w:pPr>
        <w:pStyle w:val="ListParagraph"/>
        <w:numPr>
          <w:ilvl w:val="2"/>
          <w:numId w:val="28"/>
        </w:numPr>
        <w:tabs>
          <w:tab w:val="left" w:pos="90"/>
          <w:tab w:val="left" w:pos="360"/>
        </w:tabs>
      </w:pPr>
      <w:r>
        <w:t>Ensure a</w:t>
      </w:r>
      <w:r w:rsidR="005830B1" w:rsidRPr="00582B9E">
        <w:t>cquaint</w:t>
      </w:r>
      <w:r>
        <w:t>ance</w:t>
      </w:r>
      <w:r w:rsidR="005830B1" w:rsidRPr="00582B9E">
        <w:t xml:space="preserve"> with </w:t>
      </w:r>
      <w:r w:rsidR="008936C5" w:rsidRPr="00582B9E">
        <w:t xml:space="preserve">the </w:t>
      </w:r>
      <w:r w:rsidR="005830B1" w:rsidRPr="00582B9E">
        <w:t>cell line of interest, and follow the protocols provided for each cell type selected for specific experiments</w:t>
      </w:r>
      <w:r w:rsidR="007B363D" w:rsidRPr="00582B9E">
        <w:t xml:space="preserve"> (see some examples below)</w:t>
      </w:r>
      <w:r w:rsidR="005830B1" w:rsidRPr="00582B9E">
        <w:t>.</w:t>
      </w:r>
      <w:r w:rsidR="00596F67" w:rsidRPr="00582B9E">
        <w:t xml:space="preserve"> </w:t>
      </w:r>
    </w:p>
    <w:p w14:paraId="2EE872C7" w14:textId="77777777" w:rsidR="00894602" w:rsidRPr="00582B9E" w:rsidRDefault="00894602" w:rsidP="00D23BC5">
      <w:pPr>
        <w:pStyle w:val="ListParagraph"/>
        <w:tabs>
          <w:tab w:val="left" w:pos="90"/>
        </w:tabs>
        <w:ind w:left="0"/>
        <w:rPr>
          <w:i/>
          <w:color w:val="auto"/>
        </w:rPr>
      </w:pPr>
    </w:p>
    <w:p w14:paraId="0F204F53" w14:textId="5942EF4D" w:rsidR="00894602" w:rsidRPr="00DE08FF" w:rsidRDefault="00894602" w:rsidP="00D23BC5">
      <w:pPr>
        <w:pStyle w:val="ListParagraph"/>
        <w:numPr>
          <w:ilvl w:val="1"/>
          <w:numId w:val="28"/>
        </w:numPr>
        <w:tabs>
          <w:tab w:val="left" w:pos="0"/>
          <w:tab w:val="left" w:pos="630"/>
          <w:tab w:val="left" w:pos="990"/>
        </w:tabs>
        <w:rPr>
          <w:b/>
          <w:color w:val="auto"/>
        </w:rPr>
      </w:pPr>
      <w:r w:rsidRPr="00DE08FF">
        <w:rPr>
          <w:b/>
          <w:color w:val="auto"/>
        </w:rPr>
        <w:t>General procedure for trypsinization and passing of adherent cells</w:t>
      </w:r>
    </w:p>
    <w:p w14:paraId="77E3451F" w14:textId="77777777" w:rsidR="00DE08FF" w:rsidRPr="00582B9E" w:rsidRDefault="00DE08FF" w:rsidP="00D23BC5">
      <w:pPr>
        <w:pStyle w:val="ListParagraph"/>
        <w:tabs>
          <w:tab w:val="left" w:pos="0"/>
          <w:tab w:val="left" w:pos="630"/>
          <w:tab w:val="left" w:pos="990"/>
        </w:tabs>
        <w:ind w:left="0"/>
        <w:rPr>
          <w:i/>
          <w:color w:val="auto"/>
        </w:rPr>
      </w:pPr>
    </w:p>
    <w:p w14:paraId="11A0DF74" w14:textId="206DEE62" w:rsidR="00894602" w:rsidRDefault="00894602" w:rsidP="00D23BC5">
      <w:pPr>
        <w:pStyle w:val="ListParagraph"/>
        <w:widowControl/>
        <w:numPr>
          <w:ilvl w:val="2"/>
          <w:numId w:val="28"/>
        </w:numPr>
        <w:tabs>
          <w:tab w:val="left" w:pos="0"/>
          <w:tab w:val="left" w:pos="720"/>
        </w:tabs>
        <w:autoSpaceDE/>
        <w:autoSpaceDN/>
        <w:adjustRightInd/>
      </w:pPr>
      <w:r w:rsidRPr="00582B9E">
        <w:t>Remove the cell culture media from the culture plate</w:t>
      </w:r>
      <w:r w:rsidR="00D077CB" w:rsidRPr="00582B9E">
        <w:t xml:space="preserve"> by aspiration</w:t>
      </w:r>
      <w:r w:rsidRPr="00582B9E">
        <w:t>.</w:t>
      </w:r>
    </w:p>
    <w:p w14:paraId="345EEC2F" w14:textId="77777777" w:rsidR="00DE08FF" w:rsidRPr="00582B9E" w:rsidRDefault="00DE08FF" w:rsidP="00D23BC5">
      <w:pPr>
        <w:pStyle w:val="ListParagraph"/>
        <w:widowControl/>
        <w:tabs>
          <w:tab w:val="left" w:pos="0"/>
          <w:tab w:val="left" w:pos="720"/>
        </w:tabs>
        <w:autoSpaceDE/>
        <w:autoSpaceDN/>
        <w:adjustRightInd/>
        <w:ind w:left="0"/>
      </w:pPr>
    </w:p>
    <w:p w14:paraId="7DC0BBC4" w14:textId="39120A7F" w:rsidR="00894602" w:rsidRDefault="00894602" w:rsidP="00D23BC5">
      <w:pPr>
        <w:pStyle w:val="ListParagraph"/>
        <w:widowControl/>
        <w:numPr>
          <w:ilvl w:val="2"/>
          <w:numId w:val="28"/>
        </w:numPr>
        <w:tabs>
          <w:tab w:val="left" w:pos="0"/>
          <w:tab w:val="left" w:pos="720"/>
        </w:tabs>
        <w:autoSpaceDE/>
        <w:autoSpaceDN/>
        <w:adjustRightInd/>
      </w:pPr>
      <w:r w:rsidRPr="00582B9E">
        <w:t>Wash the cells gently using PBS without calcium and magnesium (5 mL per 10 cm</w:t>
      </w:r>
      <w:r w:rsidRPr="00582B9E">
        <w:rPr>
          <w:vertAlign w:val="superscript"/>
        </w:rPr>
        <w:t>2</w:t>
      </w:r>
      <w:r w:rsidRPr="00582B9E">
        <w:t xml:space="preserve"> culture surface area). Add the wash solution to the side of the plate to avoid detaching cell monolayer; swirl the plate to maximize coverage of the solution. </w:t>
      </w:r>
      <w:r w:rsidR="00966FFB" w:rsidRPr="00582B9E">
        <w:t xml:space="preserve">For </w:t>
      </w:r>
      <w:r w:rsidRPr="00582B9E">
        <w:t>epithelial cells</w:t>
      </w:r>
      <w:r w:rsidR="004A7EDC" w:rsidRPr="00582B9E">
        <w:t>, it</w:t>
      </w:r>
      <w:r w:rsidRPr="00582B9E">
        <w:t xml:space="preserve"> is necessary to incubate the cells for 10</w:t>
      </w:r>
      <w:r w:rsidR="00C076B9" w:rsidRPr="00582B9E">
        <w:t xml:space="preserve"> to </w:t>
      </w:r>
      <w:r w:rsidRPr="00582B9E">
        <w:t xml:space="preserve">15 min in the incubator at 37 </w:t>
      </w:r>
      <w:r w:rsidR="00DF00B4">
        <w:t>°</w:t>
      </w:r>
      <w:r w:rsidRPr="00582B9E">
        <w:t>C in PBS to facilitate the dissociation of cells in the following steps.</w:t>
      </w:r>
      <w:r w:rsidR="00D23BC5" w:rsidRPr="00D23BC5">
        <w:t xml:space="preserve"> </w:t>
      </w:r>
    </w:p>
    <w:p w14:paraId="4B0083F4" w14:textId="77777777" w:rsidR="00DE08FF" w:rsidRPr="00582B9E" w:rsidRDefault="00DE08FF" w:rsidP="00D23BC5">
      <w:pPr>
        <w:pStyle w:val="ListParagraph"/>
        <w:widowControl/>
        <w:tabs>
          <w:tab w:val="left" w:pos="0"/>
          <w:tab w:val="left" w:pos="720"/>
        </w:tabs>
        <w:autoSpaceDE/>
        <w:autoSpaceDN/>
        <w:adjustRightInd/>
        <w:ind w:left="0"/>
      </w:pPr>
    </w:p>
    <w:p w14:paraId="08B7DD23" w14:textId="006FECC5" w:rsidR="00596F67" w:rsidRDefault="00894602" w:rsidP="00D23BC5">
      <w:pPr>
        <w:pStyle w:val="ListParagraph"/>
        <w:widowControl/>
        <w:numPr>
          <w:ilvl w:val="2"/>
          <w:numId w:val="28"/>
        </w:numPr>
        <w:tabs>
          <w:tab w:val="left" w:pos="0"/>
          <w:tab w:val="left" w:pos="720"/>
        </w:tabs>
        <w:autoSpaceDE/>
        <w:autoSpaceDN/>
        <w:adjustRightInd/>
      </w:pPr>
      <w:r w:rsidRPr="00582B9E">
        <w:t>Remove the washing solution by aspiration.</w:t>
      </w:r>
    </w:p>
    <w:p w14:paraId="60DAEDB3" w14:textId="77777777" w:rsidR="00DE08FF" w:rsidRPr="00582B9E" w:rsidRDefault="00DE08FF" w:rsidP="00D23BC5">
      <w:pPr>
        <w:pStyle w:val="ListParagraph"/>
        <w:widowControl/>
        <w:tabs>
          <w:tab w:val="left" w:pos="0"/>
          <w:tab w:val="left" w:pos="720"/>
        </w:tabs>
        <w:autoSpaceDE/>
        <w:autoSpaceDN/>
        <w:adjustRightInd/>
        <w:ind w:left="0"/>
      </w:pPr>
    </w:p>
    <w:p w14:paraId="17E45E6C" w14:textId="3CE25F8C" w:rsidR="00D44350" w:rsidRDefault="00894602" w:rsidP="00D23BC5">
      <w:pPr>
        <w:pStyle w:val="ListParagraph"/>
        <w:widowControl/>
        <w:numPr>
          <w:ilvl w:val="2"/>
          <w:numId w:val="28"/>
        </w:numPr>
        <w:tabs>
          <w:tab w:val="left" w:pos="0"/>
          <w:tab w:val="left" w:pos="720"/>
        </w:tabs>
        <w:autoSpaceDE/>
        <w:autoSpaceDN/>
        <w:adjustRightInd/>
      </w:pPr>
      <w:r w:rsidRPr="00582B9E">
        <w:t>Add enough dissociation reagent (</w:t>
      </w:r>
      <w:r w:rsidR="00BA50E4" w:rsidRPr="00582B9E">
        <w:t xml:space="preserve">0.25% </w:t>
      </w:r>
      <w:r w:rsidRPr="00582B9E">
        <w:t>trypsin) to the plate (approximately 0.7 m</w:t>
      </w:r>
      <w:r w:rsidR="00B60676" w:rsidRPr="00582B9E">
        <w:t>L</w:t>
      </w:r>
      <w:r w:rsidRPr="00582B9E">
        <w:t xml:space="preserve"> per 10 cm</w:t>
      </w:r>
      <w:r w:rsidRPr="00582B9E">
        <w:rPr>
          <w:vertAlign w:val="superscript"/>
        </w:rPr>
        <w:t>2</w:t>
      </w:r>
      <w:r w:rsidRPr="00582B9E">
        <w:t>). Gently swirl the plate to get complete coverage of the cell monolayer.</w:t>
      </w:r>
    </w:p>
    <w:p w14:paraId="1716E6C4" w14:textId="77777777" w:rsidR="00DE08FF" w:rsidRPr="00582B9E" w:rsidRDefault="00DE08FF" w:rsidP="00D23BC5">
      <w:pPr>
        <w:pStyle w:val="ListParagraph"/>
        <w:widowControl/>
        <w:tabs>
          <w:tab w:val="left" w:pos="0"/>
          <w:tab w:val="left" w:pos="720"/>
        </w:tabs>
        <w:autoSpaceDE/>
        <w:autoSpaceDN/>
        <w:adjustRightInd/>
        <w:ind w:left="0"/>
      </w:pPr>
    </w:p>
    <w:p w14:paraId="037B99A6" w14:textId="0F9980EB" w:rsidR="00AB5EAB" w:rsidRDefault="00894602" w:rsidP="00D23BC5">
      <w:pPr>
        <w:pStyle w:val="ListParagraph"/>
        <w:widowControl/>
        <w:numPr>
          <w:ilvl w:val="2"/>
          <w:numId w:val="28"/>
        </w:numPr>
        <w:tabs>
          <w:tab w:val="left" w:pos="0"/>
          <w:tab w:val="left" w:pos="720"/>
        </w:tabs>
        <w:autoSpaceDE/>
        <w:autoSpaceDN/>
        <w:adjustRightInd/>
      </w:pPr>
      <w:r w:rsidRPr="00582B9E">
        <w:t>Incubate the culture at room temperature for 2</w:t>
      </w:r>
      <w:r w:rsidR="00C076B9" w:rsidRPr="00582B9E">
        <w:t xml:space="preserve"> to </w:t>
      </w:r>
      <w:r w:rsidR="00AB5EAB" w:rsidRPr="00582B9E">
        <w:t>5</w:t>
      </w:r>
      <w:r w:rsidRPr="00582B9E">
        <w:t xml:space="preserve"> min.</w:t>
      </w:r>
      <w:r w:rsidR="004F164D" w:rsidRPr="00582B9E">
        <w:t xml:space="preserve"> </w:t>
      </w:r>
      <w:r w:rsidR="00AB5EAB" w:rsidRPr="00582B9E">
        <w:t>The actual incubation time varies with the cell line used, in the case of epithelial cells is recommended to incubate for 10</w:t>
      </w:r>
      <w:r w:rsidR="00C076B9" w:rsidRPr="00582B9E">
        <w:t xml:space="preserve"> to</w:t>
      </w:r>
      <w:r w:rsidR="00966FFB" w:rsidRPr="00582B9E">
        <w:t xml:space="preserve"> </w:t>
      </w:r>
      <w:r w:rsidR="00AB5EAB" w:rsidRPr="00582B9E">
        <w:t xml:space="preserve">15 min in the incubator at 37 </w:t>
      </w:r>
      <w:r w:rsidR="00DF00B4">
        <w:t>°</w:t>
      </w:r>
      <w:r w:rsidR="00AB5EAB" w:rsidRPr="00582B9E">
        <w:t>C. Observe the cells under the microscope for cell detachment.</w:t>
      </w:r>
      <w:r w:rsidR="00D23BC5" w:rsidRPr="00D23BC5">
        <w:t xml:space="preserve"> </w:t>
      </w:r>
    </w:p>
    <w:p w14:paraId="6FEBFE34" w14:textId="77777777" w:rsidR="00DE08FF" w:rsidRPr="00582B9E" w:rsidRDefault="00DE08FF" w:rsidP="00D23BC5">
      <w:pPr>
        <w:pStyle w:val="ListParagraph"/>
        <w:widowControl/>
        <w:tabs>
          <w:tab w:val="left" w:pos="0"/>
          <w:tab w:val="left" w:pos="720"/>
        </w:tabs>
        <w:autoSpaceDE/>
        <w:autoSpaceDN/>
        <w:adjustRightInd/>
        <w:ind w:left="0"/>
      </w:pPr>
    </w:p>
    <w:p w14:paraId="09AC2D35" w14:textId="698C4CAF" w:rsidR="00D44350" w:rsidRDefault="00AB5EAB" w:rsidP="00D23BC5">
      <w:pPr>
        <w:pStyle w:val="ListParagraph"/>
        <w:widowControl/>
        <w:numPr>
          <w:ilvl w:val="2"/>
          <w:numId w:val="28"/>
        </w:numPr>
        <w:tabs>
          <w:tab w:val="left" w:pos="0"/>
          <w:tab w:val="left" w:pos="720"/>
        </w:tabs>
        <w:autoSpaceDE/>
        <w:autoSpaceDN/>
        <w:adjustRightInd/>
      </w:pPr>
      <w:r w:rsidRPr="00582B9E">
        <w:lastRenderedPageBreak/>
        <w:t xml:space="preserve">When </w:t>
      </w:r>
      <w:r w:rsidR="00D21522" w:rsidRPr="00582B9E">
        <w:t>most of</w:t>
      </w:r>
      <w:r w:rsidRPr="00582B9E">
        <w:t xml:space="preserve"> the cells have detached, recover the cell suspension in 5 m</w:t>
      </w:r>
      <w:r w:rsidR="000825F1" w:rsidRPr="00582B9E">
        <w:t>L</w:t>
      </w:r>
      <w:r w:rsidRPr="00582B9E">
        <w:t xml:space="preserve"> of the pre-warmed </w:t>
      </w:r>
      <w:r w:rsidR="007562E1" w:rsidRPr="00582B9E">
        <w:t xml:space="preserve">plating or growth </w:t>
      </w:r>
      <w:r w:rsidRPr="00582B9E">
        <w:t xml:space="preserve">medium (see below </w:t>
      </w:r>
      <w:r w:rsidR="000E0050" w:rsidRPr="00582B9E">
        <w:t xml:space="preserve">for </w:t>
      </w:r>
      <w:r w:rsidRPr="00582B9E">
        <w:t xml:space="preserve">some examples). </w:t>
      </w:r>
      <w:r w:rsidR="00D44350" w:rsidRPr="00582B9E">
        <w:t>M</w:t>
      </w:r>
      <w:r w:rsidRPr="00582B9E">
        <w:t>echanically dissociate cell clumps by pipetting over the cell monolayer several times.</w:t>
      </w:r>
    </w:p>
    <w:p w14:paraId="4666BD6D" w14:textId="77777777" w:rsidR="00DE08FF" w:rsidRPr="00582B9E" w:rsidRDefault="00DE08FF" w:rsidP="00D23BC5">
      <w:pPr>
        <w:pStyle w:val="ListParagraph"/>
        <w:widowControl/>
        <w:tabs>
          <w:tab w:val="left" w:pos="0"/>
          <w:tab w:val="left" w:pos="720"/>
        </w:tabs>
        <w:autoSpaceDE/>
        <w:autoSpaceDN/>
        <w:adjustRightInd/>
        <w:ind w:left="0"/>
      </w:pPr>
    </w:p>
    <w:p w14:paraId="66637D8F" w14:textId="321E8F57" w:rsidR="00596F67" w:rsidRDefault="00894602" w:rsidP="00D23BC5">
      <w:pPr>
        <w:pStyle w:val="ListParagraph"/>
        <w:widowControl/>
        <w:numPr>
          <w:ilvl w:val="2"/>
          <w:numId w:val="28"/>
        </w:numPr>
        <w:tabs>
          <w:tab w:val="left" w:pos="0"/>
          <w:tab w:val="left" w:pos="720"/>
        </w:tabs>
        <w:autoSpaceDE/>
        <w:autoSpaceDN/>
        <w:adjustRightInd/>
      </w:pPr>
      <w:r w:rsidRPr="00582B9E">
        <w:t>Transfer the cell</w:t>
      </w:r>
      <w:r w:rsidR="00AB5EAB" w:rsidRPr="00582B9E">
        <w:t xml:space="preserve"> </w:t>
      </w:r>
      <w:r w:rsidRPr="00582B9E">
        <w:t>s</w:t>
      </w:r>
      <w:r w:rsidR="00AB5EAB" w:rsidRPr="00582B9E">
        <w:t>uspension</w:t>
      </w:r>
      <w:r w:rsidRPr="00582B9E">
        <w:t xml:space="preserve"> to a 15</w:t>
      </w:r>
      <w:r w:rsidR="00AB5EAB" w:rsidRPr="00582B9E">
        <w:t xml:space="preserve"> </w:t>
      </w:r>
      <w:r w:rsidRPr="00582B9E">
        <w:t>m</w:t>
      </w:r>
      <w:r w:rsidR="00B60676" w:rsidRPr="00582B9E">
        <w:t>L</w:t>
      </w:r>
      <w:r w:rsidRPr="00582B9E">
        <w:t xml:space="preserve"> conic</w:t>
      </w:r>
      <w:r w:rsidR="00AB5EAB" w:rsidRPr="00582B9E">
        <w:t>al tube and centrifuge them at 1</w:t>
      </w:r>
      <w:r w:rsidR="00570698" w:rsidRPr="00582B9E">
        <w:t>,</w:t>
      </w:r>
      <w:r w:rsidR="00AB5EAB" w:rsidRPr="00582B9E">
        <w:t>0</w:t>
      </w:r>
      <w:r w:rsidRPr="00582B9E">
        <w:t xml:space="preserve">00 </w:t>
      </w:r>
      <w:r w:rsidR="00DF00B4">
        <w:t>x</w:t>
      </w:r>
      <w:r w:rsidRPr="00582B9E">
        <w:t xml:space="preserve"> </w:t>
      </w:r>
      <w:r w:rsidRPr="00582B9E">
        <w:rPr>
          <w:i/>
        </w:rPr>
        <w:t>g</w:t>
      </w:r>
      <w:r w:rsidRPr="00582B9E">
        <w:t xml:space="preserve"> for </w:t>
      </w:r>
      <w:r w:rsidR="00AB5EAB" w:rsidRPr="00582B9E">
        <w:t>2</w:t>
      </w:r>
      <w:r w:rsidR="00C076B9" w:rsidRPr="00582B9E">
        <w:t xml:space="preserve"> to </w:t>
      </w:r>
      <w:r w:rsidRPr="00582B9E">
        <w:t>5 min. </w:t>
      </w:r>
      <w:r w:rsidR="00AB5EAB" w:rsidRPr="00582B9E">
        <w:t>The centrifugation speed and time vary based on the cell type.</w:t>
      </w:r>
      <w:r w:rsidR="00043311" w:rsidRPr="00582B9E">
        <w:t xml:space="preserve"> </w:t>
      </w:r>
      <w:r w:rsidR="00AB5EAB" w:rsidRPr="00582B9E">
        <w:t xml:space="preserve">Remove the media by gentle aspiration, being careful </w:t>
      </w:r>
      <w:r w:rsidR="00D21522" w:rsidRPr="00582B9E">
        <w:t xml:space="preserve">not to touch </w:t>
      </w:r>
      <w:r w:rsidR="00043311" w:rsidRPr="00582B9E">
        <w:t xml:space="preserve">the cell pellet. </w:t>
      </w:r>
      <w:r w:rsidR="00AB5EAB" w:rsidRPr="00582B9E">
        <w:t>Resuspend the cell pellet in 5</w:t>
      </w:r>
      <w:r w:rsidR="00C076B9" w:rsidRPr="00582B9E">
        <w:t xml:space="preserve"> to </w:t>
      </w:r>
      <w:r w:rsidR="00AB5EAB" w:rsidRPr="00582B9E">
        <w:t>10 m</w:t>
      </w:r>
      <w:r w:rsidR="00B60676" w:rsidRPr="00582B9E">
        <w:t>L</w:t>
      </w:r>
      <w:r w:rsidR="00AB5EAB" w:rsidRPr="00582B9E">
        <w:t xml:space="preserve"> of the appropriate pre-warmed growth medium and remove a sample for counting using a hem</w:t>
      </w:r>
      <w:r w:rsidR="00B95B6A" w:rsidRPr="00582B9E">
        <w:t>o</w:t>
      </w:r>
      <w:r w:rsidR="00AB5EAB" w:rsidRPr="00582B9E">
        <w:t xml:space="preserve">cytometer or </w:t>
      </w:r>
      <w:r w:rsidR="008B376D" w:rsidRPr="00582B9E">
        <w:t xml:space="preserve">an </w:t>
      </w:r>
      <w:r w:rsidR="00AB5EAB" w:rsidRPr="00582B9E">
        <w:t>automatic cell counter.</w:t>
      </w:r>
    </w:p>
    <w:p w14:paraId="1A480C99" w14:textId="77777777" w:rsidR="00DE08FF" w:rsidRPr="00582B9E" w:rsidRDefault="00DE08FF" w:rsidP="00D23BC5">
      <w:pPr>
        <w:pStyle w:val="ListParagraph"/>
        <w:widowControl/>
        <w:tabs>
          <w:tab w:val="left" w:pos="0"/>
          <w:tab w:val="left" w:pos="720"/>
        </w:tabs>
        <w:autoSpaceDE/>
        <w:autoSpaceDN/>
        <w:adjustRightInd/>
        <w:ind w:left="0"/>
      </w:pPr>
    </w:p>
    <w:p w14:paraId="19A729D2" w14:textId="22658BAB" w:rsidR="00894602" w:rsidRPr="00582B9E" w:rsidRDefault="00216D82" w:rsidP="00D23BC5">
      <w:pPr>
        <w:pStyle w:val="ListParagraph"/>
        <w:widowControl/>
        <w:numPr>
          <w:ilvl w:val="2"/>
          <w:numId w:val="28"/>
        </w:numPr>
        <w:tabs>
          <w:tab w:val="left" w:pos="0"/>
          <w:tab w:val="left" w:pos="900"/>
        </w:tabs>
        <w:autoSpaceDE/>
        <w:autoSpaceDN/>
        <w:adjustRightInd/>
      </w:pPr>
      <w:r w:rsidRPr="00582B9E">
        <w:t>Utilize the appropriate volume of the</w:t>
      </w:r>
      <w:r w:rsidR="000513F2" w:rsidRPr="00582B9E">
        <w:t xml:space="preserve"> </w:t>
      </w:r>
      <w:r w:rsidR="00894602" w:rsidRPr="00582B9E">
        <w:t>cell suspension to seed</w:t>
      </w:r>
      <w:r w:rsidRPr="00582B9E">
        <w:t xml:space="preserve"> the</w:t>
      </w:r>
      <w:r w:rsidR="00894602" w:rsidRPr="00582B9E">
        <w:t xml:space="preserve"> recommended </w:t>
      </w:r>
      <w:r w:rsidRPr="00582B9E">
        <w:t xml:space="preserve">density </w:t>
      </w:r>
      <w:r w:rsidR="00894602" w:rsidRPr="00582B9E">
        <w:t xml:space="preserve">for </w:t>
      </w:r>
      <w:r w:rsidRPr="00582B9E">
        <w:t xml:space="preserve">each specific </w:t>
      </w:r>
      <w:r w:rsidR="00894602" w:rsidRPr="00582B9E">
        <w:t>cell line</w:t>
      </w:r>
      <w:r w:rsidR="00AB5EAB" w:rsidRPr="00582B9E">
        <w:t xml:space="preserve"> (see below </w:t>
      </w:r>
      <w:r w:rsidR="000E0050" w:rsidRPr="00582B9E">
        <w:t xml:space="preserve">for </w:t>
      </w:r>
      <w:r w:rsidR="00AB5EAB" w:rsidRPr="00582B9E">
        <w:t>some examples)</w:t>
      </w:r>
      <w:r w:rsidRPr="00582B9E">
        <w:t>. Supplement with the adequate volume of culture media accordin</w:t>
      </w:r>
      <w:r w:rsidR="00B60676" w:rsidRPr="00582B9E">
        <w:t>g</w:t>
      </w:r>
      <w:r w:rsidRPr="00582B9E">
        <w:t xml:space="preserve"> to the size of the culture dis</w:t>
      </w:r>
      <w:r w:rsidR="00D93C81" w:rsidRPr="00582B9E">
        <w:t>h</w:t>
      </w:r>
      <w:r w:rsidRPr="00582B9E">
        <w:t xml:space="preserve"> </w:t>
      </w:r>
      <w:r w:rsidR="00894602" w:rsidRPr="00582B9E">
        <w:t xml:space="preserve">and </w:t>
      </w:r>
      <w:r w:rsidRPr="00582B9E">
        <w:t xml:space="preserve">place </w:t>
      </w:r>
      <w:r w:rsidR="00894602" w:rsidRPr="00582B9E">
        <w:t xml:space="preserve">the cells </w:t>
      </w:r>
      <w:r w:rsidRPr="00582B9E">
        <w:t xml:space="preserve">back into </w:t>
      </w:r>
      <w:r w:rsidR="00894602" w:rsidRPr="00582B9E">
        <w:t>the incubator.</w:t>
      </w:r>
    </w:p>
    <w:p w14:paraId="72FF0BEE" w14:textId="77777777" w:rsidR="00447049" w:rsidRPr="00582B9E" w:rsidRDefault="00447049" w:rsidP="00D23BC5">
      <w:pPr>
        <w:pStyle w:val="ListParagraph"/>
        <w:tabs>
          <w:tab w:val="left" w:pos="0"/>
          <w:tab w:val="left" w:pos="990"/>
        </w:tabs>
        <w:ind w:left="0"/>
        <w:rPr>
          <w:color w:val="auto"/>
        </w:rPr>
      </w:pPr>
    </w:p>
    <w:p w14:paraId="22BE7472" w14:textId="64B1D1A1" w:rsidR="001E31DB" w:rsidRDefault="00BC7FCA" w:rsidP="00D23BC5">
      <w:pPr>
        <w:pStyle w:val="ListParagraph"/>
        <w:numPr>
          <w:ilvl w:val="1"/>
          <w:numId w:val="28"/>
        </w:numPr>
        <w:tabs>
          <w:tab w:val="left" w:pos="90"/>
          <w:tab w:val="left" w:pos="270"/>
          <w:tab w:val="left" w:pos="360"/>
        </w:tabs>
        <w:rPr>
          <w:b/>
          <w:color w:val="auto"/>
        </w:rPr>
      </w:pPr>
      <w:r w:rsidRPr="00DE08FF">
        <w:rPr>
          <w:b/>
          <w:color w:val="auto"/>
        </w:rPr>
        <w:t>Primary myoblasts derived from mouse satellite cells</w:t>
      </w:r>
    </w:p>
    <w:p w14:paraId="000E2ADF" w14:textId="77777777" w:rsidR="00DE08FF" w:rsidRPr="00DE08FF" w:rsidRDefault="00DE08FF" w:rsidP="00D23BC5">
      <w:pPr>
        <w:pStyle w:val="ListParagraph"/>
        <w:tabs>
          <w:tab w:val="left" w:pos="90"/>
          <w:tab w:val="left" w:pos="270"/>
          <w:tab w:val="left" w:pos="360"/>
        </w:tabs>
        <w:ind w:left="0"/>
        <w:rPr>
          <w:b/>
          <w:color w:val="auto"/>
        </w:rPr>
      </w:pPr>
    </w:p>
    <w:p w14:paraId="12A24B12" w14:textId="28EDDC42" w:rsidR="00FB0D99" w:rsidRDefault="00535B61" w:rsidP="00D23BC5">
      <w:pPr>
        <w:pStyle w:val="ListParagraph"/>
        <w:numPr>
          <w:ilvl w:val="2"/>
          <w:numId w:val="28"/>
        </w:numPr>
        <w:tabs>
          <w:tab w:val="left" w:pos="90"/>
          <w:tab w:val="left" w:pos="270"/>
          <w:tab w:val="left" w:pos="450"/>
          <w:tab w:val="left" w:pos="540"/>
        </w:tabs>
        <w:rPr>
          <w:color w:val="auto"/>
        </w:rPr>
      </w:pPr>
      <w:r w:rsidRPr="00582B9E">
        <w:rPr>
          <w:color w:val="auto"/>
        </w:rPr>
        <w:t>Before starting, prepare collagen</w:t>
      </w:r>
      <w:r w:rsidR="00DF00B4">
        <w:rPr>
          <w:color w:val="auto"/>
        </w:rPr>
        <w:t>-</w:t>
      </w:r>
      <w:r w:rsidRPr="00582B9E">
        <w:rPr>
          <w:color w:val="auto"/>
        </w:rPr>
        <w:t>coa</w:t>
      </w:r>
      <w:r w:rsidR="00A84D0E" w:rsidRPr="00582B9E">
        <w:rPr>
          <w:color w:val="auto"/>
        </w:rPr>
        <w:t>ted plates for primary myoblast</w:t>
      </w:r>
      <w:r w:rsidRPr="00582B9E">
        <w:rPr>
          <w:color w:val="auto"/>
        </w:rPr>
        <w:t xml:space="preserve"> growth. A solution containing 0.02% collagen, and 0.05 M acetic acid in deionized water must be sterilized by filtration with a 0.22 µm sterile filter device.</w:t>
      </w:r>
      <w:r w:rsidR="00CC22D3" w:rsidRPr="00582B9E">
        <w:rPr>
          <w:color w:val="auto"/>
        </w:rPr>
        <w:t xml:space="preserve"> </w:t>
      </w:r>
      <w:r w:rsidRPr="00582B9E">
        <w:rPr>
          <w:color w:val="auto"/>
        </w:rPr>
        <w:t xml:space="preserve">Incubate </w:t>
      </w:r>
      <w:r w:rsidR="000E0050" w:rsidRPr="00582B9E">
        <w:rPr>
          <w:color w:val="auto"/>
        </w:rPr>
        <w:t xml:space="preserve">the </w:t>
      </w:r>
      <w:r w:rsidRPr="00582B9E">
        <w:rPr>
          <w:color w:val="auto"/>
        </w:rPr>
        <w:t xml:space="preserve">culture plates with the collagen solution overnight at 37 </w:t>
      </w:r>
      <w:r w:rsidR="00DF00B4">
        <w:t>°</w:t>
      </w:r>
      <w:r w:rsidRPr="00582B9E">
        <w:rPr>
          <w:color w:val="auto"/>
        </w:rPr>
        <w:t>C.</w:t>
      </w:r>
      <w:r w:rsidR="00D23BC5" w:rsidRPr="00D23BC5">
        <w:rPr>
          <w:color w:val="auto"/>
        </w:rPr>
        <w:t xml:space="preserve"> </w:t>
      </w:r>
    </w:p>
    <w:p w14:paraId="2EADACA2" w14:textId="77777777" w:rsidR="00FB0D99" w:rsidRDefault="00FB0D99" w:rsidP="00D23BC5">
      <w:pPr>
        <w:pStyle w:val="ListParagraph"/>
        <w:tabs>
          <w:tab w:val="left" w:pos="90"/>
          <w:tab w:val="left" w:pos="270"/>
          <w:tab w:val="left" w:pos="450"/>
          <w:tab w:val="left" w:pos="540"/>
        </w:tabs>
        <w:ind w:left="0"/>
        <w:rPr>
          <w:color w:val="auto"/>
        </w:rPr>
      </w:pPr>
    </w:p>
    <w:p w14:paraId="22D370B5" w14:textId="0896A4FB" w:rsidR="00CC22D3" w:rsidRDefault="00D93C81" w:rsidP="00D23BC5">
      <w:pPr>
        <w:pStyle w:val="ListParagraph"/>
        <w:numPr>
          <w:ilvl w:val="2"/>
          <w:numId w:val="28"/>
        </w:numPr>
        <w:tabs>
          <w:tab w:val="left" w:pos="90"/>
          <w:tab w:val="left" w:pos="270"/>
          <w:tab w:val="left" w:pos="450"/>
          <w:tab w:val="left" w:pos="540"/>
        </w:tabs>
        <w:rPr>
          <w:color w:val="auto"/>
        </w:rPr>
      </w:pPr>
      <w:r w:rsidRPr="00582B9E">
        <w:rPr>
          <w:color w:val="auto"/>
        </w:rPr>
        <w:t>On the n</w:t>
      </w:r>
      <w:r w:rsidR="00B60676" w:rsidRPr="00582B9E">
        <w:rPr>
          <w:color w:val="auto"/>
        </w:rPr>
        <w:t>ext day, aspirate the collagen solution, allow the plates to air</w:t>
      </w:r>
      <w:r w:rsidR="00C076B9" w:rsidRPr="00582B9E">
        <w:rPr>
          <w:color w:val="auto"/>
        </w:rPr>
        <w:t xml:space="preserve"> </w:t>
      </w:r>
      <w:r w:rsidR="00B60676" w:rsidRPr="00582B9E">
        <w:rPr>
          <w:color w:val="auto"/>
        </w:rPr>
        <w:t xml:space="preserve">dry in the sterile cabinet and store at 4 </w:t>
      </w:r>
      <w:r w:rsidR="00DF00B4">
        <w:t>°</w:t>
      </w:r>
      <w:r w:rsidR="00B60676" w:rsidRPr="00582B9E">
        <w:rPr>
          <w:color w:val="auto"/>
        </w:rPr>
        <w:t>C until use.</w:t>
      </w:r>
    </w:p>
    <w:p w14:paraId="58BD3B12" w14:textId="77777777" w:rsidR="00DE08FF" w:rsidRPr="00582B9E" w:rsidRDefault="00DE08FF" w:rsidP="00D23BC5">
      <w:pPr>
        <w:pStyle w:val="ListParagraph"/>
        <w:tabs>
          <w:tab w:val="left" w:pos="90"/>
          <w:tab w:val="left" w:pos="270"/>
          <w:tab w:val="left" w:pos="450"/>
          <w:tab w:val="left" w:pos="540"/>
        </w:tabs>
        <w:ind w:left="0"/>
        <w:rPr>
          <w:color w:val="auto"/>
        </w:rPr>
      </w:pPr>
    </w:p>
    <w:p w14:paraId="72BEB9EB" w14:textId="4479BC13" w:rsidR="00DE08FF" w:rsidRDefault="00535B61" w:rsidP="00D23BC5">
      <w:pPr>
        <w:pStyle w:val="ListParagraph"/>
        <w:tabs>
          <w:tab w:val="left" w:pos="90"/>
          <w:tab w:val="left" w:pos="270"/>
          <w:tab w:val="left" w:pos="450"/>
          <w:tab w:val="left" w:pos="540"/>
          <w:tab w:val="left" w:pos="900"/>
        </w:tabs>
        <w:ind w:left="0"/>
        <w:rPr>
          <w:color w:val="auto"/>
        </w:rPr>
      </w:pPr>
      <w:r w:rsidRPr="00582B9E">
        <w:rPr>
          <w:color w:val="auto"/>
        </w:rPr>
        <w:t xml:space="preserve">NOTE: The minimal volumes of collagen are: </w:t>
      </w:r>
      <w:r w:rsidR="00C076B9" w:rsidRPr="00582B9E">
        <w:rPr>
          <w:color w:val="auto"/>
        </w:rPr>
        <w:t xml:space="preserve">for </w:t>
      </w:r>
      <w:r w:rsidRPr="00582B9E">
        <w:rPr>
          <w:color w:val="auto"/>
        </w:rPr>
        <w:t>35 mm</w:t>
      </w:r>
      <w:r w:rsidR="00C076B9" w:rsidRPr="00582B9E">
        <w:rPr>
          <w:color w:val="auto"/>
        </w:rPr>
        <w:t xml:space="preserve"> </w:t>
      </w:r>
      <w:r w:rsidR="00DF00B4">
        <w:rPr>
          <w:color w:val="auto"/>
        </w:rPr>
        <w:t>=</w:t>
      </w:r>
      <w:r w:rsidR="00C076B9" w:rsidRPr="00582B9E">
        <w:rPr>
          <w:color w:val="auto"/>
        </w:rPr>
        <w:t xml:space="preserve"> </w:t>
      </w:r>
      <w:r w:rsidRPr="00582B9E">
        <w:rPr>
          <w:color w:val="auto"/>
        </w:rPr>
        <w:t>1 m</w:t>
      </w:r>
      <w:r w:rsidR="00B60676" w:rsidRPr="00582B9E">
        <w:rPr>
          <w:color w:val="auto"/>
        </w:rPr>
        <w:t>L</w:t>
      </w:r>
      <w:r w:rsidRPr="00582B9E">
        <w:rPr>
          <w:color w:val="auto"/>
        </w:rPr>
        <w:t>; 60 mm</w:t>
      </w:r>
      <w:r w:rsidR="00C076B9" w:rsidRPr="00582B9E">
        <w:rPr>
          <w:color w:val="auto"/>
        </w:rPr>
        <w:t xml:space="preserve"> </w:t>
      </w:r>
      <w:r w:rsidR="00DF00B4">
        <w:rPr>
          <w:color w:val="auto"/>
        </w:rPr>
        <w:t>=</w:t>
      </w:r>
      <w:r w:rsidR="00C076B9" w:rsidRPr="00582B9E">
        <w:rPr>
          <w:color w:val="auto"/>
        </w:rPr>
        <w:t xml:space="preserve"> </w:t>
      </w:r>
      <w:r w:rsidRPr="00582B9E">
        <w:rPr>
          <w:color w:val="auto"/>
        </w:rPr>
        <w:t>2 m</w:t>
      </w:r>
      <w:r w:rsidR="00B60676" w:rsidRPr="00582B9E">
        <w:rPr>
          <w:color w:val="auto"/>
        </w:rPr>
        <w:t>L</w:t>
      </w:r>
      <w:r w:rsidRPr="00582B9E">
        <w:rPr>
          <w:color w:val="auto"/>
        </w:rPr>
        <w:t>;</w:t>
      </w:r>
      <w:r w:rsidR="00C076B9" w:rsidRPr="00582B9E">
        <w:rPr>
          <w:color w:val="auto"/>
        </w:rPr>
        <w:t xml:space="preserve"> </w:t>
      </w:r>
      <w:r w:rsidRPr="00582B9E">
        <w:rPr>
          <w:color w:val="auto"/>
        </w:rPr>
        <w:t>10 cm</w:t>
      </w:r>
      <w:r w:rsidR="00C076B9" w:rsidRPr="00582B9E">
        <w:rPr>
          <w:color w:val="auto"/>
        </w:rPr>
        <w:t xml:space="preserve"> </w:t>
      </w:r>
      <w:r w:rsidR="00DF00B4">
        <w:rPr>
          <w:color w:val="auto"/>
        </w:rPr>
        <w:t>=</w:t>
      </w:r>
      <w:r w:rsidR="00C076B9" w:rsidRPr="00582B9E">
        <w:rPr>
          <w:color w:val="auto"/>
        </w:rPr>
        <w:t xml:space="preserve"> </w:t>
      </w:r>
      <w:r w:rsidRPr="00582B9E">
        <w:rPr>
          <w:color w:val="auto"/>
        </w:rPr>
        <w:t xml:space="preserve">5 </w:t>
      </w:r>
      <w:proofErr w:type="spellStart"/>
      <w:r w:rsidRPr="00582B9E">
        <w:rPr>
          <w:color w:val="auto"/>
        </w:rPr>
        <w:t>m</w:t>
      </w:r>
      <w:r w:rsidR="00B60676" w:rsidRPr="00582B9E">
        <w:rPr>
          <w:color w:val="auto"/>
        </w:rPr>
        <w:t>L</w:t>
      </w:r>
      <w:r w:rsidRPr="00582B9E">
        <w:rPr>
          <w:color w:val="auto"/>
        </w:rPr>
        <w:t>.</w:t>
      </w:r>
      <w:proofErr w:type="spellEnd"/>
    </w:p>
    <w:p w14:paraId="5C21702A" w14:textId="77777777" w:rsidR="00DE08FF" w:rsidRPr="00582B9E" w:rsidRDefault="00DE08FF" w:rsidP="00D23BC5">
      <w:pPr>
        <w:pStyle w:val="ListParagraph"/>
        <w:tabs>
          <w:tab w:val="left" w:pos="90"/>
          <w:tab w:val="left" w:pos="270"/>
          <w:tab w:val="left" w:pos="450"/>
          <w:tab w:val="left" w:pos="540"/>
          <w:tab w:val="left" w:pos="900"/>
        </w:tabs>
        <w:ind w:left="0"/>
        <w:rPr>
          <w:color w:val="auto"/>
        </w:rPr>
      </w:pPr>
    </w:p>
    <w:p w14:paraId="62E81701" w14:textId="333264A3" w:rsidR="00074779" w:rsidRDefault="001E31DB" w:rsidP="00D23BC5">
      <w:pPr>
        <w:pStyle w:val="ListParagraph"/>
        <w:numPr>
          <w:ilvl w:val="2"/>
          <w:numId w:val="28"/>
        </w:numPr>
        <w:tabs>
          <w:tab w:val="left" w:pos="90"/>
          <w:tab w:val="left" w:pos="270"/>
          <w:tab w:val="left" w:pos="450"/>
          <w:tab w:val="left" w:pos="540"/>
          <w:tab w:val="left" w:pos="720"/>
          <w:tab w:val="left" w:pos="900"/>
          <w:tab w:val="left" w:pos="2520"/>
        </w:tabs>
        <w:rPr>
          <w:color w:val="auto"/>
        </w:rPr>
      </w:pPr>
      <w:r w:rsidRPr="00582B9E">
        <w:rPr>
          <w:color w:val="auto"/>
        </w:rPr>
        <w:t>Seed p</w:t>
      </w:r>
      <w:r w:rsidR="00BC7FCA" w:rsidRPr="00582B9E">
        <w:rPr>
          <w:color w:val="auto"/>
        </w:rPr>
        <w:t>rimary myoblasts at</w:t>
      </w:r>
      <w:r w:rsidRPr="00582B9E">
        <w:rPr>
          <w:color w:val="auto"/>
        </w:rPr>
        <w:t xml:space="preserve"> </w:t>
      </w:r>
      <w:r w:rsidR="00BC7FCA" w:rsidRPr="00582B9E">
        <w:rPr>
          <w:color w:val="auto"/>
        </w:rPr>
        <w:t>1</w:t>
      </w:r>
      <w:r w:rsidR="00DF00B4">
        <w:rPr>
          <w:color w:val="auto"/>
        </w:rPr>
        <w:t xml:space="preserve"> x </w:t>
      </w:r>
      <w:r w:rsidR="00BC7FCA" w:rsidRPr="00582B9E">
        <w:rPr>
          <w:color w:val="auto"/>
        </w:rPr>
        <w:t>10</w:t>
      </w:r>
      <w:r w:rsidR="00BC7FCA" w:rsidRPr="00582B9E">
        <w:rPr>
          <w:color w:val="auto"/>
          <w:vertAlign w:val="superscript"/>
        </w:rPr>
        <w:t>4</w:t>
      </w:r>
      <w:r w:rsidR="00BC7FCA" w:rsidRPr="00582B9E">
        <w:rPr>
          <w:color w:val="auto"/>
        </w:rPr>
        <w:t xml:space="preserve"> cells/cm</w:t>
      </w:r>
      <w:r w:rsidR="00BC7FCA" w:rsidRPr="00582B9E">
        <w:rPr>
          <w:color w:val="auto"/>
          <w:vertAlign w:val="superscript"/>
        </w:rPr>
        <w:t>2</w:t>
      </w:r>
      <w:r w:rsidR="00BC7FCA" w:rsidRPr="00582B9E">
        <w:rPr>
          <w:color w:val="auto"/>
        </w:rPr>
        <w:t xml:space="preserve"> in</w:t>
      </w:r>
      <w:r w:rsidR="002E1081" w:rsidRPr="00582B9E">
        <w:rPr>
          <w:color w:val="auto"/>
        </w:rPr>
        <w:t xml:space="preserve"> 55 cm</w:t>
      </w:r>
      <w:r w:rsidR="002E1081" w:rsidRPr="00582B9E">
        <w:rPr>
          <w:color w:val="auto"/>
          <w:vertAlign w:val="superscript"/>
        </w:rPr>
        <w:t>2</w:t>
      </w:r>
      <w:r w:rsidR="002E1081" w:rsidRPr="00582B9E">
        <w:rPr>
          <w:color w:val="auto"/>
        </w:rPr>
        <w:t xml:space="preserve"> </w:t>
      </w:r>
      <w:r w:rsidR="00535B61" w:rsidRPr="00582B9E">
        <w:rPr>
          <w:color w:val="auto"/>
        </w:rPr>
        <w:t>collagen</w:t>
      </w:r>
      <w:r w:rsidR="00DF00B4">
        <w:rPr>
          <w:color w:val="auto"/>
        </w:rPr>
        <w:t>-</w:t>
      </w:r>
      <w:r w:rsidR="00535B61" w:rsidRPr="00582B9E">
        <w:rPr>
          <w:color w:val="auto"/>
        </w:rPr>
        <w:t xml:space="preserve">coated </w:t>
      </w:r>
      <w:r w:rsidR="002E1081" w:rsidRPr="00582B9E">
        <w:rPr>
          <w:color w:val="auto"/>
        </w:rPr>
        <w:t>culture plates</w:t>
      </w:r>
      <w:r w:rsidR="00535B61" w:rsidRPr="00582B9E">
        <w:rPr>
          <w:color w:val="auto"/>
        </w:rPr>
        <w:t>.</w:t>
      </w:r>
      <w:r w:rsidR="00693892" w:rsidRPr="00582B9E">
        <w:rPr>
          <w:color w:val="auto"/>
        </w:rPr>
        <w:t xml:space="preserve"> </w:t>
      </w:r>
      <w:r w:rsidR="00535B61" w:rsidRPr="00582B9E">
        <w:rPr>
          <w:color w:val="auto"/>
        </w:rPr>
        <w:t xml:space="preserve">The proliferation media is </w:t>
      </w:r>
      <w:r w:rsidR="00504B4A" w:rsidRPr="00582B9E">
        <w:rPr>
          <w:color w:val="auto"/>
        </w:rPr>
        <w:t xml:space="preserve">Dulbecco’s </w:t>
      </w:r>
      <w:r w:rsidR="00DF00B4">
        <w:rPr>
          <w:color w:val="auto"/>
        </w:rPr>
        <w:t>M</w:t>
      </w:r>
      <w:r w:rsidR="00504B4A" w:rsidRPr="00582B9E">
        <w:rPr>
          <w:color w:val="auto"/>
        </w:rPr>
        <w:t xml:space="preserve">odified Eagle’s </w:t>
      </w:r>
      <w:r w:rsidR="00DF00B4">
        <w:rPr>
          <w:color w:val="auto"/>
        </w:rPr>
        <w:t>M</w:t>
      </w:r>
      <w:r w:rsidR="00504B4A" w:rsidRPr="00582B9E">
        <w:rPr>
          <w:color w:val="auto"/>
        </w:rPr>
        <w:t>edium (DMEM)/</w:t>
      </w:r>
      <w:r w:rsidR="00E9352D" w:rsidRPr="00582B9E">
        <w:rPr>
          <w:color w:val="auto"/>
        </w:rPr>
        <w:t xml:space="preserve">Ham’s </w:t>
      </w:r>
      <w:r w:rsidR="00504B4A" w:rsidRPr="00582B9E">
        <w:rPr>
          <w:color w:val="auto"/>
        </w:rPr>
        <w:t xml:space="preserve">F12 </w:t>
      </w:r>
      <w:r w:rsidR="00E9352D" w:rsidRPr="00582B9E">
        <w:rPr>
          <w:color w:val="auto"/>
        </w:rPr>
        <w:t xml:space="preserve">nutrient mixture culture </w:t>
      </w:r>
      <w:r w:rsidR="00693892" w:rsidRPr="00582B9E">
        <w:rPr>
          <w:color w:val="auto"/>
        </w:rPr>
        <w:t>media containing 2</w:t>
      </w:r>
      <w:r w:rsidR="00BC7FCA" w:rsidRPr="00582B9E">
        <w:rPr>
          <w:color w:val="auto"/>
        </w:rPr>
        <w:t>0% fetal bovine serum</w:t>
      </w:r>
      <w:r w:rsidRPr="00582B9E">
        <w:rPr>
          <w:color w:val="auto"/>
        </w:rPr>
        <w:t xml:space="preserve"> </w:t>
      </w:r>
      <w:r w:rsidR="00BC7FCA" w:rsidRPr="00582B9E">
        <w:rPr>
          <w:color w:val="auto"/>
        </w:rPr>
        <w:t>(</w:t>
      </w:r>
      <w:r w:rsidR="00DC1F4E" w:rsidRPr="00582B9E">
        <w:rPr>
          <w:color w:val="auto"/>
        </w:rPr>
        <w:t>FBS</w:t>
      </w:r>
      <w:r w:rsidR="00BC7FCA" w:rsidRPr="00582B9E">
        <w:rPr>
          <w:color w:val="auto"/>
        </w:rPr>
        <w:t>)</w:t>
      </w:r>
      <w:r w:rsidR="00693892" w:rsidRPr="00582B9E">
        <w:rPr>
          <w:color w:val="auto"/>
        </w:rPr>
        <w:t xml:space="preserve">, </w:t>
      </w:r>
      <w:r w:rsidR="00BE7C0F" w:rsidRPr="00582B9E">
        <w:rPr>
          <w:color w:val="auto"/>
        </w:rPr>
        <w:t>25 ng/m</w:t>
      </w:r>
      <w:r w:rsidR="000825F1" w:rsidRPr="00582B9E">
        <w:rPr>
          <w:color w:val="auto"/>
        </w:rPr>
        <w:t>L</w:t>
      </w:r>
      <w:r w:rsidR="00BE7C0F" w:rsidRPr="00582B9E">
        <w:rPr>
          <w:color w:val="auto"/>
        </w:rPr>
        <w:t xml:space="preserve"> of recombinant basic </w:t>
      </w:r>
      <w:r w:rsidR="00DF00B4">
        <w:rPr>
          <w:color w:val="auto"/>
        </w:rPr>
        <w:t>f</w:t>
      </w:r>
      <w:r w:rsidR="00BE7C0F" w:rsidRPr="00582B9E">
        <w:rPr>
          <w:color w:val="auto"/>
        </w:rPr>
        <w:t xml:space="preserve">ibroblastic </w:t>
      </w:r>
      <w:r w:rsidR="00DF00B4">
        <w:rPr>
          <w:color w:val="auto"/>
        </w:rPr>
        <w:t>g</w:t>
      </w:r>
      <w:r w:rsidR="00BE7C0F" w:rsidRPr="00582B9E">
        <w:rPr>
          <w:color w:val="auto"/>
        </w:rPr>
        <w:t xml:space="preserve">rowth </w:t>
      </w:r>
      <w:r w:rsidR="00DF00B4">
        <w:rPr>
          <w:color w:val="auto"/>
        </w:rPr>
        <w:t>f</w:t>
      </w:r>
      <w:r w:rsidR="00BE7C0F" w:rsidRPr="00582B9E">
        <w:rPr>
          <w:color w:val="auto"/>
        </w:rPr>
        <w:t xml:space="preserve">actor </w:t>
      </w:r>
      <w:r w:rsidR="00693892" w:rsidRPr="00582B9E">
        <w:rPr>
          <w:color w:val="auto"/>
        </w:rPr>
        <w:t>(FGF)</w:t>
      </w:r>
      <w:r w:rsidR="00D93C81" w:rsidRPr="00582B9E">
        <w:rPr>
          <w:color w:val="auto"/>
        </w:rPr>
        <w:t>,</w:t>
      </w:r>
      <w:r w:rsidR="00BC7FCA" w:rsidRPr="00582B9E">
        <w:rPr>
          <w:color w:val="auto"/>
        </w:rPr>
        <w:t xml:space="preserve"> </w:t>
      </w:r>
      <w:r w:rsidR="003D5528" w:rsidRPr="00582B9E">
        <w:rPr>
          <w:color w:val="auto"/>
        </w:rPr>
        <w:t>and</w:t>
      </w:r>
      <w:r w:rsidR="00693892" w:rsidRPr="00582B9E">
        <w:rPr>
          <w:color w:val="auto"/>
        </w:rPr>
        <w:t xml:space="preserve"> 100 </w:t>
      </w:r>
      <w:r w:rsidR="00535B61" w:rsidRPr="00582B9E">
        <w:rPr>
          <w:color w:val="auto"/>
        </w:rPr>
        <w:t>U/m</w:t>
      </w:r>
      <w:r w:rsidR="000825F1" w:rsidRPr="00582B9E">
        <w:rPr>
          <w:color w:val="auto"/>
        </w:rPr>
        <w:t>L</w:t>
      </w:r>
      <w:r w:rsidR="00535B61" w:rsidRPr="00582B9E">
        <w:rPr>
          <w:color w:val="auto"/>
        </w:rPr>
        <w:t xml:space="preserve"> of penicillin/streptomycin</w:t>
      </w:r>
      <w:r w:rsidR="00BC7FCA" w:rsidRPr="00582B9E">
        <w:rPr>
          <w:color w:val="auto"/>
        </w:rPr>
        <w:t>.</w:t>
      </w:r>
      <w:r w:rsidR="00074779" w:rsidRPr="00582B9E">
        <w:rPr>
          <w:color w:val="auto"/>
        </w:rPr>
        <w:t xml:space="preserve"> </w:t>
      </w:r>
    </w:p>
    <w:p w14:paraId="00428355" w14:textId="77777777" w:rsidR="00DE08FF" w:rsidRPr="00582B9E" w:rsidRDefault="00DE08FF" w:rsidP="00D23BC5">
      <w:pPr>
        <w:pStyle w:val="ListParagraph"/>
        <w:tabs>
          <w:tab w:val="left" w:pos="90"/>
          <w:tab w:val="left" w:pos="270"/>
          <w:tab w:val="left" w:pos="450"/>
          <w:tab w:val="left" w:pos="540"/>
          <w:tab w:val="left" w:pos="720"/>
          <w:tab w:val="left" w:pos="900"/>
          <w:tab w:val="left" w:pos="2520"/>
        </w:tabs>
        <w:ind w:left="0"/>
        <w:rPr>
          <w:color w:val="auto"/>
        </w:rPr>
      </w:pPr>
    </w:p>
    <w:p w14:paraId="4DDA5C5E" w14:textId="1445CF17" w:rsidR="0043764F" w:rsidRDefault="00FB0D99" w:rsidP="00D23BC5">
      <w:pPr>
        <w:pStyle w:val="ListParagraph"/>
        <w:tabs>
          <w:tab w:val="left" w:pos="90"/>
          <w:tab w:val="left" w:pos="270"/>
          <w:tab w:val="left" w:pos="450"/>
          <w:tab w:val="left" w:pos="540"/>
          <w:tab w:val="left" w:pos="720"/>
          <w:tab w:val="left" w:pos="900"/>
          <w:tab w:val="left" w:pos="2520"/>
        </w:tabs>
        <w:ind w:left="0"/>
        <w:rPr>
          <w:color w:val="auto"/>
        </w:rPr>
      </w:pPr>
      <w:r>
        <w:rPr>
          <w:color w:val="auto"/>
        </w:rPr>
        <w:t xml:space="preserve">NOTE: </w:t>
      </w:r>
      <w:r w:rsidR="00074779" w:rsidRPr="00582B9E">
        <w:rPr>
          <w:color w:val="auto"/>
        </w:rPr>
        <w:t>P</w:t>
      </w:r>
      <w:r w:rsidR="0043764F" w:rsidRPr="00582B9E">
        <w:rPr>
          <w:color w:val="auto"/>
        </w:rPr>
        <w:t xml:space="preserve">roliferating and stock cells should be maintained under 50% of confluency. Cell contact induces commitment of the cells to myogenic differentiation and impairs the growth capabilities of the culture. </w:t>
      </w:r>
    </w:p>
    <w:p w14:paraId="3D582CA0" w14:textId="77777777" w:rsidR="00DE08FF" w:rsidRPr="00582B9E" w:rsidRDefault="00DE08FF" w:rsidP="00D23BC5">
      <w:pPr>
        <w:pStyle w:val="ListParagraph"/>
        <w:tabs>
          <w:tab w:val="left" w:pos="90"/>
          <w:tab w:val="left" w:pos="270"/>
          <w:tab w:val="left" w:pos="450"/>
          <w:tab w:val="left" w:pos="540"/>
          <w:tab w:val="left" w:pos="720"/>
          <w:tab w:val="left" w:pos="900"/>
          <w:tab w:val="left" w:pos="2520"/>
        </w:tabs>
        <w:ind w:left="0"/>
        <w:rPr>
          <w:color w:val="auto"/>
        </w:rPr>
      </w:pPr>
    </w:p>
    <w:p w14:paraId="5A895C71" w14:textId="0E3A1B19" w:rsidR="009B4499" w:rsidRPr="00582B9E" w:rsidRDefault="0043764F" w:rsidP="00D23BC5">
      <w:pPr>
        <w:pStyle w:val="ListParagraph"/>
        <w:numPr>
          <w:ilvl w:val="2"/>
          <w:numId w:val="28"/>
        </w:numPr>
        <w:tabs>
          <w:tab w:val="left" w:pos="90"/>
          <w:tab w:val="left" w:pos="270"/>
          <w:tab w:val="left" w:pos="450"/>
          <w:tab w:val="left" w:pos="540"/>
          <w:tab w:val="left" w:pos="720"/>
          <w:tab w:val="left" w:pos="900"/>
          <w:tab w:val="left" w:pos="2520"/>
        </w:tabs>
        <w:rPr>
          <w:color w:val="auto"/>
        </w:rPr>
      </w:pPr>
      <w:r w:rsidRPr="00582B9E">
        <w:rPr>
          <w:color w:val="auto"/>
        </w:rPr>
        <w:t>For differentiating the primary myoblasts, allow the cells to reach 80</w:t>
      </w:r>
      <w:r w:rsidR="00DF00B4">
        <w:rPr>
          <w:color w:val="auto"/>
        </w:rPr>
        <w:t>%</w:t>
      </w:r>
      <w:r w:rsidR="00DD4282" w:rsidRPr="00582B9E">
        <w:rPr>
          <w:color w:val="auto"/>
        </w:rPr>
        <w:t xml:space="preserve"> to </w:t>
      </w:r>
      <w:r w:rsidRPr="00582B9E">
        <w:rPr>
          <w:color w:val="auto"/>
        </w:rPr>
        <w:t xml:space="preserve">100% confluency, </w:t>
      </w:r>
      <w:r w:rsidR="00570698" w:rsidRPr="00582B9E">
        <w:rPr>
          <w:color w:val="auto"/>
        </w:rPr>
        <w:t>which</w:t>
      </w:r>
      <w:r w:rsidRPr="00582B9E">
        <w:rPr>
          <w:color w:val="auto"/>
        </w:rPr>
        <w:t xml:space="preserve"> normally occurs after 48 h of plating. Then, c</w:t>
      </w:r>
      <w:r w:rsidR="001E31DB" w:rsidRPr="00582B9E">
        <w:rPr>
          <w:color w:val="auto"/>
        </w:rPr>
        <w:t>hange to differentiation media (DMEM, 2% horse serum</w:t>
      </w:r>
      <w:r w:rsidR="00693892" w:rsidRPr="00582B9E">
        <w:rPr>
          <w:color w:val="auto"/>
        </w:rPr>
        <w:t xml:space="preserve">, </w:t>
      </w:r>
      <w:r w:rsidR="00217D66" w:rsidRPr="00582B9E">
        <w:rPr>
          <w:color w:val="auto"/>
        </w:rPr>
        <w:t xml:space="preserve">1% </w:t>
      </w:r>
      <w:r w:rsidR="00DF00B4">
        <w:rPr>
          <w:color w:val="auto"/>
        </w:rPr>
        <w:t>i</w:t>
      </w:r>
      <w:r w:rsidR="00217D66" w:rsidRPr="00582B9E">
        <w:rPr>
          <w:color w:val="auto"/>
        </w:rPr>
        <w:t>nsulin</w:t>
      </w:r>
      <w:r w:rsidR="00596F67" w:rsidRPr="00582B9E">
        <w:rPr>
          <w:color w:val="auto"/>
        </w:rPr>
        <w:t xml:space="preserve">, </w:t>
      </w:r>
      <w:r w:rsidR="00DF00B4">
        <w:rPr>
          <w:color w:val="auto"/>
        </w:rPr>
        <w:t>t</w:t>
      </w:r>
      <w:r w:rsidR="00217D66" w:rsidRPr="00582B9E">
        <w:rPr>
          <w:color w:val="auto"/>
        </w:rPr>
        <w:t>ransferrin</w:t>
      </w:r>
      <w:r w:rsidR="00596F67" w:rsidRPr="00582B9E">
        <w:rPr>
          <w:color w:val="auto"/>
        </w:rPr>
        <w:t xml:space="preserve">, </w:t>
      </w:r>
      <w:r w:rsidR="00DF00B4">
        <w:rPr>
          <w:color w:val="auto"/>
        </w:rPr>
        <w:t>s</w:t>
      </w:r>
      <w:r w:rsidR="00217D66" w:rsidRPr="00582B9E">
        <w:rPr>
          <w:color w:val="auto"/>
        </w:rPr>
        <w:t>elenium</w:t>
      </w:r>
      <w:r w:rsidR="00DD4282" w:rsidRPr="00582B9E">
        <w:rPr>
          <w:color w:val="auto"/>
        </w:rPr>
        <w:t xml:space="preserve"> </w:t>
      </w:r>
      <w:r w:rsidR="00217D66" w:rsidRPr="00582B9E">
        <w:rPr>
          <w:color w:val="auto"/>
        </w:rPr>
        <w:t>A supplement</w:t>
      </w:r>
      <w:r w:rsidR="00DF00B4">
        <w:rPr>
          <w:color w:val="auto"/>
        </w:rPr>
        <w:t>,</w:t>
      </w:r>
      <w:r w:rsidR="00217D66" w:rsidRPr="00582B9E">
        <w:rPr>
          <w:color w:val="auto"/>
        </w:rPr>
        <w:t xml:space="preserve"> and </w:t>
      </w:r>
      <w:r w:rsidR="00693892" w:rsidRPr="00582B9E">
        <w:rPr>
          <w:color w:val="auto"/>
        </w:rPr>
        <w:t>100 U/m</w:t>
      </w:r>
      <w:r w:rsidR="000825F1" w:rsidRPr="00582B9E">
        <w:rPr>
          <w:color w:val="auto"/>
        </w:rPr>
        <w:t>L</w:t>
      </w:r>
      <w:r w:rsidR="00693892" w:rsidRPr="00582B9E">
        <w:rPr>
          <w:color w:val="auto"/>
        </w:rPr>
        <w:t xml:space="preserve"> of penicillin/streptomycin</w:t>
      </w:r>
      <w:r w:rsidR="001E31DB" w:rsidRPr="00582B9E">
        <w:rPr>
          <w:color w:val="auto"/>
        </w:rPr>
        <w:t xml:space="preserve">). </w:t>
      </w:r>
      <w:r w:rsidR="009B4499" w:rsidRPr="00582B9E">
        <w:rPr>
          <w:color w:val="auto"/>
        </w:rPr>
        <w:t>Refresh the media daily until harvest.</w:t>
      </w:r>
      <w:r w:rsidR="00100529" w:rsidRPr="00582B9E">
        <w:rPr>
          <w:color w:val="auto"/>
        </w:rPr>
        <w:t xml:space="preserve"> </w:t>
      </w:r>
    </w:p>
    <w:p w14:paraId="2EFE4033" w14:textId="77777777" w:rsidR="001E31DB" w:rsidRPr="00582B9E" w:rsidRDefault="001E31DB" w:rsidP="00D23BC5">
      <w:pPr>
        <w:tabs>
          <w:tab w:val="left" w:pos="90"/>
        </w:tabs>
        <w:rPr>
          <w:color w:val="auto"/>
        </w:rPr>
      </w:pPr>
    </w:p>
    <w:p w14:paraId="7DCA21FF" w14:textId="16F4EF5E" w:rsidR="006B285C" w:rsidRPr="00DE08FF" w:rsidRDefault="006B285C" w:rsidP="00D23BC5">
      <w:pPr>
        <w:pStyle w:val="ListParagraph"/>
        <w:numPr>
          <w:ilvl w:val="1"/>
          <w:numId w:val="28"/>
        </w:numPr>
        <w:tabs>
          <w:tab w:val="left" w:pos="90"/>
          <w:tab w:val="left" w:pos="360"/>
        </w:tabs>
        <w:rPr>
          <w:b/>
          <w:color w:val="auto"/>
        </w:rPr>
      </w:pPr>
      <w:r w:rsidRPr="00DE08FF">
        <w:rPr>
          <w:b/>
          <w:color w:val="auto"/>
        </w:rPr>
        <w:t>Murine neuroblastoma (N2A)</w:t>
      </w:r>
    </w:p>
    <w:p w14:paraId="011311FD" w14:textId="77777777" w:rsidR="00DE08FF" w:rsidRDefault="00DE08FF" w:rsidP="00D23BC5">
      <w:pPr>
        <w:pStyle w:val="ListParagraph"/>
        <w:tabs>
          <w:tab w:val="left" w:pos="90"/>
          <w:tab w:val="left" w:pos="540"/>
          <w:tab w:val="left" w:pos="810"/>
          <w:tab w:val="left" w:pos="990"/>
        </w:tabs>
        <w:ind w:left="0"/>
        <w:rPr>
          <w:color w:val="auto"/>
        </w:rPr>
      </w:pPr>
    </w:p>
    <w:p w14:paraId="323603CA" w14:textId="19C822F6" w:rsidR="006B285C" w:rsidRDefault="006B285C" w:rsidP="00D23BC5">
      <w:pPr>
        <w:pStyle w:val="ListParagraph"/>
        <w:numPr>
          <w:ilvl w:val="2"/>
          <w:numId w:val="28"/>
        </w:numPr>
        <w:tabs>
          <w:tab w:val="left" w:pos="90"/>
          <w:tab w:val="left" w:pos="540"/>
          <w:tab w:val="left" w:pos="810"/>
          <w:tab w:val="left" w:pos="990"/>
        </w:tabs>
        <w:rPr>
          <w:color w:val="auto"/>
        </w:rPr>
      </w:pPr>
      <w:r w:rsidRPr="00582B9E">
        <w:rPr>
          <w:color w:val="auto"/>
        </w:rPr>
        <w:t>Plate N2A cells at a density of 2</w:t>
      </w:r>
      <w:r w:rsidR="00DF00B4">
        <w:rPr>
          <w:color w:val="auto"/>
        </w:rPr>
        <w:t xml:space="preserve"> </w:t>
      </w:r>
      <w:r w:rsidRPr="00582B9E">
        <w:rPr>
          <w:color w:val="auto"/>
        </w:rPr>
        <w:t>x</w:t>
      </w:r>
      <w:r w:rsidR="00DF00B4">
        <w:rPr>
          <w:color w:val="auto"/>
        </w:rPr>
        <w:t xml:space="preserve"> </w:t>
      </w:r>
      <w:r w:rsidRPr="00582B9E">
        <w:rPr>
          <w:color w:val="auto"/>
        </w:rPr>
        <w:t>10</w:t>
      </w:r>
      <w:r w:rsidRPr="00582B9E">
        <w:rPr>
          <w:color w:val="auto"/>
          <w:vertAlign w:val="superscript"/>
        </w:rPr>
        <w:t>4</w:t>
      </w:r>
      <w:r w:rsidRPr="00582B9E">
        <w:rPr>
          <w:color w:val="auto"/>
        </w:rPr>
        <w:t xml:space="preserve"> cells/cm</w:t>
      </w:r>
      <w:r w:rsidRPr="00582B9E">
        <w:rPr>
          <w:color w:val="auto"/>
          <w:vertAlign w:val="superscript"/>
        </w:rPr>
        <w:t>2</w:t>
      </w:r>
      <w:r w:rsidRPr="00582B9E">
        <w:rPr>
          <w:color w:val="auto"/>
        </w:rPr>
        <w:t xml:space="preserve"> in growth media, containing a mixture of </w:t>
      </w:r>
      <w:r w:rsidR="00DF00B4">
        <w:rPr>
          <w:rStyle w:val="st"/>
        </w:rPr>
        <w:lastRenderedPageBreak/>
        <w:t>r</w:t>
      </w:r>
      <w:r w:rsidR="008D472D" w:rsidRPr="00582B9E">
        <w:rPr>
          <w:rStyle w:val="st"/>
        </w:rPr>
        <w:t>educed-</w:t>
      </w:r>
      <w:r w:rsidR="00DF00B4">
        <w:rPr>
          <w:rStyle w:val="st"/>
        </w:rPr>
        <w:t>s</w:t>
      </w:r>
      <w:r w:rsidR="008D472D" w:rsidRPr="00582B9E">
        <w:rPr>
          <w:rStyle w:val="st"/>
        </w:rPr>
        <w:t xml:space="preserve">erum </w:t>
      </w:r>
      <w:r w:rsidR="00DF00B4">
        <w:rPr>
          <w:rStyle w:val="st"/>
        </w:rPr>
        <w:t>m</w:t>
      </w:r>
      <w:r w:rsidR="008D472D" w:rsidRPr="00582B9E">
        <w:rPr>
          <w:rStyle w:val="st"/>
        </w:rPr>
        <w:t>edium</w:t>
      </w:r>
      <w:r w:rsidRPr="00582B9E">
        <w:rPr>
          <w:color w:val="auto"/>
        </w:rPr>
        <w:t xml:space="preserve">/DMEM containing high glucose and L-glutamine (1:1, </w:t>
      </w:r>
      <w:proofErr w:type="gramStart"/>
      <w:r w:rsidRPr="00582B9E">
        <w:rPr>
          <w:color w:val="auto"/>
        </w:rPr>
        <w:t>v:v</w:t>
      </w:r>
      <w:proofErr w:type="gramEnd"/>
      <w:r w:rsidRPr="00582B9E">
        <w:rPr>
          <w:color w:val="auto"/>
        </w:rPr>
        <w:t>), supplement with 10% FBS and 100 U/m</w:t>
      </w:r>
      <w:r w:rsidR="000825F1" w:rsidRPr="00582B9E">
        <w:rPr>
          <w:color w:val="auto"/>
        </w:rPr>
        <w:t>L</w:t>
      </w:r>
      <w:r w:rsidRPr="00582B9E">
        <w:rPr>
          <w:color w:val="auto"/>
        </w:rPr>
        <w:t xml:space="preserve"> of penicillin/streptomycin. Maintain the stock culture under 50% confluency.</w:t>
      </w:r>
    </w:p>
    <w:p w14:paraId="6921AFDB" w14:textId="77777777" w:rsidR="00DE08FF" w:rsidRPr="00582B9E" w:rsidRDefault="00DE08FF" w:rsidP="00D23BC5">
      <w:pPr>
        <w:pStyle w:val="ListParagraph"/>
        <w:tabs>
          <w:tab w:val="left" w:pos="90"/>
          <w:tab w:val="left" w:pos="540"/>
          <w:tab w:val="left" w:pos="810"/>
          <w:tab w:val="left" w:pos="990"/>
        </w:tabs>
        <w:ind w:left="0"/>
        <w:rPr>
          <w:color w:val="auto"/>
        </w:rPr>
      </w:pPr>
    </w:p>
    <w:p w14:paraId="68B428FE" w14:textId="6DC6F1B2" w:rsidR="006B285C" w:rsidRDefault="006B285C" w:rsidP="00D23BC5">
      <w:pPr>
        <w:pStyle w:val="ListParagraph"/>
        <w:numPr>
          <w:ilvl w:val="2"/>
          <w:numId w:val="28"/>
        </w:numPr>
        <w:tabs>
          <w:tab w:val="left" w:pos="90"/>
          <w:tab w:val="left" w:pos="630"/>
          <w:tab w:val="left" w:pos="810"/>
          <w:tab w:val="left" w:pos="990"/>
        </w:tabs>
        <w:rPr>
          <w:color w:val="auto"/>
        </w:rPr>
      </w:pPr>
      <w:r w:rsidRPr="00582B9E">
        <w:rPr>
          <w:color w:val="auto"/>
        </w:rPr>
        <w:t>Induce differentiation of N2A cells once confluency reached 25</w:t>
      </w:r>
      <w:r w:rsidR="00DF00B4">
        <w:rPr>
          <w:color w:val="auto"/>
        </w:rPr>
        <w:t>%</w:t>
      </w:r>
      <w:r w:rsidR="00DD4282" w:rsidRPr="00582B9E">
        <w:rPr>
          <w:color w:val="auto"/>
        </w:rPr>
        <w:t xml:space="preserve"> to </w:t>
      </w:r>
      <w:r w:rsidRPr="00582B9E">
        <w:rPr>
          <w:color w:val="auto"/>
        </w:rPr>
        <w:t xml:space="preserve">40%. Change to differentiation media containing a mixture of </w:t>
      </w:r>
      <w:r w:rsidR="00DF00B4">
        <w:rPr>
          <w:rStyle w:val="st"/>
        </w:rPr>
        <w:t>r</w:t>
      </w:r>
      <w:r w:rsidR="008D472D" w:rsidRPr="00582B9E">
        <w:rPr>
          <w:rStyle w:val="st"/>
        </w:rPr>
        <w:t>educed-</w:t>
      </w:r>
      <w:r w:rsidR="00DF00B4">
        <w:rPr>
          <w:rStyle w:val="st"/>
        </w:rPr>
        <w:t>s</w:t>
      </w:r>
      <w:r w:rsidR="008D472D" w:rsidRPr="00582B9E">
        <w:rPr>
          <w:rStyle w:val="st"/>
        </w:rPr>
        <w:t xml:space="preserve">erum </w:t>
      </w:r>
      <w:r w:rsidR="00DF00B4">
        <w:rPr>
          <w:rStyle w:val="st"/>
        </w:rPr>
        <w:t>m</w:t>
      </w:r>
      <w:r w:rsidR="008D472D" w:rsidRPr="00582B9E">
        <w:rPr>
          <w:rStyle w:val="st"/>
        </w:rPr>
        <w:t>edium</w:t>
      </w:r>
      <w:r w:rsidRPr="00582B9E">
        <w:rPr>
          <w:color w:val="auto"/>
        </w:rPr>
        <w:t>/DMEM, 1% FBS</w:t>
      </w:r>
      <w:r w:rsidR="00D93C81" w:rsidRPr="00582B9E">
        <w:rPr>
          <w:color w:val="auto"/>
        </w:rPr>
        <w:t>,</w:t>
      </w:r>
      <w:r w:rsidRPr="00582B9E">
        <w:rPr>
          <w:color w:val="auto"/>
        </w:rPr>
        <w:t xml:space="preserve"> and 20 µM retinoic acid for 7</w:t>
      </w:r>
      <w:r w:rsidR="00DD4282" w:rsidRPr="00582B9E">
        <w:rPr>
          <w:color w:val="auto"/>
        </w:rPr>
        <w:t xml:space="preserve"> to </w:t>
      </w:r>
      <w:r w:rsidRPr="00582B9E">
        <w:rPr>
          <w:color w:val="auto"/>
        </w:rPr>
        <w:t>10 days. Refresh the media every other day until cell harvest.</w:t>
      </w:r>
    </w:p>
    <w:p w14:paraId="01F4286F" w14:textId="77777777" w:rsidR="00DE08FF" w:rsidRPr="00582B9E" w:rsidRDefault="00DE08FF" w:rsidP="00D23BC5">
      <w:pPr>
        <w:pStyle w:val="ListParagraph"/>
        <w:tabs>
          <w:tab w:val="left" w:pos="90"/>
          <w:tab w:val="left" w:pos="630"/>
          <w:tab w:val="left" w:pos="810"/>
          <w:tab w:val="left" w:pos="990"/>
        </w:tabs>
        <w:ind w:left="0"/>
        <w:rPr>
          <w:color w:val="auto"/>
        </w:rPr>
      </w:pPr>
    </w:p>
    <w:p w14:paraId="629576FB" w14:textId="0433324D" w:rsidR="006B285C" w:rsidRPr="00582B9E" w:rsidRDefault="006B285C" w:rsidP="00D23BC5">
      <w:pPr>
        <w:pStyle w:val="ListParagraph"/>
        <w:tabs>
          <w:tab w:val="left" w:pos="90"/>
          <w:tab w:val="left" w:pos="810"/>
          <w:tab w:val="left" w:pos="990"/>
        </w:tabs>
        <w:ind w:left="0"/>
        <w:rPr>
          <w:color w:val="auto"/>
        </w:rPr>
      </w:pPr>
      <w:r w:rsidRPr="00582B9E">
        <w:rPr>
          <w:color w:val="auto"/>
        </w:rPr>
        <w:t>NOTE: As N2A cells differentiate, some cells become round, detach easily</w:t>
      </w:r>
      <w:r w:rsidR="00A84D0E" w:rsidRPr="00582B9E">
        <w:rPr>
          <w:color w:val="auto"/>
        </w:rPr>
        <w:t>,</w:t>
      </w:r>
      <w:r w:rsidRPr="00582B9E">
        <w:rPr>
          <w:color w:val="auto"/>
        </w:rPr>
        <w:t xml:space="preserve"> and may undergo apoptosis. Be careful when aspirating and adding the culture media to the plates.</w:t>
      </w:r>
    </w:p>
    <w:p w14:paraId="50CE12EE" w14:textId="77777777" w:rsidR="006B285C" w:rsidRPr="00582B9E" w:rsidRDefault="006B285C" w:rsidP="00D23BC5">
      <w:pPr>
        <w:tabs>
          <w:tab w:val="left" w:pos="90"/>
        </w:tabs>
        <w:rPr>
          <w:color w:val="auto"/>
        </w:rPr>
      </w:pPr>
    </w:p>
    <w:p w14:paraId="72C0CAF1" w14:textId="3B1D7888" w:rsidR="00DE08FF" w:rsidRPr="00FB0D99" w:rsidRDefault="00CE1264" w:rsidP="00D23BC5">
      <w:pPr>
        <w:pStyle w:val="ListParagraph"/>
        <w:numPr>
          <w:ilvl w:val="1"/>
          <w:numId w:val="28"/>
        </w:numPr>
        <w:tabs>
          <w:tab w:val="left" w:pos="90"/>
          <w:tab w:val="left" w:pos="270"/>
        </w:tabs>
        <w:rPr>
          <w:b/>
          <w:color w:val="auto"/>
        </w:rPr>
      </w:pPr>
      <w:r w:rsidRPr="00FB0D99">
        <w:rPr>
          <w:b/>
          <w:color w:val="auto"/>
        </w:rPr>
        <w:t>3T3 L1</w:t>
      </w:r>
      <w:r w:rsidR="006B285C" w:rsidRPr="00FB0D99">
        <w:rPr>
          <w:b/>
          <w:color w:val="auto"/>
        </w:rPr>
        <w:t xml:space="preserve"> murine pre-adipocytes</w:t>
      </w:r>
    </w:p>
    <w:p w14:paraId="3CA5D8A5" w14:textId="77777777" w:rsidR="00DE08FF" w:rsidRPr="00DE08FF" w:rsidRDefault="00DE08FF" w:rsidP="00D23BC5">
      <w:pPr>
        <w:pStyle w:val="ListParagraph"/>
        <w:tabs>
          <w:tab w:val="left" w:pos="90"/>
          <w:tab w:val="left" w:pos="270"/>
        </w:tabs>
        <w:ind w:left="0"/>
        <w:rPr>
          <w:color w:val="auto"/>
        </w:rPr>
      </w:pPr>
    </w:p>
    <w:p w14:paraId="0BE43251" w14:textId="74A5DAF6" w:rsidR="006B285C" w:rsidRDefault="006B285C" w:rsidP="00D23BC5">
      <w:pPr>
        <w:pStyle w:val="ListParagraph"/>
        <w:numPr>
          <w:ilvl w:val="2"/>
          <w:numId w:val="28"/>
        </w:numPr>
        <w:tabs>
          <w:tab w:val="left" w:pos="90"/>
          <w:tab w:val="left" w:pos="630"/>
        </w:tabs>
        <w:rPr>
          <w:color w:val="auto"/>
        </w:rPr>
      </w:pPr>
      <w:r w:rsidRPr="00582B9E">
        <w:rPr>
          <w:color w:val="auto"/>
        </w:rPr>
        <w:t xml:space="preserve">Maintain mouse 3T3/L1 cells in DMEM </w:t>
      </w:r>
      <w:r w:rsidR="00570698" w:rsidRPr="00582B9E">
        <w:rPr>
          <w:color w:val="auto"/>
        </w:rPr>
        <w:t xml:space="preserve">with </w:t>
      </w:r>
      <w:r w:rsidRPr="00582B9E">
        <w:rPr>
          <w:color w:val="auto"/>
        </w:rPr>
        <w:t>high glucose, supplemented with 10% F</w:t>
      </w:r>
      <w:r w:rsidR="001E6153" w:rsidRPr="00582B9E">
        <w:rPr>
          <w:color w:val="auto"/>
        </w:rPr>
        <w:t>B</w:t>
      </w:r>
      <w:r w:rsidRPr="00582B9E">
        <w:rPr>
          <w:color w:val="auto"/>
        </w:rPr>
        <w:t>S and 100 U/m</w:t>
      </w:r>
      <w:r w:rsidR="000825F1" w:rsidRPr="00582B9E">
        <w:rPr>
          <w:color w:val="auto"/>
        </w:rPr>
        <w:t>L</w:t>
      </w:r>
      <w:r w:rsidRPr="00582B9E">
        <w:rPr>
          <w:color w:val="auto"/>
        </w:rPr>
        <w:t xml:space="preserve"> of penicillin/streptomycin. The </w:t>
      </w:r>
      <w:proofErr w:type="spellStart"/>
      <w:r w:rsidRPr="00582B9E">
        <w:rPr>
          <w:color w:val="auto"/>
        </w:rPr>
        <w:t>adipogenic</w:t>
      </w:r>
      <w:proofErr w:type="spellEnd"/>
      <w:r w:rsidRPr="00582B9E">
        <w:rPr>
          <w:color w:val="auto"/>
        </w:rPr>
        <w:t xml:space="preserve"> process is dependent in the confluence of the cells</w:t>
      </w:r>
      <w:r w:rsidR="00DF00B4">
        <w:rPr>
          <w:color w:val="auto"/>
        </w:rPr>
        <w:t>; t</w:t>
      </w:r>
      <w:r w:rsidRPr="00582B9E">
        <w:rPr>
          <w:color w:val="auto"/>
        </w:rPr>
        <w:t>herefor</w:t>
      </w:r>
      <w:r w:rsidR="00A2769A" w:rsidRPr="00582B9E">
        <w:rPr>
          <w:color w:val="auto"/>
        </w:rPr>
        <w:t>e</w:t>
      </w:r>
      <w:r w:rsidR="00D93C81" w:rsidRPr="00582B9E">
        <w:rPr>
          <w:color w:val="auto"/>
        </w:rPr>
        <w:t>,</w:t>
      </w:r>
      <w:r w:rsidRPr="00582B9E">
        <w:rPr>
          <w:color w:val="auto"/>
        </w:rPr>
        <w:t xml:space="preserve"> do not let the stock culture grow over 50% confluency, as highe</w:t>
      </w:r>
      <w:r w:rsidR="00A2769A" w:rsidRPr="00582B9E">
        <w:rPr>
          <w:color w:val="auto"/>
        </w:rPr>
        <w:t xml:space="preserve">r confluence will impair the </w:t>
      </w:r>
      <w:r w:rsidRPr="00582B9E">
        <w:rPr>
          <w:color w:val="auto"/>
        </w:rPr>
        <w:t xml:space="preserve">ability of the cells to differentiate. </w:t>
      </w:r>
    </w:p>
    <w:p w14:paraId="176BCDAB" w14:textId="77777777" w:rsidR="00DE08FF" w:rsidRPr="00582B9E" w:rsidRDefault="00DE08FF" w:rsidP="00D23BC5">
      <w:pPr>
        <w:pStyle w:val="ListParagraph"/>
        <w:tabs>
          <w:tab w:val="left" w:pos="90"/>
          <w:tab w:val="left" w:pos="630"/>
        </w:tabs>
        <w:ind w:left="0"/>
        <w:rPr>
          <w:color w:val="auto"/>
        </w:rPr>
      </w:pPr>
    </w:p>
    <w:p w14:paraId="4C69B5CE" w14:textId="0E528728" w:rsidR="00596F67" w:rsidRDefault="00251C31" w:rsidP="00D23BC5">
      <w:pPr>
        <w:pStyle w:val="ListParagraph"/>
        <w:numPr>
          <w:ilvl w:val="2"/>
          <w:numId w:val="28"/>
        </w:numPr>
        <w:tabs>
          <w:tab w:val="left" w:pos="90"/>
          <w:tab w:val="left" w:pos="540"/>
          <w:tab w:val="left" w:pos="900"/>
        </w:tabs>
        <w:rPr>
          <w:color w:val="auto"/>
        </w:rPr>
      </w:pPr>
      <w:r w:rsidRPr="00582B9E">
        <w:rPr>
          <w:color w:val="auto"/>
        </w:rPr>
        <w:t>Plate the cells at 2</w:t>
      </w:r>
      <w:r w:rsidR="00DF00B4">
        <w:rPr>
          <w:color w:val="auto"/>
        </w:rPr>
        <w:t xml:space="preserve"> </w:t>
      </w:r>
      <w:r w:rsidRPr="00582B9E">
        <w:rPr>
          <w:color w:val="auto"/>
        </w:rPr>
        <w:t>x</w:t>
      </w:r>
      <w:r w:rsidR="00DF00B4">
        <w:rPr>
          <w:color w:val="auto"/>
        </w:rPr>
        <w:t xml:space="preserve"> </w:t>
      </w:r>
      <w:r w:rsidR="006B285C" w:rsidRPr="00582B9E">
        <w:rPr>
          <w:color w:val="auto"/>
        </w:rPr>
        <w:t>10</w:t>
      </w:r>
      <w:r w:rsidR="006B285C" w:rsidRPr="00582B9E">
        <w:rPr>
          <w:color w:val="auto"/>
          <w:vertAlign w:val="superscript"/>
        </w:rPr>
        <w:t>4</w:t>
      </w:r>
      <w:r w:rsidR="006B285C" w:rsidRPr="00582B9E">
        <w:rPr>
          <w:color w:val="auto"/>
        </w:rPr>
        <w:t xml:space="preserve"> cells/cm</w:t>
      </w:r>
      <w:r w:rsidR="006B285C" w:rsidRPr="00582B9E">
        <w:rPr>
          <w:color w:val="auto"/>
          <w:vertAlign w:val="superscript"/>
        </w:rPr>
        <w:t>2</w:t>
      </w:r>
      <w:r w:rsidR="00DF00B4">
        <w:rPr>
          <w:color w:val="auto"/>
        </w:rPr>
        <w:t>.</w:t>
      </w:r>
      <w:r w:rsidR="006B285C" w:rsidRPr="00582B9E">
        <w:rPr>
          <w:color w:val="auto"/>
        </w:rPr>
        <w:t xml:space="preserve"> </w:t>
      </w:r>
      <w:r w:rsidR="00DF00B4">
        <w:rPr>
          <w:color w:val="auto"/>
        </w:rPr>
        <w:t>A</w:t>
      </w:r>
      <w:r w:rsidR="006B285C" w:rsidRPr="00582B9E">
        <w:rPr>
          <w:color w:val="auto"/>
        </w:rPr>
        <w:t>t this density, the cells will reach confluence in 3 days.</w:t>
      </w:r>
    </w:p>
    <w:p w14:paraId="332C9522" w14:textId="77777777" w:rsidR="00DE08FF" w:rsidRPr="00582B9E" w:rsidRDefault="00DE08FF" w:rsidP="00D23BC5">
      <w:pPr>
        <w:pStyle w:val="ListParagraph"/>
        <w:tabs>
          <w:tab w:val="left" w:pos="90"/>
          <w:tab w:val="left" w:pos="540"/>
          <w:tab w:val="left" w:pos="900"/>
        </w:tabs>
        <w:ind w:left="0"/>
        <w:rPr>
          <w:color w:val="auto"/>
        </w:rPr>
      </w:pPr>
    </w:p>
    <w:p w14:paraId="717495A6" w14:textId="1FAF2E37" w:rsidR="00596F67" w:rsidRDefault="006B285C" w:rsidP="00D23BC5">
      <w:pPr>
        <w:pStyle w:val="ListParagraph"/>
        <w:numPr>
          <w:ilvl w:val="2"/>
          <w:numId w:val="28"/>
        </w:numPr>
        <w:tabs>
          <w:tab w:val="left" w:pos="90"/>
          <w:tab w:val="left" w:pos="540"/>
          <w:tab w:val="left" w:pos="900"/>
        </w:tabs>
        <w:rPr>
          <w:color w:val="auto"/>
        </w:rPr>
      </w:pPr>
      <w:r w:rsidRPr="00582B9E">
        <w:rPr>
          <w:color w:val="auto"/>
        </w:rPr>
        <w:t xml:space="preserve">Induce </w:t>
      </w:r>
      <w:proofErr w:type="spellStart"/>
      <w:r w:rsidRPr="00582B9E">
        <w:rPr>
          <w:color w:val="auto"/>
        </w:rPr>
        <w:t>adipogenic</w:t>
      </w:r>
      <w:proofErr w:type="spellEnd"/>
      <w:r w:rsidRPr="00582B9E">
        <w:rPr>
          <w:color w:val="auto"/>
        </w:rPr>
        <w:t xml:space="preserve"> differentiation two days after the cells reach 100% confluency. </w:t>
      </w:r>
      <w:r w:rsidR="006752C8" w:rsidRPr="00582B9E">
        <w:rPr>
          <w:color w:val="auto"/>
        </w:rPr>
        <w:t xml:space="preserve">Induction </w:t>
      </w:r>
      <w:r w:rsidRPr="00582B9E">
        <w:rPr>
          <w:color w:val="auto"/>
        </w:rPr>
        <w:t>media consists of DMEM containing 10% F</w:t>
      </w:r>
      <w:r w:rsidR="001E6153" w:rsidRPr="00582B9E">
        <w:rPr>
          <w:color w:val="auto"/>
        </w:rPr>
        <w:t>B</w:t>
      </w:r>
      <w:r w:rsidRPr="00582B9E">
        <w:rPr>
          <w:color w:val="auto"/>
        </w:rPr>
        <w:t xml:space="preserve">S, 10 </w:t>
      </w:r>
      <w:proofErr w:type="spellStart"/>
      <w:r w:rsidRPr="00582B9E">
        <w:rPr>
          <w:color w:val="auto"/>
        </w:rPr>
        <w:t>μg</w:t>
      </w:r>
      <w:proofErr w:type="spellEnd"/>
      <w:r w:rsidRPr="00582B9E">
        <w:rPr>
          <w:color w:val="auto"/>
        </w:rPr>
        <w:t>/m</w:t>
      </w:r>
      <w:r w:rsidR="000825F1" w:rsidRPr="00582B9E">
        <w:rPr>
          <w:color w:val="auto"/>
        </w:rPr>
        <w:t>L</w:t>
      </w:r>
      <w:r w:rsidRPr="00582B9E">
        <w:rPr>
          <w:color w:val="auto"/>
        </w:rPr>
        <w:t xml:space="preserve"> insulin, 0.5 mM 3-isobutyl-1-methyxanthine, 1 </w:t>
      </w:r>
      <w:proofErr w:type="spellStart"/>
      <w:r w:rsidRPr="00582B9E">
        <w:rPr>
          <w:color w:val="auto"/>
        </w:rPr>
        <w:t>μM</w:t>
      </w:r>
      <w:proofErr w:type="spellEnd"/>
      <w:r w:rsidRPr="00582B9E">
        <w:rPr>
          <w:color w:val="auto"/>
        </w:rPr>
        <w:t xml:space="preserve"> dexamethasone, and 10 </w:t>
      </w:r>
      <w:proofErr w:type="spellStart"/>
      <w:r w:rsidRPr="00582B9E">
        <w:rPr>
          <w:color w:val="auto"/>
        </w:rPr>
        <w:t>μM</w:t>
      </w:r>
      <w:proofErr w:type="spellEnd"/>
      <w:r w:rsidRPr="00582B9E">
        <w:rPr>
          <w:color w:val="auto"/>
        </w:rPr>
        <w:t xml:space="preserve"> troglitazone.</w:t>
      </w:r>
    </w:p>
    <w:p w14:paraId="1E8CC9A0" w14:textId="77777777" w:rsidR="00DE08FF" w:rsidRPr="00582B9E" w:rsidRDefault="00DE08FF" w:rsidP="00D23BC5">
      <w:pPr>
        <w:pStyle w:val="ListParagraph"/>
        <w:tabs>
          <w:tab w:val="left" w:pos="90"/>
          <w:tab w:val="left" w:pos="540"/>
          <w:tab w:val="left" w:pos="900"/>
        </w:tabs>
        <w:ind w:left="0"/>
        <w:rPr>
          <w:color w:val="auto"/>
        </w:rPr>
      </w:pPr>
    </w:p>
    <w:p w14:paraId="31A1DBBA" w14:textId="1C112F08" w:rsidR="006B285C" w:rsidRDefault="006B285C" w:rsidP="00D23BC5">
      <w:pPr>
        <w:pStyle w:val="ListParagraph"/>
        <w:numPr>
          <w:ilvl w:val="2"/>
          <w:numId w:val="28"/>
        </w:numPr>
        <w:tabs>
          <w:tab w:val="left" w:pos="90"/>
          <w:tab w:val="left" w:pos="540"/>
          <w:tab w:val="left" w:pos="900"/>
        </w:tabs>
        <w:rPr>
          <w:color w:val="auto"/>
        </w:rPr>
      </w:pPr>
      <w:r w:rsidRPr="00582B9E">
        <w:rPr>
          <w:color w:val="auto"/>
        </w:rPr>
        <w:t>Replace</w:t>
      </w:r>
      <w:r w:rsidR="00570698" w:rsidRPr="00582B9E">
        <w:rPr>
          <w:color w:val="auto"/>
        </w:rPr>
        <w:t xml:space="preserve"> </w:t>
      </w:r>
      <w:r w:rsidR="006752C8" w:rsidRPr="00582B9E">
        <w:rPr>
          <w:color w:val="auto"/>
        </w:rPr>
        <w:t xml:space="preserve">the induction </w:t>
      </w:r>
      <w:r w:rsidR="00570698" w:rsidRPr="00582B9E">
        <w:rPr>
          <w:color w:val="auto"/>
        </w:rPr>
        <w:t xml:space="preserve">media </w:t>
      </w:r>
      <w:r w:rsidR="006752C8" w:rsidRPr="00582B9E">
        <w:rPr>
          <w:color w:val="auto"/>
        </w:rPr>
        <w:t xml:space="preserve">after 48 h incubation to differentiation media (DMEM </w:t>
      </w:r>
      <w:r w:rsidRPr="00582B9E">
        <w:rPr>
          <w:color w:val="auto"/>
        </w:rPr>
        <w:t xml:space="preserve">containing </w:t>
      </w:r>
      <w:r w:rsidR="006752C8" w:rsidRPr="00582B9E">
        <w:rPr>
          <w:color w:val="auto"/>
        </w:rPr>
        <w:t xml:space="preserve">10% FBS, and </w:t>
      </w:r>
      <w:r w:rsidRPr="00582B9E">
        <w:rPr>
          <w:color w:val="auto"/>
        </w:rPr>
        <w:t xml:space="preserve">5 </w:t>
      </w:r>
      <w:proofErr w:type="spellStart"/>
      <w:r w:rsidRPr="00582B9E">
        <w:rPr>
          <w:color w:val="auto"/>
        </w:rPr>
        <w:t>μg</w:t>
      </w:r>
      <w:proofErr w:type="spellEnd"/>
      <w:r w:rsidRPr="00582B9E">
        <w:rPr>
          <w:color w:val="auto"/>
        </w:rPr>
        <w:t>/m</w:t>
      </w:r>
      <w:r w:rsidR="000825F1" w:rsidRPr="00582B9E">
        <w:rPr>
          <w:color w:val="auto"/>
        </w:rPr>
        <w:t>L</w:t>
      </w:r>
      <w:r w:rsidRPr="00582B9E">
        <w:rPr>
          <w:color w:val="auto"/>
        </w:rPr>
        <w:t xml:space="preserve"> insulin</w:t>
      </w:r>
      <w:r w:rsidR="006752C8" w:rsidRPr="00582B9E">
        <w:rPr>
          <w:color w:val="auto"/>
        </w:rPr>
        <w:t>)</w:t>
      </w:r>
      <w:r w:rsidRPr="00582B9E">
        <w:rPr>
          <w:color w:val="auto"/>
        </w:rPr>
        <w:t>.</w:t>
      </w:r>
      <w:r w:rsidR="007B0AD7" w:rsidRPr="00582B9E">
        <w:rPr>
          <w:color w:val="auto"/>
        </w:rPr>
        <w:t xml:space="preserve"> </w:t>
      </w:r>
      <w:r w:rsidRPr="00582B9E">
        <w:rPr>
          <w:color w:val="auto"/>
        </w:rPr>
        <w:t>Refresh the media every other day until harvest. Representative samples of full differentiation are normally collected between 7</w:t>
      </w:r>
      <w:r w:rsidR="001C01D3">
        <w:rPr>
          <w:color w:val="auto"/>
        </w:rPr>
        <w:t xml:space="preserve"> and </w:t>
      </w:r>
      <w:r w:rsidRPr="00582B9E">
        <w:rPr>
          <w:color w:val="auto"/>
        </w:rPr>
        <w:t xml:space="preserve">10 days after </w:t>
      </w:r>
      <w:proofErr w:type="spellStart"/>
      <w:r w:rsidRPr="00582B9E">
        <w:rPr>
          <w:color w:val="auto"/>
        </w:rPr>
        <w:t>adipogenic</w:t>
      </w:r>
      <w:proofErr w:type="spellEnd"/>
      <w:r w:rsidRPr="00582B9E">
        <w:rPr>
          <w:color w:val="auto"/>
        </w:rPr>
        <w:t xml:space="preserve"> induction. </w:t>
      </w:r>
    </w:p>
    <w:p w14:paraId="1FA7D128" w14:textId="77777777" w:rsidR="00DE08FF" w:rsidRPr="00582B9E" w:rsidRDefault="00DE08FF" w:rsidP="00D23BC5">
      <w:pPr>
        <w:pStyle w:val="ListParagraph"/>
        <w:tabs>
          <w:tab w:val="left" w:pos="90"/>
          <w:tab w:val="left" w:pos="540"/>
          <w:tab w:val="left" w:pos="900"/>
        </w:tabs>
        <w:ind w:left="0"/>
        <w:rPr>
          <w:color w:val="auto"/>
        </w:rPr>
      </w:pPr>
    </w:p>
    <w:p w14:paraId="297734A1" w14:textId="77777777" w:rsidR="006B285C" w:rsidRPr="00582B9E" w:rsidRDefault="006B285C" w:rsidP="00D23BC5">
      <w:pPr>
        <w:tabs>
          <w:tab w:val="left" w:pos="90"/>
          <w:tab w:val="left" w:pos="900"/>
        </w:tabs>
        <w:rPr>
          <w:color w:val="auto"/>
        </w:rPr>
      </w:pPr>
      <w:r w:rsidRPr="00582B9E">
        <w:rPr>
          <w:color w:val="auto"/>
        </w:rPr>
        <w:t>NOTE: As adipogenesis progresses, the cells become round and tend to detach easily. Be careful when aspirating and adding the culture media to the plates.</w:t>
      </w:r>
    </w:p>
    <w:p w14:paraId="5D2AD7F5" w14:textId="77777777" w:rsidR="006B285C" w:rsidRPr="00582B9E" w:rsidRDefault="006B285C" w:rsidP="00D23BC5">
      <w:pPr>
        <w:pStyle w:val="ListParagraph"/>
        <w:tabs>
          <w:tab w:val="left" w:pos="90"/>
        </w:tabs>
        <w:ind w:left="0"/>
        <w:rPr>
          <w:color w:val="auto"/>
        </w:rPr>
      </w:pPr>
    </w:p>
    <w:p w14:paraId="4C33CE9C" w14:textId="5A4605E5" w:rsidR="006B285C" w:rsidRPr="00FB0D99" w:rsidRDefault="006B285C" w:rsidP="00D23BC5">
      <w:pPr>
        <w:pStyle w:val="ListParagraph"/>
        <w:numPr>
          <w:ilvl w:val="1"/>
          <w:numId w:val="28"/>
        </w:numPr>
        <w:tabs>
          <w:tab w:val="left" w:pos="90"/>
          <w:tab w:val="left" w:pos="270"/>
          <w:tab w:val="left" w:pos="360"/>
        </w:tabs>
        <w:rPr>
          <w:b/>
          <w:color w:val="auto"/>
        </w:rPr>
      </w:pPr>
      <w:r w:rsidRPr="00FB0D99">
        <w:rPr>
          <w:b/>
          <w:color w:val="auto"/>
        </w:rPr>
        <w:t>MCF10A</w:t>
      </w:r>
      <w:r w:rsidR="006155E4" w:rsidRPr="00FB0D99">
        <w:rPr>
          <w:b/>
          <w:color w:val="auto"/>
        </w:rPr>
        <w:t xml:space="preserve"> cells</w:t>
      </w:r>
    </w:p>
    <w:p w14:paraId="5DA9F62D" w14:textId="77777777" w:rsidR="00DE08FF" w:rsidRPr="00582B9E" w:rsidRDefault="00DE08FF" w:rsidP="00D23BC5">
      <w:pPr>
        <w:pStyle w:val="ListParagraph"/>
        <w:tabs>
          <w:tab w:val="left" w:pos="90"/>
          <w:tab w:val="left" w:pos="270"/>
          <w:tab w:val="left" w:pos="360"/>
        </w:tabs>
        <w:ind w:left="0"/>
        <w:rPr>
          <w:i/>
          <w:color w:val="auto"/>
        </w:rPr>
      </w:pPr>
    </w:p>
    <w:p w14:paraId="38C2A9AB" w14:textId="60542A57" w:rsidR="006523C9" w:rsidRDefault="006B285C" w:rsidP="00D23BC5">
      <w:pPr>
        <w:pStyle w:val="ListParagraph"/>
        <w:numPr>
          <w:ilvl w:val="2"/>
          <w:numId w:val="28"/>
        </w:numPr>
        <w:tabs>
          <w:tab w:val="left" w:pos="0"/>
          <w:tab w:val="left" w:pos="90"/>
        </w:tabs>
        <w:rPr>
          <w:color w:val="auto"/>
        </w:rPr>
      </w:pPr>
      <w:r w:rsidRPr="00582B9E">
        <w:rPr>
          <w:color w:val="auto"/>
        </w:rPr>
        <w:t>Plate MCF10A cells in DMEM/F12 (1:1</w:t>
      </w:r>
      <w:r w:rsidR="001C01D3">
        <w:rPr>
          <w:color w:val="auto"/>
        </w:rPr>
        <w:t>,</w:t>
      </w:r>
      <w:r w:rsidRPr="00582B9E">
        <w:rPr>
          <w:color w:val="auto"/>
        </w:rPr>
        <w:t xml:space="preserve"> </w:t>
      </w:r>
      <w:proofErr w:type="gramStart"/>
      <w:r w:rsidRPr="00582B9E">
        <w:rPr>
          <w:color w:val="auto"/>
        </w:rPr>
        <w:t>v:v</w:t>
      </w:r>
      <w:proofErr w:type="gramEnd"/>
      <w:r w:rsidRPr="00582B9E">
        <w:rPr>
          <w:color w:val="auto"/>
        </w:rPr>
        <w:t>), supplemented with 5% FBS, 100 U/m</w:t>
      </w:r>
      <w:r w:rsidR="000825F1" w:rsidRPr="00582B9E">
        <w:rPr>
          <w:color w:val="auto"/>
        </w:rPr>
        <w:t>L</w:t>
      </w:r>
      <w:r w:rsidRPr="00582B9E">
        <w:rPr>
          <w:color w:val="auto"/>
        </w:rPr>
        <w:t xml:space="preserve"> penicillin/streptomycin, 0.5 </w:t>
      </w:r>
      <w:r w:rsidR="00FB0D99">
        <w:rPr>
          <w:color w:val="auto"/>
        </w:rPr>
        <w:t>µ</w:t>
      </w:r>
      <w:r w:rsidRPr="00582B9E">
        <w:rPr>
          <w:color w:val="auto"/>
        </w:rPr>
        <w:t>g/m</w:t>
      </w:r>
      <w:r w:rsidR="000825F1" w:rsidRPr="00582B9E">
        <w:rPr>
          <w:color w:val="auto"/>
        </w:rPr>
        <w:t>L</w:t>
      </w:r>
      <w:r w:rsidRPr="00582B9E">
        <w:rPr>
          <w:color w:val="auto"/>
        </w:rPr>
        <w:t xml:space="preserve"> hydrocortisone, 10 </w:t>
      </w:r>
      <w:r w:rsidR="00FB0D99">
        <w:rPr>
          <w:color w:val="auto"/>
        </w:rPr>
        <w:t>µ</w:t>
      </w:r>
      <w:r w:rsidRPr="00582B9E">
        <w:rPr>
          <w:color w:val="auto"/>
        </w:rPr>
        <w:t>g/m</w:t>
      </w:r>
      <w:r w:rsidR="000825F1" w:rsidRPr="00582B9E">
        <w:rPr>
          <w:color w:val="auto"/>
        </w:rPr>
        <w:t>L</w:t>
      </w:r>
      <w:r w:rsidRPr="00582B9E">
        <w:rPr>
          <w:color w:val="auto"/>
        </w:rPr>
        <w:t xml:space="preserve"> insulin,</w:t>
      </w:r>
      <w:r w:rsidR="00D93C81" w:rsidRPr="00582B9E">
        <w:rPr>
          <w:color w:val="auto"/>
        </w:rPr>
        <w:t xml:space="preserve"> and</w:t>
      </w:r>
      <w:r w:rsidRPr="00582B9E">
        <w:rPr>
          <w:color w:val="auto"/>
        </w:rPr>
        <w:t xml:space="preserve"> 20 ng/m</w:t>
      </w:r>
      <w:r w:rsidR="000825F1" w:rsidRPr="00582B9E">
        <w:rPr>
          <w:color w:val="auto"/>
        </w:rPr>
        <w:t>L</w:t>
      </w:r>
      <w:r w:rsidRPr="00582B9E">
        <w:rPr>
          <w:color w:val="auto"/>
        </w:rPr>
        <w:t xml:space="preserve"> </w:t>
      </w:r>
      <w:r w:rsidR="001E6153" w:rsidRPr="00582B9E">
        <w:rPr>
          <w:color w:val="auto"/>
        </w:rPr>
        <w:t>epi</w:t>
      </w:r>
      <w:r w:rsidR="009E4DBD" w:rsidRPr="00582B9E">
        <w:rPr>
          <w:color w:val="auto"/>
        </w:rPr>
        <w:t>dermal</w:t>
      </w:r>
      <w:r w:rsidR="001E6153" w:rsidRPr="00582B9E">
        <w:rPr>
          <w:color w:val="auto"/>
        </w:rPr>
        <w:t xml:space="preserve"> gr</w:t>
      </w:r>
      <w:r w:rsidR="007B0AD7" w:rsidRPr="00582B9E">
        <w:rPr>
          <w:color w:val="auto"/>
        </w:rPr>
        <w:t>o</w:t>
      </w:r>
      <w:r w:rsidR="001E6153" w:rsidRPr="00582B9E">
        <w:rPr>
          <w:color w:val="auto"/>
        </w:rPr>
        <w:t>wth factor (</w:t>
      </w:r>
      <w:r w:rsidRPr="00582B9E">
        <w:rPr>
          <w:color w:val="auto"/>
        </w:rPr>
        <w:t>EGF</w:t>
      </w:r>
      <w:r w:rsidR="001E6153" w:rsidRPr="00582B9E">
        <w:rPr>
          <w:color w:val="auto"/>
        </w:rPr>
        <w:t>)</w:t>
      </w:r>
      <w:r w:rsidRPr="00582B9E">
        <w:rPr>
          <w:color w:val="auto"/>
        </w:rPr>
        <w:t>. R</w:t>
      </w:r>
      <w:r w:rsidR="00251C31" w:rsidRPr="00582B9E">
        <w:rPr>
          <w:color w:val="auto"/>
        </w:rPr>
        <w:t>ecommended seeding density is 1</w:t>
      </w:r>
      <w:r w:rsidR="001C01D3">
        <w:rPr>
          <w:color w:val="auto"/>
        </w:rPr>
        <w:t xml:space="preserve"> </w:t>
      </w:r>
      <w:r w:rsidR="00251C31" w:rsidRPr="00582B9E">
        <w:rPr>
          <w:color w:val="auto"/>
        </w:rPr>
        <w:t>x</w:t>
      </w:r>
      <w:r w:rsidR="001C01D3">
        <w:rPr>
          <w:color w:val="auto"/>
        </w:rPr>
        <w:t xml:space="preserve"> </w:t>
      </w:r>
      <w:r w:rsidRPr="00582B9E">
        <w:rPr>
          <w:color w:val="auto"/>
        </w:rPr>
        <w:t>10</w:t>
      </w:r>
      <w:r w:rsidRPr="00582B9E">
        <w:rPr>
          <w:color w:val="auto"/>
          <w:vertAlign w:val="superscript"/>
        </w:rPr>
        <w:t>5</w:t>
      </w:r>
      <w:r w:rsidRPr="00582B9E">
        <w:rPr>
          <w:color w:val="auto"/>
        </w:rPr>
        <w:t xml:space="preserve"> cells/cm</w:t>
      </w:r>
      <w:r w:rsidRPr="00582B9E">
        <w:rPr>
          <w:color w:val="auto"/>
          <w:vertAlign w:val="superscript"/>
        </w:rPr>
        <w:t>2</w:t>
      </w:r>
      <w:r w:rsidRPr="00582B9E">
        <w:rPr>
          <w:color w:val="auto"/>
        </w:rPr>
        <w:t>.</w:t>
      </w:r>
      <w:r w:rsidR="00074779" w:rsidRPr="00582B9E">
        <w:rPr>
          <w:color w:val="auto"/>
        </w:rPr>
        <w:t xml:space="preserve"> </w:t>
      </w:r>
      <w:r w:rsidR="006523C9" w:rsidRPr="00582B9E">
        <w:rPr>
          <w:color w:val="auto"/>
        </w:rPr>
        <w:t>Under these conditions, the cells will reach 100% confluency within 4 days.</w:t>
      </w:r>
      <w:r w:rsidR="007B0AD7" w:rsidRPr="00582B9E">
        <w:rPr>
          <w:color w:val="auto"/>
        </w:rPr>
        <w:t xml:space="preserve"> </w:t>
      </w:r>
      <w:r w:rsidR="006523C9" w:rsidRPr="00582B9E">
        <w:rPr>
          <w:color w:val="auto"/>
        </w:rPr>
        <w:t>Refresh the media every 2</w:t>
      </w:r>
      <w:r w:rsidR="00DD4282" w:rsidRPr="00582B9E">
        <w:rPr>
          <w:color w:val="auto"/>
        </w:rPr>
        <w:t xml:space="preserve"> to </w:t>
      </w:r>
      <w:r w:rsidR="006523C9" w:rsidRPr="00582B9E">
        <w:rPr>
          <w:color w:val="auto"/>
        </w:rPr>
        <w:t>3 days until harvest.</w:t>
      </w:r>
    </w:p>
    <w:p w14:paraId="2072D9B4" w14:textId="77777777" w:rsidR="00DE08FF" w:rsidRPr="00582B9E" w:rsidRDefault="00DE08FF" w:rsidP="00D23BC5">
      <w:pPr>
        <w:pStyle w:val="ListParagraph"/>
        <w:tabs>
          <w:tab w:val="left" w:pos="0"/>
          <w:tab w:val="left" w:pos="90"/>
        </w:tabs>
        <w:ind w:left="0"/>
        <w:rPr>
          <w:color w:val="auto"/>
        </w:rPr>
      </w:pPr>
    </w:p>
    <w:p w14:paraId="774E5FB4" w14:textId="4B5D00AD" w:rsidR="006B285C" w:rsidRPr="00582B9E" w:rsidRDefault="006B285C" w:rsidP="00D23BC5">
      <w:pPr>
        <w:tabs>
          <w:tab w:val="left" w:pos="90"/>
          <w:tab w:val="left" w:pos="360"/>
        </w:tabs>
        <w:rPr>
          <w:color w:val="auto"/>
        </w:rPr>
      </w:pPr>
      <w:r w:rsidRPr="00582B9E">
        <w:rPr>
          <w:color w:val="auto"/>
        </w:rPr>
        <w:t>NOTE: MCF10A cells are difficult to detach. It is recommended to incubate the cells for 10</w:t>
      </w:r>
      <w:r w:rsidR="00DD4282" w:rsidRPr="00582B9E">
        <w:rPr>
          <w:color w:val="auto"/>
        </w:rPr>
        <w:t xml:space="preserve"> to </w:t>
      </w:r>
      <w:r w:rsidRPr="00582B9E">
        <w:rPr>
          <w:color w:val="auto"/>
        </w:rPr>
        <w:t xml:space="preserve">15 min at 37 </w:t>
      </w:r>
      <w:r w:rsidR="001C01D3">
        <w:rPr>
          <w:color w:val="auto"/>
        </w:rPr>
        <w:t>°</w:t>
      </w:r>
      <w:r w:rsidRPr="00582B9E">
        <w:rPr>
          <w:color w:val="auto"/>
        </w:rPr>
        <w:t xml:space="preserve">C in PBS free of calcium with 0.5 mM EDTA prior to trypsinization. </w:t>
      </w:r>
    </w:p>
    <w:p w14:paraId="1531F15B" w14:textId="77777777" w:rsidR="006B285C" w:rsidRPr="00DE08FF" w:rsidRDefault="006B285C" w:rsidP="00D23BC5">
      <w:pPr>
        <w:tabs>
          <w:tab w:val="left" w:pos="90"/>
          <w:tab w:val="left" w:pos="360"/>
        </w:tabs>
        <w:rPr>
          <w:b/>
          <w:color w:val="auto"/>
        </w:rPr>
      </w:pPr>
    </w:p>
    <w:p w14:paraId="3C775C9C" w14:textId="49EFC88F" w:rsidR="001E31DB" w:rsidRPr="00DE08FF" w:rsidRDefault="00C05126" w:rsidP="00D23BC5">
      <w:pPr>
        <w:pStyle w:val="ListParagraph"/>
        <w:numPr>
          <w:ilvl w:val="1"/>
          <w:numId w:val="28"/>
        </w:numPr>
        <w:tabs>
          <w:tab w:val="left" w:pos="90"/>
          <w:tab w:val="left" w:pos="360"/>
          <w:tab w:val="left" w:pos="1440"/>
        </w:tabs>
        <w:rPr>
          <w:b/>
          <w:color w:val="auto"/>
        </w:rPr>
      </w:pPr>
      <w:proofErr w:type="spellStart"/>
      <w:r w:rsidRPr="00DE08FF">
        <w:rPr>
          <w:b/>
          <w:color w:val="auto"/>
        </w:rPr>
        <w:t>Madin</w:t>
      </w:r>
      <w:proofErr w:type="spellEnd"/>
      <w:r w:rsidRPr="00DE08FF">
        <w:rPr>
          <w:b/>
          <w:color w:val="auto"/>
        </w:rPr>
        <w:t xml:space="preserve">-Darby canine kidney </w:t>
      </w:r>
      <w:r w:rsidR="00825F82" w:rsidRPr="00DE08FF">
        <w:rPr>
          <w:b/>
          <w:color w:val="auto"/>
        </w:rPr>
        <w:t xml:space="preserve">cells </w:t>
      </w:r>
      <w:r w:rsidRPr="00DE08FF">
        <w:rPr>
          <w:b/>
          <w:color w:val="auto"/>
        </w:rPr>
        <w:t>(MDCK)</w:t>
      </w:r>
    </w:p>
    <w:p w14:paraId="69C1A92D" w14:textId="77777777" w:rsidR="00DE08FF" w:rsidRPr="00582B9E" w:rsidRDefault="00DE08FF" w:rsidP="00D23BC5">
      <w:pPr>
        <w:pStyle w:val="ListParagraph"/>
        <w:tabs>
          <w:tab w:val="left" w:pos="90"/>
          <w:tab w:val="left" w:pos="360"/>
          <w:tab w:val="left" w:pos="1440"/>
        </w:tabs>
        <w:ind w:left="0"/>
        <w:rPr>
          <w:color w:val="auto"/>
        </w:rPr>
      </w:pPr>
    </w:p>
    <w:p w14:paraId="3F17DD52" w14:textId="5FC499CD" w:rsidR="00261713" w:rsidRDefault="00DC1F4E" w:rsidP="00D23BC5">
      <w:pPr>
        <w:pStyle w:val="ListParagraph"/>
        <w:numPr>
          <w:ilvl w:val="2"/>
          <w:numId w:val="28"/>
        </w:numPr>
        <w:tabs>
          <w:tab w:val="left" w:pos="0"/>
          <w:tab w:val="left" w:pos="90"/>
        </w:tabs>
        <w:rPr>
          <w:color w:val="auto"/>
        </w:rPr>
      </w:pPr>
      <w:r w:rsidRPr="00582B9E">
        <w:rPr>
          <w:color w:val="auto"/>
        </w:rPr>
        <w:t xml:space="preserve">Plate </w:t>
      </w:r>
      <w:r w:rsidR="001E31DB" w:rsidRPr="00582B9E">
        <w:rPr>
          <w:color w:val="auto"/>
        </w:rPr>
        <w:t>MDCK</w:t>
      </w:r>
      <w:r w:rsidR="00BE531D" w:rsidRPr="00582B9E">
        <w:rPr>
          <w:color w:val="auto"/>
        </w:rPr>
        <w:t xml:space="preserve"> cells </w:t>
      </w:r>
      <w:r w:rsidRPr="00582B9E">
        <w:rPr>
          <w:color w:val="auto"/>
        </w:rPr>
        <w:t xml:space="preserve">in DMEM </w:t>
      </w:r>
      <w:r w:rsidR="00BE531D" w:rsidRPr="00582B9E">
        <w:rPr>
          <w:color w:val="auto"/>
        </w:rPr>
        <w:t xml:space="preserve">supplemented with </w:t>
      </w:r>
      <w:r w:rsidRPr="00582B9E">
        <w:rPr>
          <w:color w:val="auto"/>
        </w:rPr>
        <w:t xml:space="preserve">10% </w:t>
      </w:r>
      <w:r w:rsidR="001E6153" w:rsidRPr="00582B9E">
        <w:rPr>
          <w:color w:val="auto"/>
        </w:rPr>
        <w:t>FBS</w:t>
      </w:r>
      <w:r w:rsidR="00100529" w:rsidRPr="00582B9E">
        <w:rPr>
          <w:color w:val="auto"/>
        </w:rPr>
        <w:t xml:space="preserve"> and 100 U/m</w:t>
      </w:r>
      <w:r w:rsidR="000825F1" w:rsidRPr="00582B9E">
        <w:rPr>
          <w:color w:val="auto"/>
        </w:rPr>
        <w:t>L</w:t>
      </w:r>
      <w:r w:rsidR="00100529" w:rsidRPr="00582B9E">
        <w:rPr>
          <w:color w:val="auto"/>
        </w:rPr>
        <w:t xml:space="preserve"> of penicillin/streptomycin.</w:t>
      </w:r>
      <w:r w:rsidR="00C05126" w:rsidRPr="00582B9E">
        <w:t xml:space="preserve"> Recommended seeding density is </w:t>
      </w:r>
      <w:r w:rsidR="001B1D42" w:rsidRPr="00582B9E">
        <w:rPr>
          <w:color w:val="auto"/>
        </w:rPr>
        <w:t>1</w:t>
      </w:r>
      <w:r w:rsidR="001C01D3">
        <w:rPr>
          <w:color w:val="auto"/>
        </w:rPr>
        <w:t xml:space="preserve"> </w:t>
      </w:r>
      <w:r w:rsidR="00C05126" w:rsidRPr="00582B9E">
        <w:rPr>
          <w:color w:val="auto"/>
        </w:rPr>
        <w:t>x</w:t>
      </w:r>
      <w:r w:rsidR="001C01D3">
        <w:rPr>
          <w:color w:val="auto"/>
        </w:rPr>
        <w:t xml:space="preserve"> </w:t>
      </w:r>
      <w:r w:rsidR="00C05126" w:rsidRPr="00582B9E">
        <w:rPr>
          <w:color w:val="auto"/>
        </w:rPr>
        <w:t>10</w:t>
      </w:r>
      <w:r w:rsidR="00C05126" w:rsidRPr="00582B9E">
        <w:rPr>
          <w:color w:val="auto"/>
          <w:vertAlign w:val="superscript"/>
        </w:rPr>
        <w:t>5</w:t>
      </w:r>
      <w:r w:rsidR="00C05126" w:rsidRPr="00582B9E">
        <w:rPr>
          <w:color w:val="auto"/>
        </w:rPr>
        <w:t xml:space="preserve"> cells/cm</w:t>
      </w:r>
      <w:r w:rsidR="00C05126" w:rsidRPr="00582B9E">
        <w:rPr>
          <w:color w:val="auto"/>
          <w:vertAlign w:val="superscript"/>
        </w:rPr>
        <w:t>2</w:t>
      </w:r>
      <w:r w:rsidR="000C2D5E" w:rsidRPr="00582B9E">
        <w:rPr>
          <w:color w:val="auto"/>
        </w:rPr>
        <w:t xml:space="preserve">, where </w:t>
      </w:r>
      <w:r w:rsidR="00C05126" w:rsidRPr="00582B9E">
        <w:rPr>
          <w:color w:val="auto"/>
        </w:rPr>
        <w:t xml:space="preserve">the cells will reach 100% confluency within 3 days. </w:t>
      </w:r>
      <w:r w:rsidR="00261713" w:rsidRPr="00582B9E">
        <w:rPr>
          <w:color w:val="auto"/>
        </w:rPr>
        <w:t xml:space="preserve">Refresh the media </w:t>
      </w:r>
      <w:r w:rsidR="000F55E5" w:rsidRPr="00582B9E">
        <w:rPr>
          <w:color w:val="auto"/>
        </w:rPr>
        <w:t xml:space="preserve">every 2 days </w:t>
      </w:r>
      <w:r w:rsidR="00261713" w:rsidRPr="00582B9E">
        <w:rPr>
          <w:color w:val="auto"/>
        </w:rPr>
        <w:t>until harvest.</w:t>
      </w:r>
    </w:p>
    <w:p w14:paraId="01994183" w14:textId="77777777" w:rsidR="00FB0D99" w:rsidRPr="00582B9E" w:rsidRDefault="00FB0D99" w:rsidP="00D23BC5">
      <w:pPr>
        <w:pStyle w:val="ListParagraph"/>
        <w:tabs>
          <w:tab w:val="left" w:pos="0"/>
          <w:tab w:val="left" w:pos="90"/>
        </w:tabs>
        <w:ind w:left="0"/>
        <w:rPr>
          <w:color w:val="auto"/>
        </w:rPr>
      </w:pPr>
    </w:p>
    <w:p w14:paraId="482D989B" w14:textId="0EEDFC61" w:rsidR="00261713" w:rsidRPr="00582B9E" w:rsidRDefault="00100529" w:rsidP="00D23BC5">
      <w:pPr>
        <w:tabs>
          <w:tab w:val="left" w:pos="0"/>
          <w:tab w:val="left" w:pos="90"/>
        </w:tabs>
        <w:rPr>
          <w:color w:val="auto"/>
        </w:rPr>
      </w:pPr>
      <w:r w:rsidRPr="00582B9E">
        <w:rPr>
          <w:color w:val="auto"/>
        </w:rPr>
        <w:t>NOTE:</w:t>
      </w:r>
      <w:r w:rsidR="0043764F" w:rsidRPr="00582B9E">
        <w:t xml:space="preserve"> </w:t>
      </w:r>
      <w:r w:rsidRPr="00582B9E">
        <w:t xml:space="preserve">MDCK cells are difficult to detach. It is recommended to incubate </w:t>
      </w:r>
      <w:r w:rsidR="00C05126" w:rsidRPr="00582B9E">
        <w:t>the cells for 5</w:t>
      </w:r>
      <w:r w:rsidR="00DD4282" w:rsidRPr="00582B9E">
        <w:t xml:space="preserve"> to </w:t>
      </w:r>
      <w:r w:rsidR="00C05126" w:rsidRPr="00582B9E">
        <w:t>10</w:t>
      </w:r>
      <w:r w:rsidRPr="00582B9E">
        <w:t xml:space="preserve"> min at 37 </w:t>
      </w:r>
      <w:r w:rsidR="001C01D3">
        <w:rPr>
          <w:color w:val="auto"/>
        </w:rPr>
        <w:t>°</w:t>
      </w:r>
      <w:r w:rsidRPr="00582B9E">
        <w:t xml:space="preserve">C in PBS free of calcium and magnesium prior to </w:t>
      </w:r>
      <w:r w:rsidR="000F55E5" w:rsidRPr="00582B9E">
        <w:t>trypsinization</w:t>
      </w:r>
      <w:r w:rsidR="00F01658" w:rsidRPr="00582B9E">
        <w:rPr>
          <w:color w:val="auto"/>
        </w:rPr>
        <w:t>.</w:t>
      </w:r>
      <w:r w:rsidR="00074779" w:rsidRPr="00582B9E">
        <w:rPr>
          <w:color w:val="auto"/>
        </w:rPr>
        <w:t xml:space="preserve"> </w:t>
      </w:r>
      <w:r w:rsidR="0043764F" w:rsidRPr="00582B9E">
        <w:rPr>
          <w:color w:val="auto"/>
        </w:rPr>
        <w:t xml:space="preserve">To </w:t>
      </w:r>
      <w:r w:rsidR="00C05126" w:rsidRPr="00582B9E">
        <w:rPr>
          <w:color w:val="auto"/>
        </w:rPr>
        <w:t xml:space="preserve">prevent cell </w:t>
      </w:r>
      <w:r w:rsidR="0043764F" w:rsidRPr="00582B9E">
        <w:rPr>
          <w:color w:val="auto"/>
        </w:rPr>
        <w:t xml:space="preserve">clumping do not agitate the </w:t>
      </w:r>
      <w:r w:rsidR="00C05126" w:rsidRPr="00582B9E">
        <w:rPr>
          <w:color w:val="auto"/>
        </w:rPr>
        <w:t xml:space="preserve">plates </w:t>
      </w:r>
      <w:r w:rsidR="0043764F" w:rsidRPr="00582B9E">
        <w:rPr>
          <w:color w:val="auto"/>
        </w:rPr>
        <w:t>by hitting or shaking the flask while waiting for the</w:t>
      </w:r>
      <w:r w:rsidR="00C05126" w:rsidRPr="00582B9E">
        <w:rPr>
          <w:color w:val="auto"/>
        </w:rPr>
        <w:t xml:space="preserve"> </w:t>
      </w:r>
      <w:r w:rsidR="0043764F" w:rsidRPr="00582B9E">
        <w:rPr>
          <w:color w:val="auto"/>
        </w:rPr>
        <w:t xml:space="preserve">cells to detach. </w:t>
      </w:r>
    </w:p>
    <w:p w14:paraId="059E533E" w14:textId="77777777" w:rsidR="00A61952" w:rsidRPr="00582B9E" w:rsidRDefault="00A61952" w:rsidP="00D23BC5">
      <w:pPr>
        <w:pStyle w:val="ListParagraph"/>
        <w:tabs>
          <w:tab w:val="left" w:pos="90"/>
          <w:tab w:val="left" w:pos="360"/>
        </w:tabs>
        <w:ind w:left="0"/>
        <w:rPr>
          <w:color w:val="auto"/>
        </w:rPr>
      </w:pPr>
    </w:p>
    <w:p w14:paraId="67ADADFB" w14:textId="68ABF1EE" w:rsidR="00C17974" w:rsidRPr="00FB0D99" w:rsidRDefault="00C17974" w:rsidP="00D23BC5">
      <w:pPr>
        <w:pStyle w:val="ListParagraph"/>
        <w:numPr>
          <w:ilvl w:val="0"/>
          <w:numId w:val="28"/>
        </w:numPr>
        <w:tabs>
          <w:tab w:val="left" w:pos="90"/>
        </w:tabs>
        <w:rPr>
          <w:b/>
          <w:color w:val="auto"/>
        </w:rPr>
      </w:pPr>
      <w:r w:rsidRPr="00FB0D99">
        <w:rPr>
          <w:b/>
          <w:color w:val="auto"/>
        </w:rPr>
        <w:t>Mammalian cell culture sample preparation for AAS: w</w:t>
      </w:r>
      <w:r w:rsidR="00BC7FCA" w:rsidRPr="00FB0D99">
        <w:rPr>
          <w:b/>
          <w:color w:val="auto"/>
        </w:rPr>
        <w:t xml:space="preserve">hole cell </w:t>
      </w:r>
      <w:r w:rsidRPr="00FB0D99">
        <w:rPr>
          <w:b/>
          <w:color w:val="auto"/>
        </w:rPr>
        <w:t xml:space="preserve">and subcellular fractionation </w:t>
      </w:r>
    </w:p>
    <w:p w14:paraId="276D290E" w14:textId="77777777" w:rsidR="00DE08FF" w:rsidRPr="00582B9E" w:rsidRDefault="00DE08FF" w:rsidP="00D23BC5">
      <w:pPr>
        <w:pStyle w:val="ListParagraph"/>
        <w:tabs>
          <w:tab w:val="left" w:pos="90"/>
        </w:tabs>
        <w:ind w:left="0"/>
        <w:rPr>
          <w:b/>
          <w:color w:val="auto"/>
        </w:rPr>
      </w:pPr>
    </w:p>
    <w:p w14:paraId="7266D0B0" w14:textId="54B2741A" w:rsidR="00C17974" w:rsidRDefault="00C17974" w:rsidP="00D23BC5">
      <w:pPr>
        <w:pStyle w:val="ListParagraph"/>
        <w:numPr>
          <w:ilvl w:val="1"/>
          <w:numId w:val="28"/>
        </w:numPr>
        <w:tabs>
          <w:tab w:val="left" w:pos="90"/>
          <w:tab w:val="left" w:pos="450"/>
        </w:tabs>
        <w:rPr>
          <w:color w:val="auto"/>
        </w:rPr>
      </w:pPr>
      <w:r w:rsidRPr="00652D2D">
        <w:rPr>
          <w:color w:val="auto"/>
          <w:highlight w:val="yellow"/>
        </w:rPr>
        <w:t xml:space="preserve">Culture the cells of interest in 55 </w:t>
      </w:r>
      <w:r w:rsidRPr="00D23BC5">
        <w:rPr>
          <w:color w:val="auto"/>
          <w:highlight w:val="yellow"/>
        </w:rPr>
        <w:t>cm</w:t>
      </w:r>
      <w:r w:rsidRPr="00D23BC5">
        <w:rPr>
          <w:color w:val="auto"/>
          <w:highlight w:val="yellow"/>
          <w:vertAlign w:val="superscript"/>
        </w:rPr>
        <w:t>2</w:t>
      </w:r>
      <w:r w:rsidRPr="00D23BC5">
        <w:rPr>
          <w:color w:val="auto"/>
          <w:highlight w:val="yellow"/>
        </w:rPr>
        <w:t xml:space="preserve"> plates.</w:t>
      </w:r>
      <w:r w:rsidRPr="00582B9E">
        <w:rPr>
          <w:color w:val="auto"/>
        </w:rPr>
        <w:t xml:space="preserve"> The use of smaller culture plates may yield samples with levels of metals under the detection limits of the GF-AAS. </w:t>
      </w:r>
    </w:p>
    <w:p w14:paraId="5D1CD93E" w14:textId="77777777" w:rsidR="00DE08FF" w:rsidRPr="00582B9E" w:rsidRDefault="00DE08FF" w:rsidP="00D23BC5">
      <w:pPr>
        <w:pStyle w:val="ListParagraph"/>
        <w:tabs>
          <w:tab w:val="left" w:pos="90"/>
          <w:tab w:val="left" w:pos="450"/>
        </w:tabs>
        <w:ind w:left="0"/>
        <w:rPr>
          <w:color w:val="auto"/>
        </w:rPr>
      </w:pPr>
    </w:p>
    <w:p w14:paraId="6E5A6139" w14:textId="55A03012" w:rsidR="00F44E01" w:rsidRPr="006008C8" w:rsidRDefault="00C17974" w:rsidP="00D23BC5">
      <w:pPr>
        <w:pStyle w:val="ListParagraph"/>
        <w:numPr>
          <w:ilvl w:val="1"/>
          <w:numId w:val="28"/>
        </w:numPr>
        <w:tabs>
          <w:tab w:val="left" w:pos="90"/>
          <w:tab w:val="left" w:pos="450"/>
        </w:tabs>
        <w:rPr>
          <w:color w:val="auto"/>
        </w:rPr>
      </w:pPr>
      <w:r w:rsidRPr="006008C8">
        <w:rPr>
          <w:color w:val="auto"/>
        </w:rPr>
        <w:t>Whole cell extract</w:t>
      </w:r>
    </w:p>
    <w:p w14:paraId="7D6114F3" w14:textId="77777777" w:rsidR="00DE08FF" w:rsidRPr="00582B9E" w:rsidRDefault="00DE08FF" w:rsidP="00D23BC5">
      <w:pPr>
        <w:pStyle w:val="ListParagraph"/>
        <w:tabs>
          <w:tab w:val="left" w:pos="90"/>
          <w:tab w:val="left" w:pos="450"/>
        </w:tabs>
        <w:ind w:left="0"/>
        <w:rPr>
          <w:color w:val="auto"/>
        </w:rPr>
      </w:pPr>
    </w:p>
    <w:p w14:paraId="6D60D99F" w14:textId="5AF7D454" w:rsidR="00C17974" w:rsidRDefault="00C17974" w:rsidP="00D23BC5">
      <w:pPr>
        <w:pStyle w:val="ListParagraph"/>
        <w:numPr>
          <w:ilvl w:val="2"/>
          <w:numId w:val="28"/>
        </w:numPr>
        <w:tabs>
          <w:tab w:val="left" w:pos="90"/>
          <w:tab w:val="left" w:pos="450"/>
        </w:tabs>
        <w:rPr>
          <w:color w:val="auto"/>
        </w:rPr>
      </w:pPr>
      <w:r w:rsidRPr="00582B9E">
        <w:rPr>
          <w:color w:val="auto"/>
        </w:rPr>
        <w:t>Aspirate the culture media using a vacuum trap. Be sure to remove all traces of media. Rinse the cells from the desired time points or culture conditions three times with ice</w:t>
      </w:r>
      <w:r w:rsidR="001C01D3">
        <w:rPr>
          <w:color w:val="auto"/>
        </w:rPr>
        <w:t>-</w:t>
      </w:r>
      <w:r w:rsidRPr="00582B9E">
        <w:rPr>
          <w:color w:val="auto"/>
        </w:rPr>
        <w:t>cold PBS free of calcium and magnesium.</w:t>
      </w:r>
    </w:p>
    <w:p w14:paraId="0E9873EC" w14:textId="77777777" w:rsidR="00DE08FF" w:rsidRPr="00582B9E" w:rsidRDefault="00DE08FF" w:rsidP="00D23BC5">
      <w:pPr>
        <w:pStyle w:val="ListParagraph"/>
        <w:tabs>
          <w:tab w:val="left" w:pos="90"/>
          <w:tab w:val="left" w:pos="450"/>
        </w:tabs>
        <w:ind w:left="0"/>
        <w:rPr>
          <w:color w:val="auto"/>
        </w:rPr>
      </w:pPr>
    </w:p>
    <w:p w14:paraId="356EF123" w14:textId="7099721B" w:rsidR="00C17974" w:rsidRPr="00465083" w:rsidRDefault="00C17974" w:rsidP="00D23BC5">
      <w:pPr>
        <w:pStyle w:val="ListParagraph"/>
        <w:numPr>
          <w:ilvl w:val="2"/>
          <w:numId w:val="28"/>
        </w:numPr>
        <w:tabs>
          <w:tab w:val="left" w:pos="90"/>
          <w:tab w:val="left" w:pos="450"/>
          <w:tab w:val="left" w:pos="540"/>
        </w:tabs>
        <w:rPr>
          <w:color w:val="auto"/>
        </w:rPr>
      </w:pPr>
      <w:r w:rsidRPr="00582B9E">
        <w:rPr>
          <w:color w:val="auto"/>
        </w:rPr>
        <w:t xml:space="preserve">Immediately scrape the cells from the plate using a new plastic cell scraper in 1 mL of PBS free of calcium and magnesium. Transfer the sample to a 1.5 mL microcentrifuge tube and centrifuge for 2 min at 2,000 x </w:t>
      </w:r>
      <w:r w:rsidRPr="00582B9E">
        <w:rPr>
          <w:i/>
          <w:color w:val="auto"/>
        </w:rPr>
        <w:t>g</w:t>
      </w:r>
      <w:r w:rsidRPr="00582B9E">
        <w:rPr>
          <w:color w:val="auto"/>
        </w:rPr>
        <w:t xml:space="preserve"> and aspirate the supernatant. </w:t>
      </w:r>
      <w:r w:rsidRPr="00465083">
        <w:rPr>
          <w:color w:val="auto"/>
        </w:rPr>
        <w:t xml:space="preserve">The protocol can be paused here. Store </w:t>
      </w:r>
      <w:r w:rsidR="00380082" w:rsidRPr="00465083">
        <w:rPr>
          <w:color w:val="auto"/>
        </w:rPr>
        <w:t xml:space="preserve">pellet </w:t>
      </w:r>
      <w:r w:rsidRPr="00465083">
        <w:rPr>
          <w:color w:val="auto"/>
        </w:rPr>
        <w:t xml:space="preserve">samples at -20 </w:t>
      </w:r>
      <w:r w:rsidR="001C01D3">
        <w:rPr>
          <w:color w:val="auto"/>
        </w:rPr>
        <w:t>°</w:t>
      </w:r>
      <w:r w:rsidRPr="00465083">
        <w:rPr>
          <w:color w:val="auto"/>
        </w:rPr>
        <w:t>C</w:t>
      </w:r>
      <w:r w:rsidR="0034434D" w:rsidRPr="00465083">
        <w:rPr>
          <w:color w:val="auto"/>
        </w:rPr>
        <w:t xml:space="preserve"> </w:t>
      </w:r>
      <w:r w:rsidR="00465083" w:rsidRPr="00465083">
        <w:rPr>
          <w:color w:val="auto"/>
        </w:rPr>
        <w:t xml:space="preserve">or </w:t>
      </w:r>
      <w:r w:rsidR="00465083">
        <w:rPr>
          <w:color w:val="auto"/>
        </w:rPr>
        <w:t>p</w:t>
      </w:r>
      <w:r w:rsidR="0034434D" w:rsidRPr="00465083">
        <w:rPr>
          <w:color w:val="auto"/>
        </w:rPr>
        <w:t xml:space="preserve">roceed to </w:t>
      </w:r>
      <w:r w:rsidR="00465083" w:rsidRPr="00465083">
        <w:rPr>
          <w:color w:val="auto"/>
        </w:rPr>
        <w:t xml:space="preserve">step </w:t>
      </w:r>
      <w:r w:rsidR="0034434D" w:rsidRPr="00465083">
        <w:rPr>
          <w:color w:val="auto"/>
        </w:rPr>
        <w:t>2.4.</w:t>
      </w:r>
    </w:p>
    <w:p w14:paraId="00D36D4A" w14:textId="77777777" w:rsidR="00C17974" w:rsidRPr="00DE08FF" w:rsidRDefault="00C17974" w:rsidP="00D23BC5">
      <w:pPr>
        <w:tabs>
          <w:tab w:val="left" w:pos="90"/>
          <w:tab w:val="left" w:pos="450"/>
        </w:tabs>
        <w:rPr>
          <w:b/>
          <w:color w:val="auto"/>
        </w:rPr>
      </w:pPr>
    </w:p>
    <w:p w14:paraId="00EDC8BE" w14:textId="77777777" w:rsidR="00F44E01" w:rsidRPr="006008C8" w:rsidRDefault="00F44E01" w:rsidP="00D23BC5">
      <w:pPr>
        <w:pStyle w:val="ListParagraph"/>
        <w:numPr>
          <w:ilvl w:val="1"/>
          <w:numId w:val="28"/>
        </w:numPr>
        <w:tabs>
          <w:tab w:val="left" w:pos="90"/>
          <w:tab w:val="left" w:pos="450"/>
        </w:tabs>
        <w:rPr>
          <w:color w:val="auto"/>
        </w:rPr>
      </w:pPr>
      <w:r w:rsidRPr="006008C8">
        <w:t>Subcellular fractionation</w:t>
      </w:r>
    </w:p>
    <w:p w14:paraId="4ED783D3" w14:textId="77777777" w:rsidR="00DE08FF" w:rsidRPr="00652D2D" w:rsidRDefault="00DE08FF" w:rsidP="00D23BC5">
      <w:pPr>
        <w:pStyle w:val="ListParagraph"/>
        <w:tabs>
          <w:tab w:val="left" w:pos="90"/>
          <w:tab w:val="left" w:pos="450"/>
          <w:tab w:val="left" w:pos="540"/>
        </w:tabs>
        <w:ind w:left="0"/>
        <w:rPr>
          <w:color w:val="auto"/>
          <w:highlight w:val="yellow"/>
        </w:rPr>
      </w:pPr>
    </w:p>
    <w:p w14:paraId="09AE8490" w14:textId="33DCAE9B" w:rsidR="00F44E01" w:rsidRPr="00652D2D" w:rsidRDefault="00C17974" w:rsidP="00D23BC5">
      <w:pPr>
        <w:pStyle w:val="ListParagraph"/>
        <w:numPr>
          <w:ilvl w:val="2"/>
          <w:numId w:val="28"/>
        </w:numPr>
        <w:tabs>
          <w:tab w:val="left" w:pos="90"/>
          <w:tab w:val="left" w:pos="450"/>
          <w:tab w:val="left" w:pos="540"/>
        </w:tabs>
        <w:rPr>
          <w:color w:val="auto"/>
          <w:highlight w:val="yellow"/>
        </w:rPr>
      </w:pPr>
      <w:r w:rsidRPr="00652D2D">
        <w:rPr>
          <w:highlight w:val="yellow"/>
        </w:rPr>
        <w:t xml:space="preserve">Aspirate the culture media using a vacuum trap. Be sure to remove all traces of media. </w:t>
      </w:r>
      <w:r w:rsidRPr="00652D2D">
        <w:rPr>
          <w:color w:val="auto"/>
          <w:highlight w:val="yellow"/>
        </w:rPr>
        <w:t>Rinse the cells from the desired time points or culture conditions three times with ice</w:t>
      </w:r>
      <w:r w:rsidR="001C01D3">
        <w:rPr>
          <w:color w:val="auto"/>
          <w:highlight w:val="yellow"/>
        </w:rPr>
        <w:t>-</w:t>
      </w:r>
      <w:r w:rsidRPr="00652D2D">
        <w:rPr>
          <w:color w:val="auto"/>
          <w:highlight w:val="yellow"/>
        </w:rPr>
        <w:t>cold PBS free of calcium and magnesium. Scrape the cells off the plate with 1 mL of ice</w:t>
      </w:r>
      <w:r w:rsidR="001C01D3">
        <w:rPr>
          <w:color w:val="auto"/>
          <w:highlight w:val="yellow"/>
        </w:rPr>
        <w:t>-</w:t>
      </w:r>
      <w:r w:rsidRPr="00652D2D">
        <w:rPr>
          <w:color w:val="auto"/>
          <w:highlight w:val="yellow"/>
        </w:rPr>
        <w:t>cold PBS free of calcium and magnesium.</w:t>
      </w:r>
    </w:p>
    <w:p w14:paraId="463A51B7" w14:textId="77777777" w:rsidR="00DE08FF" w:rsidRPr="00652D2D" w:rsidRDefault="00DE08FF" w:rsidP="00D23BC5">
      <w:pPr>
        <w:pStyle w:val="ListParagraph"/>
        <w:tabs>
          <w:tab w:val="left" w:pos="90"/>
          <w:tab w:val="left" w:pos="450"/>
          <w:tab w:val="left" w:pos="540"/>
        </w:tabs>
        <w:ind w:left="0"/>
        <w:rPr>
          <w:color w:val="auto"/>
          <w:highlight w:val="yellow"/>
        </w:rPr>
      </w:pPr>
    </w:p>
    <w:p w14:paraId="52556B73" w14:textId="01BDAA10" w:rsidR="00380082" w:rsidRPr="00652D2D" w:rsidRDefault="00C17974" w:rsidP="00D23BC5">
      <w:pPr>
        <w:pStyle w:val="ListParagraph"/>
        <w:numPr>
          <w:ilvl w:val="2"/>
          <w:numId w:val="28"/>
        </w:numPr>
        <w:tabs>
          <w:tab w:val="left" w:pos="90"/>
          <w:tab w:val="left" w:pos="450"/>
          <w:tab w:val="left" w:pos="540"/>
        </w:tabs>
        <w:rPr>
          <w:color w:val="auto"/>
          <w:highlight w:val="yellow"/>
        </w:rPr>
      </w:pPr>
      <w:r w:rsidRPr="00652D2D">
        <w:rPr>
          <w:color w:val="auto"/>
          <w:highlight w:val="yellow"/>
        </w:rPr>
        <w:t xml:space="preserve">Transfer the samples to a 1.5 mL microcentrifuge tube and keep on ice. Centrifuge for 10 s at 10,000 x </w:t>
      </w:r>
      <w:r w:rsidRPr="00652D2D">
        <w:rPr>
          <w:i/>
          <w:color w:val="auto"/>
          <w:highlight w:val="yellow"/>
        </w:rPr>
        <w:t>g</w:t>
      </w:r>
      <w:r w:rsidRPr="00652D2D">
        <w:rPr>
          <w:color w:val="auto"/>
          <w:highlight w:val="yellow"/>
        </w:rPr>
        <w:t>. Continue rapid isolation of nuclei if metal analysis of cytoplasmic and nuclear fractions is desired. This procedure will minimize the potential loss of metals due to cell extraction</w:t>
      </w:r>
      <w:r w:rsidRPr="00652D2D">
        <w:rPr>
          <w:color w:val="auto"/>
          <w:highlight w:val="yellow"/>
        </w:rPr>
        <w:fldChar w:fldCharType="begin">
          <w:fldData xml:space="preserve">PEVuZE5vdGU+PENpdGU+PEF1dGhvcj5TdXp1a2k8L0F1dGhvcj48WWVhcj4yMDEwPC9ZZWFyPjxS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</w:fldData>
        </w:fldChar>
      </w:r>
      <w:r w:rsidR="00A041D0" w:rsidRPr="00652D2D">
        <w:rPr>
          <w:color w:val="auto"/>
          <w:highlight w:val="yellow"/>
        </w:rPr>
        <w:instrText xml:space="preserve"> ADDIN EN.CITE </w:instrText>
      </w:r>
      <w:r w:rsidR="00A041D0" w:rsidRPr="00652D2D">
        <w:rPr>
          <w:color w:val="auto"/>
          <w:highlight w:val="yellow"/>
        </w:rPr>
        <w:fldChar w:fldCharType="begin">
          <w:fldData xml:space="preserve">PEVuZE5vdGU+PENpdGU+PEF1dGhvcj5TdXp1a2k8L0F1dGhvcj48WWVhcj4yMDEwPC9ZZWFyPjxS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</w:fldData>
        </w:fldChar>
      </w:r>
      <w:r w:rsidR="00A041D0" w:rsidRPr="00652D2D">
        <w:rPr>
          <w:color w:val="auto"/>
          <w:highlight w:val="yellow"/>
        </w:rPr>
        <w:instrText xml:space="preserve"> ADDIN EN.CITE.DATA </w:instrText>
      </w:r>
      <w:r w:rsidR="00A041D0" w:rsidRPr="00652D2D">
        <w:rPr>
          <w:color w:val="auto"/>
          <w:highlight w:val="yellow"/>
        </w:rPr>
      </w:r>
      <w:r w:rsidR="00A041D0" w:rsidRPr="00652D2D">
        <w:rPr>
          <w:color w:val="auto"/>
          <w:highlight w:val="yellow"/>
        </w:rPr>
        <w:fldChar w:fldCharType="end"/>
      </w:r>
      <w:r w:rsidRPr="00652D2D">
        <w:rPr>
          <w:color w:val="auto"/>
          <w:highlight w:val="yellow"/>
        </w:rPr>
      </w:r>
      <w:r w:rsidRPr="00652D2D">
        <w:rPr>
          <w:color w:val="auto"/>
          <w:highlight w:val="yellow"/>
        </w:rPr>
        <w:fldChar w:fldCharType="separate"/>
      </w:r>
      <w:hyperlink w:anchor="_ENREF_39" w:tooltip="Suzuki, 2010 #1337" w:history="1">
        <w:r w:rsidR="00A041D0" w:rsidRPr="00652D2D">
          <w:rPr>
            <w:noProof/>
            <w:color w:val="auto"/>
            <w:highlight w:val="yellow"/>
            <w:vertAlign w:val="superscript"/>
          </w:rPr>
          <w:t>39</w:t>
        </w:r>
      </w:hyperlink>
      <w:r w:rsidR="00A041D0" w:rsidRPr="00652D2D">
        <w:rPr>
          <w:noProof/>
          <w:color w:val="auto"/>
          <w:highlight w:val="yellow"/>
          <w:vertAlign w:val="superscript"/>
        </w:rPr>
        <w:t>,</w:t>
      </w:r>
      <w:hyperlink w:anchor="_ENREF_40" w:tooltip="Nabbi, 2015 #1756" w:history="1">
        <w:r w:rsidR="00A041D0" w:rsidRPr="00652D2D">
          <w:rPr>
            <w:noProof/>
            <w:color w:val="auto"/>
            <w:highlight w:val="yellow"/>
            <w:vertAlign w:val="superscript"/>
          </w:rPr>
          <w:t>40</w:t>
        </w:r>
      </w:hyperlink>
      <w:r w:rsidRPr="00652D2D">
        <w:rPr>
          <w:color w:val="auto"/>
          <w:highlight w:val="yellow"/>
        </w:rPr>
        <w:fldChar w:fldCharType="end"/>
      </w:r>
      <w:r w:rsidRPr="00652D2D">
        <w:rPr>
          <w:color w:val="auto"/>
          <w:highlight w:val="yellow"/>
        </w:rPr>
        <w:t xml:space="preserve">. </w:t>
      </w:r>
    </w:p>
    <w:p w14:paraId="195589B5" w14:textId="77777777" w:rsidR="00DE08FF" w:rsidRPr="00652D2D" w:rsidRDefault="00DE08FF" w:rsidP="00D23BC5">
      <w:pPr>
        <w:pStyle w:val="ListParagraph"/>
        <w:tabs>
          <w:tab w:val="left" w:pos="90"/>
          <w:tab w:val="left" w:pos="450"/>
          <w:tab w:val="left" w:pos="540"/>
        </w:tabs>
        <w:ind w:left="0"/>
        <w:rPr>
          <w:color w:val="auto"/>
          <w:highlight w:val="yellow"/>
        </w:rPr>
      </w:pPr>
    </w:p>
    <w:p w14:paraId="3A1537C6" w14:textId="4993C5BE" w:rsidR="00380082" w:rsidRPr="00652D2D" w:rsidRDefault="00C17974" w:rsidP="00D23BC5">
      <w:pPr>
        <w:pStyle w:val="ListParagraph"/>
        <w:numPr>
          <w:ilvl w:val="2"/>
          <w:numId w:val="28"/>
        </w:numPr>
        <w:tabs>
          <w:tab w:val="left" w:pos="90"/>
          <w:tab w:val="left" w:pos="450"/>
          <w:tab w:val="left" w:pos="540"/>
        </w:tabs>
        <w:rPr>
          <w:color w:val="auto"/>
          <w:highlight w:val="yellow"/>
        </w:rPr>
      </w:pPr>
      <w:r w:rsidRPr="00652D2D">
        <w:rPr>
          <w:color w:val="auto"/>
          <w:highlight w:val="yellow"/>
        </w:rPr>
        <w:t xml:space="preserve">Remove the supernatant by aspiration and resuspend the cell pellet in 400 </w:t>
      </w:r>
      <w:proofErr w:type="spellStart"/>
      <w:r w:rsidRPr="00652D2D">
        <w:rPr>
          <w:color w:val="auto"/>
          <w:highlight w:val="yellow"/>
        </w:rPr>
        <w:t>μL</w:t>
      </w:r>
      <w:proofErr w:type="spellEnd"/>
      <w:r w:rsidRPr="00652D2D">
        <w:rPr>
          <w:color w:val="auto"/>
          <w:highlight w:val="yellow"/>
        </w:rPr>
        <w:t xml:space="preserve"> of ice-cold PBS free of calcium and magnesium, containing 0.1% </w:t>
      </w:r>
      <w:bookmarkStart w:id="6" w:name="OLE_LINK1"/>
      <w:proofErr w:type="spellStart"/>
      <w:r w:rsidRPr="00652D2D">
        <w:rPr>
          <w:color w:val="auto"/>
          <w:highlight w:val="yellow"/>
        </w:rPr>
        <w:t>Nonidet</w:t>
      </w:r>
      <w:proofErr w:type="spellEnd"/>
      <w:r w:rsidRPr="00652D2D">
        <w:rPr>
          <w:color w:val="auto"/>
          <w:highlight w:val="yellow"/>
        </w:rPr>
        <w:t xml:space="preserve"> P-40 (NP-40)</w:t>
      </w:r>
      <w:bookmarkEnd w:id="6"/>
      <w:r w:rsidRPr="00652D2D">
        <w:rPr>
          <w:color w:val="auto"/>
          <w:highlight w:val="yellow"/>
        </w:rPr>
        <w:t xml:space="preserve">, a non-ionic detergent. Transfer 100 </w:t>
      </w:r>
      <w:proofErr w:type="spellStart"/>
      <w:r w:rsidRPr="00652D2D">
        <w:rPr>
          <w:color w:val="auto"/>
          <w:highlight w:val="yellow"/>
        </w:rPr>
        <w:t>μL</w:t>
      </w:r>
      <w:proofErr w:type="spellEnd"/>
      <w:r w:rsidRPr="00652D2D">
        <w:rPr>
          <w:color w:val="auto"/>
          <w:highlight w:val="yellow"/>
        </w:rPr>
        <w:t xml:space="preserve"> to a new microcentrifuge tube and consider it as the whole cell sample. This aliquot represents 25% of the sample.</w:t>
      </w:r>
    </w:p>
    <w:p w14:paraId="4515DFF7" w14:textId="77777777" w:rsidR="00DE08FF" w:rsidRPr="00652D2D" w:rsidRDefault="00DE08FF" w:rsidP="00D23BC5">
      <w:pPr>
        <w:pStyle w:val="ListParagraph"/>
        <w:tabs>
          <w:tab w:val="left" w:pos="90"/>
          <w:tab w:val="left" w:pos="450"/>
          <w:tab w:val="left" w:pos="540"/>
        </w:tabs>
        <w:ind w:left="0"/>
        <w:rPr>
          <w:color w:val="auto"/>
          <w:highlight w:val="yellow"/>
        </w:rPr>
      </w:pPr>
    </w:p>
    <w:p w14:paraId="12600894" w14:textId="2C0ED03B" w:rsidR="00380082" w:rsidRPr="00652D2D" w:rsidRDefault="00C17974" w:rsidP="00D23BC5">
      <w:pPr>
        <w:pStyle w:val="ListParagraph"/>
        <w:numPr>
          <w:ilvl w:val="2"/>
          <w:numId w:val="28"/>
        </w:numPr>
        <w:tabs>
          <w:tab w:val="left" w:pos="90"/>
          <w:tab w:val="left" w:pos="450"/>
          <w:tab w:val="left" w:pos="540"/>
        </w:tabs>
        <w:rPr>
          <w:color w:val="auto"/>
          <w:highlight w:val="yellow"/>
        </w:rPr>
      </w:pPr>
      <w:r w:rsidRPr="00652D2D">
        <w:rPr>
          <w:color w:val="auto"/>
          <w:highlight w:val="yellow"/>
        </w:rPr>
        <w:t>Isolate nuclei by pipetting the cell suspension 5 to 10 times on ice with a P1000 micropipette tip. Nuclei isolation of epithelial cells requires a concentration of 0.5 % NP-40.</w:t>
      </w:r>
      <w:r w:rsidR="00FB0D99" w:rsidRPr="00652D2D">
        <w:rPr>
          <w:color w:val="auto"/>
          <w:highlight w:val="yellow"/>
        </w:rPr>
        <w:t xml:space="preserve"> </w:t>
      </w:r>
      <w:r w:rsidR="00FB0D99" w:rsidRPr="00652D2D">
        <w:rPr>
          <w:color w:val="auto"/>
          <w:highlight w:val="yellow"/>
        </w:rPr>
        <w:lastRenderedPageBreak/>
        <w:t>Achieve</w:t>
      </w:r>
      <w:r w:rsidRPr="00652D2D">
        <w:rPr>
          <w:color w:val="auto"/>
          <w:highlight w:val="yellow"/>
        </w:rPr>
        <w:t xml:space="preserve"> </w:t>
      </w:r>
      <w:r w:rsidR="00FB0D99" w:rsidRPr="00652D2D">
        <w:rPr>
          <w:color w:val="auto"/>
          <w:highlight w:val="yellow"/>
        </w:rPr>
        <w:t>c</w:t>
      </w:r>
      <w:r w:rsidRPr="00652D2D">
        <w:rPr>
          <w:color w:val="auto"/>
          <w:highlight w:val="yellow"/>
        </w:rPr>
        <w:t>ell dissociation by passing the cell suspension through a 26 ¾ G needle 10 to 15 times, followed by 10 to 15 passages through a 30 ½ G needle.</w:t>
      </w:r>
      <w:r w:rsidR="00D23BC5" w:rsidRPr="00D23BC5">
        <w:rPr>
          <w:color w:val="auto"/>
        </w:rPr>
        <w:t xml:space="preserve"> </w:t>
      </w:r>
    </w:p>
    <w:p w14:paraId="375B574E" w14:textId="77777777" w:rsidR="00DE08FF" w:rsidRPr="00582B9E" w:rsidRDefault="00DE08FF" w:rsidP="00D23BC5">
      <w:pPr>
        <w:pStyle w:val="ListParagraph"/>
        <w:tabs>
          <w:tab w:val="left" w:pos="90"/>
          <w:tab w:val="left" w:pos="450"/>
          <w:tab w:val="left" w:pos="540"/>
        </w:tabs>
        <w:ind w:left="0"/>
        <w:rPr>
          <w:color w:val="auto"/>
          <w:highlight w:val="green"/>
        </w:rPr>
      </w:pPr>
    </w:p>
    <w:p w14:paraId="0BDA6782" w14:textId="37B81A2F" w:rsidR="00DE08FF" w:rsidRPr="00652D2D" w:rsidRDefault="00C17974" w:rsidP="00D23BC5">
      <w:pPr>
        <w:pStyle w:val="ListParagraph"/>
        <w:tabs>
          <w:tab w:val="left" w:pos="90"/>
          <w:tab w:val="left" w:pos="450"/>
          <w:tab w:val="left" w:pos="540"/>
        </w:tabs>
        <w:ind w:left="0"/>
        <w:rPr>
          <w:color w:val="auto"/>
          <w:highlight w:val="yellow"/>
        </w:rPr>
      </w:pPr>
      <w:r w:rsidRPr="00652D2D">
        <w:rPr>
          <w:color w:val="auto"/>
          <w:highlight w:val="yellow"/>
        </w:rPr>
        <w:t>NOTE: Verify the nuclei integrity by light microscopy using a 40x objective</w:t>
      </w:r>
      <w:r w:rsidR="00DE08FF" w:rsidRPr="00652D2D">
        <w:rPr>
          <w:color w:val="auto"/>
          <w:highlight w:val="yellow"/>
        </w:rPr>
        <w:t>.</w:t>
      </w:r>
    </w:p>
    <w:p w14:paraId="2CD14349" w14:textId="77777777" w:rsidR="00DE08FF" w:rsidRPr="00652D2D" w:rsidRDefault="00DE08FF" w:rsidP="00D23BC5">
      <w:pPr>
        <w:pStyle w:val="ListParagraph"/>
        <w:tabs>
          <w:tab w:val="left" w:pos="90"/>
          <w:tab w:val="left" w:pos="450"/>
          <w:tab w:val="left" w:pos="540"/>
        </w:tabs>
        <w:ind w:left="0"/>
        <w:rPr>
          <w:color w:val="auto"/>
          <w:highlight w:val="yellow"/>
        </w:rPr>
      </w:pPr>
    </w:p>
    <w:p w14:paraId="6AC0E16A" w14:textId="00EDB513" w:rsidR="00380082" w:rsidRPr="00652D2D" w:rsidRDefault="00C17974" w:rsidP="00D23BC5">
      <w:pPr>
        <w:pStyle w:val="ListParagraph"/>
        <w:numPr>
          <w:ilvl w:val="2"/>
          <w:numId w:val="28"/>
        </w:numPr>
        <w:tabs>
          <w:tab w:val="left" w:pos="90"/>
          <w:tab w:val="left" w:pos="450"/>
          <w:tab w:val="left" w:pos="540"/>
        </w:tabs>
        <w:rPr>
          <w:color w:val="auto"/>
          <w:highlight w:val="yellow"/>
        </w:rPr>
      </w:pPr>
      <w:r w:rsidRPr="00652D2D">
        <w:rPr>
          <w:color w:val="auto"/>
          <w:highlight w:val="yellow"/>
        </w:rPr>
        <w:t xml:space="preserve">Centrifuge the remaining cell lysate suspension (300 </w:t>
      </w:r>
      <w:proofErr w:type="spellStart"/>
      <w:r w:rsidRPr="00652D2D">
        <w:rPr>
          <w:color w:val="auto"/>
          <w:highlight w:val="yellow"/>
        </w:rPr>
        <w:t>μL</w:t>
      </w:r>
      <w:proofErr w:type="spellEnd"/>
      <w:r w:rsidRPr="00652D2D">
        <w:rPr>
          <w:color w:val="auto"/>
          <w:highlight w:val="yellow"/>
        </w:rPr>
        <w:t>) for 10 s at 10,000 x</w:t>
      </w:r>
      <w:r w:rsidRPr="00652D2D">
        <w:rPr>
          <w:i/>
          <w:color w:val="auto"/>
          <w:highlight w:val="yellow"/>
        </w:rPr>
        <w:t xml:space="preserve"> g</w:t>
      </w:r>
      <w:r w:rsidRPr="00652D2D">
        <w:rPr>
          <w:color w:val="auto"/>
          <w:highlight w:val="yellow"/>
        </w:rPr>
        <w:t>.</w:t>
      </w:r>
      <w:r w:rsidR="00D23BC5" w:rsidRPr="00D23BC5">
        <w:rPr>
          <w:color w:val="auto"/>
        </w:rPr>
        <w:t xml:space="preserve"> </w:t>
      </w:r>
      <w:r w:rsidRPr="00652D2D">
        <w:rPr>
          <w:color w:val="auto"/>
          <w:highlight w:val="yellow"/>
        </w:rPr>
        <w:t xml:space="preserve">The supernatant will contain the cytosolic fraction. Transfer the 300 </w:t>
      </w:r>
      <w:proofErr w:type="spellStart"/>
      <w:r w:rsidRPr="00652D2D">
        <w:rPr>
          <w:color w:val="auto"/>
          <w:highlight w:val="yellow"/>
        </w:rPr>
        <w:t>μL</w:t>
      </w:r>
      <w:proofErr w:type="spellEnd"/>
      <w:r w:rsidRPr="00652D2D">
        <w:rPr>
          <w:color w:val="auto"/>
          <w:highlight w:val="yellow"/>
        </w:rPr>
        <w:t xml:space="preserve"> to a new microcentrifuge tube.</w:t>
      </w:r>
    </w:p>
    <w:p w14:paraId="2E01BA08" w14:textId="77777777" w:rsidR="00DE08FF" w:rsidRPr="00652D2D" w:rsidRDefault="00DE08FF" w:rsidP="00D23BC5">
      <w:pPr>
        <w:pStyle w:val="ListParagraph"/>
        <w:tabs>
          <w:tab w:val="left" w:pos="90"/>
          <w:tab w:val="left" w:pos="450"/>
          <w:tab w:val="left" w:pos="540"/>
        </w:tabs>
        <w:ind w:left="0"/>
        <w:rPr>
          <w:color w:val="auto"/>
          <w:highlight w:val="yellow"/>
        </w:rPr>
      </w:pPr>
    </w:p>
    <w:p w14:paraId="5900A787" w14:textId="3D4690AB" w:rsidR="00380082" w:rsidRPr="00652D2D" w:rsidRDefault="00C17974" w:rsidP="00D23BC5">
      <w:pPr>
        <w:pStyle w:val="ListParagraph"/>
        <w:numPr>
          <w:ilvl w:val="2"/>
          <w:numId w:val="28"/>
        </w:numPr>
        <w:tabs>
          <w:tab w:val="left" w:pos="90"/>
          <w:tab w:val="left" w:pos="450"/>
          <w:tab w:val="left" w:pos="540"/>
        </w:tabs>
        <w:rPr>
          <w:color w:val="auto"/>
          <w:highlight w:val="yellow"/>
        </w:rPr>
      </w:pPr>
      <w:r w:rsidRPr="00652D2D">
        <w:rPr>
          <w:color w:val="auto"/>
          <w:highlight w:val="yellow"/>
        </w:rPr>
        <w:t xml:space="preserve">Rinse the pellet containing the nuclear fraction in 500 </w:t>
      </w:r>
      <w:proofErr w:type="spellStart"/>
      <w:r w:rsidRPr="00652D2D">
        <w:rPr>
          <w:color w:val="auto"/>
          <w:highlight w:val="yellow"/>
        </w:rPr>
        <w:t>μL</w:t>
      </w:r>
      <w:proofErr w:type="spellEnd"/>
      <w:r w:rsidRPr="00652D2D">
        <w:rPr>
          <w:color w:val="auto"/>
          <w:highlight w:val="yellow"/>
        </w:rPr>
        <w:t xml:space="preserve"> PBS free of calcium and magnesium, containing 0.1% NP-40, then centrifuge for 10 s at 10,000</w:t>
      </w:r>
      <w:r w:rsidRPr="00652D2D">
        <w:rPr>
          <w:i/>
          <w:color w:val="auto"/>
          <w:highlight w:val="yellow"/>
        </w:rPr>
        <w:t xml:space="preserve"> </w:t>
      </w:r>
      <w:r w:rsidRPr="00652D2D">
        <w:rPr>
          <w:color w:val="auto"/>
          <w:highlight w:val="yellow"/>
        </w:rPr>
        <w:t>x</w:t>
      </w:r>
      <w:r w:rsidRPr="00652D2D">
        <w:rPr>
          <w:i/>
          <w:color w:val="auto"/>
          <w:highlight w:val="yellow"/>
        </w:rPr>
        <w:t xml:space="preserve"> g</w:t>
      </w:r>
      <w:r w:rsidRPr="00652D2D">
        <w:rPr>
          <w:color w:val="auto"/>
          <w:highlight w:val="yellow"/>
        </w:rPr>
        <w:t xml:space="preserve">. Remove the supernatant and resuspend the pellet containing the nuclei in 100 </w:t>
      </w:r>
      <w:proofErr w:type="spellStart"/>
      <w:r w:rsidRPr="00652D2D">
        <w:rPr>
          <w:color w:val="auto"/>
          <w:highlight w:val="yellow"/>
        </w:rPr>
        <w:t>μL</w:t>
      </w:r>
      <w:proofErr w:type="spellEnd"/>
      <w:r w:rsidRPr="00652D2D">
        <w:rPr>
          <w:color w:val="auto"/>
          <w:highlight w:val="yellow"/>
        </w:rPr>
        <w:t xml:space="preserve"> of the same solution.</w:t>
      </w:r>
      <w:r w:rsidR="00380082" w:rsidRPr="00652D2D">
        <w:rPr>
          <w:color w:val="auto"/>
          <w:highlight w:val="yellow"/>
        </w:rPr>
        <w:t xml:space="preserve"> </w:t>
      </w:r>
    </w:p>
    <w:p w14:paraId="5728B4FB" w14:textId="77777777" w:rsidR="00DE08FF" w:rsidRPr="00652D2D" w:rsidRDefault="00DE08FF" w:rsidP="00D23BC5">
      <w:pPr>
        <w:pStyle w:val="ListParagraph"/>
        <w:tabs>
          <w:tab w:val="left" w:pos="90"/>
          <w:tab w:val="left" w:pos="450"/>
          <w:tab w:val="left" w:pos="540"/>
        </w:tabs>
        <w:ind w:left="0"/>
        <w:rPr>
          <w:color w:val="auto"/>
          <w:highlight w:val="yellow"/>
        </w:rPr>
      </w:pPr>
    </w:p>
    <w:p w14:paraId="4EF27C5D" w14:textId="6431D07F" w:rsidR="00C17974" w:rsidRPr="00D23BC5" w:rsidRDefault="00C17974" w:rsidP="00D23BC5">
      <w:pPr>
        <w:pStyle w:val="ListParagraph"/>
        <w:tabs>
          <w:tab w:val="left" w:pos="90"/>
          <w:tab w:val="left" w:pos="450"/>
        </w:tabs>
        <w:ind w:left="0"/>
        <w:rPr>
          <w:color w:val="auto"/>
        </w:rPr>
      </w:pPr>
      <w:bookmarkStart w:id="7" w:name="_GoBack"/>
      <w:bookmarkEnd w:id="7"/>
      <w:r w:rsidRPr="00D23BC5">
        <w:rPr>
          <w:color w:val="auto"/>
        </w:rPr>
        <w:t xml:space="preserve">NOTE: The protocol can be paused here. Samples can be stored at </w:t>
      </w:r>
      <w:r w:rsidR="009E02D2" w:rsidRPr="00D23BC5">
        <w:rPr>
          <w:color w:val="auto"/>
        </w:rPr>
        <w:t xml:space="preserve">-20 </w:t>
      </w:r>
      <w:r w:rsidR="006D2CFA" w:rsidRPr="00D23BC5">
        <w:rPr>
          <w:color w:val="auto"/>
        </w:rPr>
        <w:t>°</w:t>
      </w:r>
      <w:r w:rsidR="009E02D2" w:rsidRPr="00D23BC5">
        <w:rPr>
          <w:color w:val="auto"/>
        </w:rPr>
        <w:t>C</w:t>
      </w:r>
      <w:r w:rsidRPr="00D23BC5">
        <w:rPr>
          <w:color w:val="auto"/>
        </w:rPr>
        <w:t>.</w:t>
      </w:r>
    </w:p>
    <w:p w14:paraId="03EDF077" w14:textId="77777777" w:rsidR="00DE08FF" w:rsidRPr="00652D2D" w:rsidRDefault="00DE08FF" w:rsidP="00D23BC5">
      <w:pPr>
        <w:pStyle w:val="ListParagraph"/>
        <w:tabs>
          <w:tab w:val="left" w:pos="90"/>
          <w:tab w:val="left" w:pos="450"/>
        </w:tabs>
        <w:ind w:left="0"/>
        <w:rPr>
          <w:b/>
          <w:color w:val="808080" w:themeColor="background1" w:themeShade="80"/>
          <w:highlight w:val="yellow"/>
        </w:rPr>
      </w:pPr>
    </w:p>
    <w:p w14:paraId="3D53891E" w14:textId="5679E2B9" w:rsidR="00FB0D99" w:rsidRPr="00652D2D" w:rsidRDefault="00C17974" w:rsidP="00D23BC5">
      <w:pPr>
        <w:pStyle w:val="ListParagraph"/>
        <w:numPr>
          <w:ilvl w:val="1"/>
          <w:numId w:val="28"/>
        </w:numPr>
        <w:tabs>
          <w:tab w:val="left" w:pos="90"/>
          <w:tab w:val="left" w:pos="450"/>
        </w:tabs>
        <w:rPr>
          <w:color w:val="auto"/>
          <w:highlight w:val="yellow"/>
        </w:rPr>
      </w:pPr>
      <w:r w:rsidRPr="00652D2D">
        <w:rPr>
          <w:color w:val="auto"/>
          <w:highlight w:val="yellow"/>
        </w:rPr>
        <w:t xml:space="preserve">Lyse the cells by three sonication cycles (30 </w:t>
      </w:r>
      <w:proofErr w:type="spellStart"/>
      <w:r w:rsidRPr="00652D2D">
        <w:rPr>
          <w:color w:val="auto"/>
          <w:highlight w:val="yellow"/>
        </w:rPr>
        <w:t>s on</w:t>
      </w:r>
      <w:proofErr w:type="spellEnd"/>
      <w:r w:rsidR="006D2CFA">
        <w:rPr>
          <w:color w:val="auto"/>
          <w:highlight w:val="yellow"/>
        </w:rPr>
        <w:t>/</w:t>
      </w:r>
      <w:r w:rsidRPr="00652D2D">
        <w:rPr>
          <w:color w:val="auto"/>
          <w:highlight w:val="yellow"/>
        </w:rPr>
        <w:t>30 s off</w:t>
      </w:r>
      <w:r w:rsidR="00D23BC5">
        <w:rPr>
          <w:color w:val="auto"/>
          <w:highlight w:val="yellow"/>
        </w:rPr>
        <w:t>, at 50 kHz, 200 W</w:t>
      </w:r>
      <w:r w:rsidRPr="00652D2D">
        <w:rPr>
          <w:color w:val="auto"/>
          <w:highlight w:val="yellow"/>
        </w:rPr>
        <w:t>) for 5 min. Quantify total protein content in the sample by Bradford</w:t>
      </w:r>
      <w:hyperlink w:anchor="_ENREF_41" w:tooltip="Bradford, 1976 #3" w:history="1">
        <w:r w:rsidR="00A041D0" w:rsidRPr="00652D2D">
          <w:rPr>
            <w:color w:val="auto"/>
            <w:highlight w:val="yellow"/>
          </w:rPr>
          <w:fldChar w:fldCharType="begin"/>
        </w:r>
        <w:r w:rsidR="00A041D0" w:rsidRPr="00652D2D">
          <w:rPr>
            <w:color w:val="auto"/>
            <w:highlight w:val="yellow"/>
          </w:rPr>
          <w:instrText xml:space="preserve"> ADDIN EN.CITE &lt;EndNote&gt;&lt;Cite&gt;&lt;Author&gt;Bradford&lt;/Author&gt;&lt;Year&gt;1976&lt;/Year&gt;&lt;RecNum&gt;3&lt;/RecNum&gt;&lt;DisplayText&gt;&lt;style face="superscript"&gt;41&lt;/style&gt;&lt;/DisplayText&gt;&lt;record&gt;&lt;rec-number&gt;3&lt;/rec-number&gt;&lt;foreign-keys&gt;&lt;key app="EN" db-id="dszafdeeoppfa0e02sq5s2eet92vwd09z90a"&gt;3&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titles&gt;&lt;periodical&gt;&lt;full-title&gt;Anal Biochem&lt;/full-title&gt;&lt;/periodical&gt;&lt;pages&gt;248-54&lt;/pages&gt;&lt;volume&gt;72&lt;/volume&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7&lt;/date&gt;&lt;/pub-dates&gt;&lt;/dates&gt;&lt;isbn&gt;0003-2697 (Print)&amp;#xD;0003-2697 (Linking)&lt;/isbn&gt;&lt;accession-num&gt;942051&lt;/accession-num&gt;&lt;urls&gt;&lt;related-urls&gt;&lt;url&gt;http://www.ncbi.nlm.nih.gov/pubmed/942051&lt;/url&gt;&lt;/related-urls&gt;&lt;/urls&gt;&lt;/record&gt;&lt;/Cite&gt;&lt;/EndNote&gt;</w:instrText>
        </w:r>
        <w:r w:rsidR="00A041D0" w:rsidRPr="00652D2D">
          <w:rPr>
            <w:color w:val="auto"/>
            <w:highlight w:val="yellow"/>
          </w:rPr>
          <w:fldChar w:fldCharType="separate"/>
        </w:r>
        <w:r w:rsidR="00A041D0" w:rsidRPr="00652D2D">
          <w:rPr>
            <w:noProof/>
            <w:color w:val="auto"/>
            <w:highlight w:val="yellow"/>
            <w:vertAlign w:val="superscript"/>
          </w:rPr>
          <w:t>41</w:t>
        </w:r>
        <w:r w:rsidR="00A041D0" w:rsidRPr="00652D2D">
          <w:rPr>
            <w:color w:val="auto"/>
            <w:highlight w:val="yellow"/>
          </w:rPr>
          <w:fldChar w:fldCharType="end"/>
        </w:r>
      </w:hyperlink>
      <w:r w:rsidRPr="00652D2D">
        <w:rPr>
          <w:color w:val="auto"/>
          <w:highlight w:val="yellow"/>
        </w:rPr>
        <w:t>.</w:t>
      </w:r>
      <w:r w:rsidR="00A96DEC" w:rsidRPr="00652D2D">
        <w:rPr>
          <w:color w:val="auto"/>
          <w:highlight w:val="yellow"/>
        </w:rPr>
        <w:t xml:space="preserve"> </w:t>
      </w:r>
    </w:p>
    <w:p w14:paraId="2AB71028" w14:textId="77777777" w:rsidR="00FB0D99" w:rsidRPr="00652D2D" w:rsidRDefault="00FB0D99" w:rsidP="00D23BC5">
      <w:pPr>
        <w:pStyle w:val="ListParagraph"/>
        <w:tabs>
          <w:tab w:val="left" w:pos="90"/>
          <w:tab w:val="left" w:pos="450"/>
        </w:tabs>
        <w:ind w:left="0"/>
        <w:rPr>
          <w:color w:val="auto"/>
          <w:highlight w:val="yellow"/>
        </w:rPr>
      </w:pPr>
    </w:p>
    <w:p w14:paraId="4BDA34A9" w14:textId="27D7BECC" w:rsidR="00DE08FF" w:rsidRPr="00652D2D" w:rsidRDefault="00A96DEC" w:rsidP="00D23BC5">
      <w:pPr>
        <w:pStyle w:val="ListParagraph"/>
        <w:numPr>
          <w:ilvl w:val="1"/>
          <w:numId w:val="28"/>
        </w:numPr>
        <w:tabs>
          <w:tab w:val="left" w:pos="90"/>
          <w:tab w:val="left" w:pos="450"/>
        </w:tabs>
        <w:rPr>
          <w:color w:val="auto"/>
          <w:highlight w:val="yellow"/>
        </w:rPr>
      </w:pPr>
      <w:r w:rsidRPr="00652D2D">
        <w:rPr>
          <w:color w:val="auto"/>
          <w:highlight w:val="yellow"/>
        </w:rPr>
        <w:t xml:space="preserve">Perform quality control of the purity of the fractions by </w:t>
      </w:r>
      <w:r w:rsidR="00FB0D99" w:rsidRPr="00652D2D">
        <w:rPr>
          <w:color w:val="auto"/>
          <w:highlight w:val="yellow"/>
        </w:rPr>
        <w:t>w</w:t>
      </w:r>
      <w:r w:rsidR="00527725" w:rsidRPr="00652D2D">
        <w:rPr>
          <w:color w:val="auto"/>
          <w:highlight w:val="yellow"/>
        </w:rPr>
        <w:t>estern blot</w:t>
      </w:r>
      <w:r w:rsidRPr="00652D2D">
        <w:rPr>
          <w:color w:val="auto"/>
          <w:highlight w:val="yellow"/>
        </w:rPr>
        <w:t xml:space="preserve"> using antibodies specific for either the nuclear</w:t>
      </w:r>
      <w:r w:rsidR="009A03E5" w:rsidRPr="00652D2D">
        <w:rPr>
          <w:color w:val="auto"/>
          <w:highlight w:val="yellow"/>
        </w:rPr>
        <w:t xml:space="preserve"> (histones, chromatin remodelers, nuclear matrix proteins)</w:t>
      </w:r>
      <w:r w:rsidRPr="00652D2D">
        <w:rPr>
          <w:color w:val="auto"/>
          <w:highlight w:val="yellow"/>
        </w:rPr>
        <w:t xml:space="preserve"> or cytosolic fractions </w:t>
      </w:r>
      <w:r w:rsidR="009A03E5" w:rsidRPr="00652D2D">
        <w:rPr>
          <w:color w:val="auto"/>
          <w:highlight w:val="yellow"/>
        </w:rPr>
        <w:t xml:space="preserve">(β-tubulin, β-actin) </w:t>
      </w:r>
      <w:r w:rsidRPr="00652D2D">
        <w:rPr>
          <w:color w:val="auto"/>
          <w:highlight w:val="yellow"/>
        </w:rPr>
        <w:t>(</w:t>
      </w:r>
      <w:r w:rsidRPr="00D23BC5">
        <w:rPr>
          <w:b/>
          <w:color w:val="auto"/>
          <w:highlight w:val="yellow"/>
        </w:rPr>
        <w:t>Figure</w:t>
      </w:r>
      <w:r w:rsidRPr="00652D2D">
        <w:rPr>
          <w:color w:val="auto"/>
          <w:highlight w:val="yellow"/>
        </w:rPr>
        <w:t xml:space="preserve"> </w:t>
      </w:r>
      <w:r w:rsidRPr="00652D2D">
        <w:rPr>
          <w:b/>
          <w:color w:val="auto"/>
          <w:highlight w:val="yellow"/>
        </w:rPr>
        <w:t>2</w:t>
      </w:r>
      <w:r w:rsidRPr="00652D2D">
        <w:rPr>
          <w:color w:val="auto"/>
          <w:highlight w:val="yellow"/>
        </w:rPr>
        <w:t>).</w:t>
      </w:r>
    </w:p>
    <w:p w14:paraId="7E199556" w14:textId="77777777" w:rsidR="00DE08FF" w:rsidRPr="00DE08FF" w:rsidRDefault="00DE08FF" w:rsidP="00D23BC5">
      <w:pPr>
        <w:pStyle w:val="ListParagraph"/>
        <w:tabs>
          <w:tab w:val="left" w:pos="90"/>
          <w:tab w:val="left" w:pos="450"/>
        </w:tabs>
        <w:ind w:left="0"/>
        <w:rPr>
          <w:color w:val="auto"/>
          <w:highlight w:val="green"/>
        </w:rPr>
      </w:pPr>
    </w:p>
    <w:p w14:paraId="486A4B7F" w14:textId="77777777" w:rsidR="00C17974" w:rsidRPr="00582B9E" w:rsidRDefault="00C17974" w:rsidP="00D23BC5">
      <w:pPr>
        <w:tabs>
          <w:tab w:val="left" w:pos="90"/>
          <w:tab w:val="left" w:pos="450"/>
        </w:tabs>
        <w:rPr>
          <w:color w:val="auto"/>
        </w:rPr>
      </w:pPr>
      <w:r w:rsidRPr="00FB0D99">
        <w:rPr>
          <w:color w:val="auto"/>
        </w:rPr>
        <w:t xml:space="preserve">NOTE: Do not use </w:t>
      </w:r>
      <w:proofErr w:type="spellStart"/>
      <w:r w:rsidRPr="00FB0D99">
        <w:rPr>
          <w:color w:val="auto"/>
        </w:rPr>
        <w:t>sonicators</w:t>
      </w:r>
      <w:proofErr w:type="spellEnd"/>
      <w:r w:rsidRPr="00FB0D99">
        <w:rPr>
          <w:color w:val="auto"/>
        </w:rPr>
        <w:t xml:space="preserve"> with a metal tip. These can contaminate the sample with metals.</w:t>
      </w:r>
      <w:r w:rsidRPr="00582B9E">
        <w:rPr>
          <w:color w:val="auto"/>
        </w:rPr>
        <w:t xml:space="preserve"> </w:t>
      </w:r>
    </w:p>
    <w:p w14:paraId="54AA9E06" w14:textId="77777777" w:rsidR="00C17974" w:rsidRPr="00582B9E" w:rsidRDefault="00C17974" w:rsidP="00D23BC5">
      <w:pPr>
        <w:pStyle w:val="ListParagraph"/>
        <w:tabs>
          <w:tab w:val="left" w:pos="90"/>
        </w:tabs>
        <w:ind w:left="0"/>
        <w:rPr>
          <w:b/>
          <w:color w:val="auto"/>
        </w:rPr>
      </w:pPr>
    </w:p>
    <w:p w14:paraId="2A25AB2C" w14:textId="665FF159" w:rsidR="00BC7FCA" w:rsidRPr="00582B9E" w:rsidRDefault="00BC7FCA" w:rsidP="00D23BC5">
      <w:pPr>
        <w:pStyle w:val="ListParagraph"/>
        <w:numPr>
          <w:ilvl w:val="0"/>
          <w:numId w:val="28"/>
        </w:numPr>
        <w:tabs>
          <w:tab w:val="left" w:pos="90"/>
        </w:tabs>
        <w:rPr>
          <w:b/>
          <w:color w:val="auto"/>
        </w:rPr>
      </w:pPr>
      <w:r w:rsidRPr="00582B9E">
        <w:rPr>
          <w:b/>
          <w:color w:val="auto"/>
        </w:rPr>
        <w:t>Zn content analysis</w:t>
      </w:r>
      <w:r w:rsidR="00B936B4" w:rsidRPr="00582B9E">
        <w:rPr>
          <w:b/>
          <w:color w:val="auto"/>
        </w:rPr>
        <w:t xml:space="preserve"> </w:t>
      </w:r>
      <w:r w:rsidR="005E5212" w:rsidRPr="00582B9E">
        <w:rPr>
          <w:b/>
          <w:color w:val="auto"/>
        </w:rPr>
        <w:t xml:space="preserve">of whole cell and subcellular fractions of mammalian cell cultures </w:t>
      </w:r>
      <w:r w:rsidR="00B936B4" w:rsidRPr="00582B9E">
        <w:rPr>
          <w:b/>
          <w:color w:val="auto"/>
        </w:rPr>
        <w:t>by atomic absorbance spectroscopy</w:t>
      </w:r>
    </w:p>
    <w:p w14:paraId="4B440CEA" w14:textId="77777777" w:rsidR="00B70B33" w:rsidRPr="00582B9E" w:rsidRDefault="00B70B33" w:rsidP="00D23BC5">
      <w:pPr>
        <w:pStyle w:val="ListParagraph"/>
        <w:tabs>
          <w:tab w:val="left" w:pos="90"/>
        </w:tabs>
        <w:ind w:left="0"/>
        <w:rPr>
          <w:b/>
          <w:color w:val="auto"/>
        </w:rPr>
      </w:pPr>
    </w:p>
    <w:p w14:paraId="1FC5DC74" w14:textId="7E7AF368" w:rsidR="00FB0D99" w:rsidRPr="00652D2D" w:rsidRDefault="00CC0C46" w:rsidP="00D23BC5">
      <w:pPr>
        <w:pStyle w:val="ListParagraph"/>
        <w:numPr>
          <w:ilvl w:val="1"/>
          <w:numId w:val="28"/>
        </w:numPr>
        <w:tabs>
          <w:tab w:val="left" w:pos="90"/>
          <w:tab w:val="left" w:pos="450"/>
        </w:tabs>
        <w:rPr>
          <w:color w:val="auto"/>
          <w:highlight w:val="yellow"/>
        </w:rPr>
      </w:pPr>
      <w:r w:rsidRPr="00652D2D">
        <w:rPr>
          <w:color w:val="auto"/>
          <w:highlight w:val="yellow"/>
        </w:rPr>
        <w:t xml:space="preserve">Mineralize the </w:t>
      </w:r>
      <w:r w:rsidR="00C17974" w:rsidRPr="00652D2D">
        <w:rPr>
          <w:color w:val="auto"/>
          <w:highlight w:val="yellow"/>
        </w:rPr>
        <w:t xml:space="preserve">cell culture </w:t>
      </w:r>
      <w:r w:rsidRPr="00652D2D">
        <w:rPr>
          <w:color w:val="auto"/>
          <w:highlight w:val="yellow"/>
        </w:rPr>
        <w:t>samples</w:t>
      </w:r>
      <w:r w:rsidR="00380082" w:rsidRPr="00652D2D">
        <w:rPr>
          <w:color w:val="auto"/>
          <w:highlight w:val="yellow"/>
        </w:rPr>
        <w:t xml:space="preserve"> (whole cell or nuclear fractions)</w:t>
      </w:r>
      <w:r w:rsidRPr="00652D2D">
        <w:rPr>
          <w:color w:val="auto"/>
          <w:highlight w:val="yellow"/>
        </w:rPr>
        <w:t xml:space="preserve"> by acid digestion</w:t>
      </w:r>
      <w:r w:rsidR="00BC7FCA" w:rsidRPr="00652D2D">
        <w:rPr>
          <w:color w:val="auto"/>
          <w:highlight w:val="yellow"/>
        </w:rPr>
        <w:t xml:space="preserve"> </w:t>
      </w:r>
      <w:r w:rsidRPr="00652D2D">
        <w:rPr>
          <w:color w:val="auto"/>
          <w:highlight w:val="yellow"/>
        </w:rPr>
        <w:t xml:space="preserve">using </w:t>
      </w:r>
      <w:r w:rsidR="00DA7657" w:rsidRPr="00652D2D">
        <w:rPr>
          <w:color w:val="auto"/>
          <w:highlight w:val="yellow"/>
        </w:rPr>
        <w:t xml:space="preserve">an equal volume of </w:t>
      </w:r>
      <w:r w:rsidR="00BC7FCA" w:rsidRPr="00652D2D">
        <w:rPr>
          <w:color w:val="auto"/>
          <w:highlight w:val="yellow"/>
        </w:rPr>
        <w:t>concentrated HNO</w:t>
      </w:r>
      <w:r w:rsidR="00BC7FCA" w:rsidRPr="00652D2D">
        <w:rPr>
          <w:color w:val="auto"/>
          <w:highlight w:val="yellow"/>
          <w:vertAlign w:val="subscript"/>
        </w:rPr>
        <w:t>3</w:t>
      </w:r>
      <w:r w:rsidR="00BC7FCA" w:rsidRPr="00652D2D">
        <w:rPr>
          <w:color w:val="auto"/>
          <w:highlight w:val="yellow"/>
        </w:rPr>
        <w:t xml:space="preserve"> trace metal grade</w:t>
      </w:r>
      <w:r w:rsidR="001E31DB" w:rsidRPr="00652D2D">
        <w:rPr>
          <w:color w:val="auto"/>
          <w:highlight w:val="yellow"/>
        </w:rPr>
        <w:t xml:space="preserve"> </w:t>
      </w:r>
      <w:r w:rsidR="00272B4F" w:rsidRPr="00652D2D">
        <w:rPr>
          <w:color w:val="auto"/>
          <w:highlight w:val="yellow"/>
        </w:rPr>
        <w:t>(</w:t>
      </w:r>
      <w:r w:rsidR="001E31DB" w:rsidRPr="00652D2D">
        <w:rPr>
          <w:color w:val="auto"/>
          <w:highlight w:val="yellow"/>
        </w:rPr>
        <w:t>CAUTION</w:t>
      </w:r>
      <w:r w:rsidR="00BC7FCA" w:rsidRPr="00652D2D">
        <w:rPr>
          <w:color w:val="auto"/>
          <w:highlight w:val="yellow"/>
        </w:rPr>
        <w:t>) for 1 h at 80 °C</w:t>
      </w:r>
      <w:r w:rsidR="006D2CFA">
        <w:rPr>
          <w:color w:val="auto"/>
          <w:highlight w:val="yellow"/>
        </w:rPr>
        <w:t>,</w:t>
      </w:r>
      <w:r w:rsidR="00BC7FCA" w:rsidRPr="00652D2D">
        <w:rPr>
          <w:color w:val="auto"/>
          <w:highlight w:val="yellow"/>
        </w:rPr>
        <w:t xml:space="preserve"> </w:t>
      </w:r>
      <w:r w:rsidRPr="00652D2D">
        <w:rPr>
          <w:color w:val="auto"/>
          <w:highlight w:val="yellow"/>
        </w:rPr>
        <w:t xml:space="preserve">then </w:t>
      </w:r>
      <w:r w:rsidR="00BC7FCA" w:rsidRPr="00652D2D">
        <w:rPr>
          <w:color w:val="auto"/>
          <w:highlight w:val="yellow"/>
        </w:rPr>
        <w:t>overnight at</w:t>
      </w:r>
      <w:r w:rsidRPr="00652D2D">
        <w:rPr>
          <w:color w:val="auto"/>
          <w:highlight w:val="yellow"/>
        </w:rPr>
        <w:t xml:space="preserve"> </w:t>
      </w:r>
      <w:r w:rsidR="00BC7FCA" w:rsidRPr="00652D2D">
        <w:rPr>
          <w:color w:val="auto"/>
          <w:highlight w:val="yellow"/>
        </w:rPr>
        <w:t xml:space="preserve">20 °C. </w:t>
      </w:r>
    </w:p>
    <w:p w14:paraId="46AE5D97" w14:textId="77777777" w:rsidR="00FB0D99" w:rsidRPr="00652D2D" w:rsidRDefault="00FB0D99" w:rsidP="00D23BC5">
      <w:pPr>
        <w:pStyle w:val="ListParagraph"/>
        <w:tabs>
          <w:tab w:val="left" w:pos="90"/>
          <w:tab w:val="left" w:pos="450"/>
        </w:tabs>
        <w:ind w:left="0"/>
        <w:rPr>
          <w:color w:val="auto"/>
          <w:highlight w:val="yellow"/>
        </w:rPr>
      </w:pPr>
    </w:p>
    <w:p w14:paraId="5C4569BF" w14:textId="7D6827A5" w:rsidR="001E31DB" w:rsidRPr="00652D2D" w:rsidRDefault="00DA7657" w:rsidP="00D23BC5">
      <w:pPr>
        <w:pStyle w:val="ListParagraph"/>
        <w:numPr>
          <w:ilvl w:val="1"/>
          <w:numId w:val="28"/>
        </w:numPr>
        <w:tabs>
          <w:tab w:val="left" w:pos="90"/>
          <w:tab w:val="left" w:pos="450"/>
        </w:tabs>
        <w:rPr>
          <w:color w:val="auto"/>
          <w:highlight w:val="yellow"/>
        </w:rPr>
      </w:pPr>
      <w:r w:rsidRPr="00652D2D">
        <w:rPr>
          <w:color w:val="auto"/>
          <w:highlight w:val="yellow"/>
        </w:rPr>
        <w:t>Stop the reaction by adding 30% of the reaction volume of H</w:t>
      </w:r>
      <w:r w:rsidRPr="00652D2D">
        <w:rPr>
          <w:color w:val="auto"/>
          <w:highlight w:val="yellow"/>
          <w:vertAlign w:val="subscript"/>
        </w:rPr>
        <w:t>2</w:t>
      </w:r>
      <w:r w:rsidRPr="00652D2D">
        <w:rPr>
          <w:color w:val="auto"/>
          <w:highlight w:val="yellow"/>
        </w:rPr>
        <w:t>O</w:t>
      </w:r>
      <w:r w:rsidRPr="00652D2D">
        <w:rPr>
          <w:color w:val="auto"/>
          <w:highlight w:val="yellow"/>
          <w:vertAlign w:val="subscript"/>
        </w:rPr>
        <w:t xml:space="preserve">2. </w:t>
      </w:r>
      <w:r w:rsidRPr="00652D2D">
        <w:rPr>
          <w:color w:val="auto"/>
          <w:highlight w:val="yellow"/>
        </w:rPr>
        <w:t xml:space="preserve">Bring the sample volume to 500 </w:t>
      </w:r>
      <w:proofErr w:type="spellStart"/>
      <w:r w:rsidRPr="00652D2D">
        <w:rPr>
          <w:color w:val="auto"/>
          <w:highlight w:val="yellow"/>
        </w:rPr>
        <w:t>μL</w:t>
      </w:r>
      <w:proofErr w:type="spellEnd"/>
      <w:r w:rsidRPr="00652D2D">
        <w:rPr>
          <w:color w:val="auto"/>
          <w:highlight w:val="yellow"/>
        </w:rPr>
        <w:t xml:space="preserve"> with 18 MΩ purified water. </w:t>
      </w:r>
    </w:p>
    <w:p w14:paraId="4487D40A" w14:textId="77777777" w:rsidR="00DE08FF" w:rsidRPr="00582B9E" w:rsidRDefault="00DE08FF" w:rsidP="00D23BC5">
      <w:pPr>
        <w:pStyle w:val="ListParagraph"/>
        <w:tabs>
          <w:tab w:val="left" w:pos="90"/>
          <w:tab w:val="left" w:pos="450"/>
        </w:tabs>
        <w:ind w:left="0"/>
        <w:rPr>
          <w:color w:val="auto"/>
        </w:rPr>
      </w:pPr>
    </w:p>
    <w:p w14:paraId="65028DDC" w14:textId="2F141F9A" w:rsidR="00292C27" w:rsidRDefault="00CC0C46" w:rsidP="00D23BC5">
      <w:pPr>
        <w:pStyle w:val="ListParagraph"/>
        <w:tabs>
          <w:tab w:val="left" w:pos="90"/>
          <w:tab w:val="left" w:pos="450"/>
        </w:tabs>
        <w:ind w:left="0"/>
        <w:rPr>
          <w:color w:val="auto"/>
        </w:rPr>
      </w:pPr>
      <w:r w:rsidRPr="00582B9E">
        <w:rPr>
          <w:color w:val="auto"/>
        </w:rPr>
        <w:t>NOTE: HNO</w:t>
      </w:r>
      <w:r w:rsidRPr="00582B9E">
        <w:rPr>
          <w:color w:val="auto"/>
          <w:vertAlign w:val="subscript"/>
        </w:rPr>
        <w:t>3</w:t>
      </w:r>
      <w:r w:rsidRPr="00582B9E">
        <w:rPr>
          <w:color w:val="auto"/>
        </w:rPr>
        <w:t xml:space="preserve"> handling should be done </w:t>
      </w:r>
      <w:r w:rsidR="00A92F1C" w:rsidRPr="00582B9E">
        <w:t>wearing chemical safety glasses, a face shield for splash protection, gloves, and an approved vapor respirator if adequate ventilation (fume hood) is not available.</w:t>
      </w:r>
      <w:r w:rsidR="004462BC" w:rsidRPr="00582B9E" w:rsidDel="004462BC">
        <w:t xml:space="preserve"> </w:t>
      </w:r>
      <w:r w:rsidR="00292C27" w:rsidRPr="00582B9E">
        <w:rPr>
          <w:color w:val="auto"/>
        </w:rPr>
        <w:t>The protocol can be paused here.</w:t>
      </w:r>
      <w:r w:rsidR="00272B4F" w:rsidRPr="00582B9E">
        <w:rPr>
          <w:color w:val="auto"/>
        </w:rPr>
        <w:t xml:space="preserve"> Samples can be stored at room temperature</w:t>
      </w:r>
      <w:r w:rsidR="006D2CFA">
        <w:rPr>
          <w:color w:val="auto"/>
        </w:rPr>
        <w:t xml:space="preserve"> (RT)</w:t>
      </w:r>
      <w:r w:rsidR="00272B4F" w:rsidRPr="00582B9E">
        <w:rPr>
          <w:color w:val="auto"/>
        </w:rPr>
        <w:t>.</w:t>
      </w:r>
    </w:p>
    <w:p w14:paraId="2000ED46" w14:textId="77777777" w:rsidR="00DE08FF" w:rsidRPr="00582B9E" w:rsidRDefault="00DE08FF" w:rsidP="00D23BC5">
      <w:pPr>
        <w:pStyle w:val="ListParagraph"/>
        <w:tabs>
          <w:tab w:val="left" w:pos="90"/>
          <w:tab w:val="left" w:pos="450"/>
        </w:tabs>
        <w:ind w:left="0"/>
        <w:rPr>
          <w:color w:val="auto"/>
        </w:rPr>
      </w:pPr>
    </w:p>
    <w:p w14:paraId="671CD1B5" w14:textId="6F9FA34D" w:rsidR="0003531B" w:rsidRPr="00652D2D" w:rsidRDefault="00A96DEC" w:rsidP="00D23BC5">
      <w:pPr>
        <w:pStyle w:val="ListParagraph"/>
        <w:numPr>
          <w:ilvl w:val="1"/>
          <w:numId w:val="28"/>
        </w:numPr>
        <w:tabs>
          <w:tab w:val="left" w:pos="90"/>
          <w:tab w:val="left" w:pos="450"/>
          <w:tab w:val="left" w:pos="1260"/>
        </w:tabs>
        <w:rPr>
          <w:color w:val="auto"/>
          <w:highlight w:val="yellow"/>
        </w:rPr>
      </w:pPr>
      <w:r w:rsidRPr="00652D2D">
        <w:rPr>
          <w:color w:val="auto"/>
          <w:highlight w:val="yellow"/>
        </w:rPr>
        <w:t xml:space="preserve">Prepare standard solutions and experimental samples for </w:t>
      </w:r>
      <w:r w:rsidR="00CC1829" w:rsidRPr="00652D2D">
        <w:rPr>
          <w:color w:val="auto"/>
          <w:highlight w:val="yellow"/>
        </w:rPr>
        <w:t xml:space="preserve">Zn </w:t>
      </w:r>
      <w:r w:rsidRPr="00652D2D">
        <w:rPr>
          <w:color w:val="auto"/>
          <w:highlight w:val="yellow"/>
        </w:rPr>
        <w:t xml:space="preserve">measurements </w:t>
      </w:r>
      <w:r w:rsidR="00CC1829" w:rsidRPr="00652D2D">
        <w:rPr>
          <w:color w:val="auto"/>
          <w:highlight w:val="yellow"/>
        </w:rPr>
        <w:t xml:space="preserve">by </w:t>
      </w:r>
      <w:r w:rsidR="00BC7FCA" w:rsidRPr="00652D2D">
        <w:rPr>
          <w:color w:val="auto"/>
          <w:highlight w:val="yellow"/>
        </w:rPr>
        <w:t>AAS eq</w:t>
      </w:r>
      <w:r w:rsidR="00217D66" w:rsidRPr="00652D2D">
        <w:rPr>
          <w:color w:val="auto"/>
          <w:highlight w:val="yellow"/>
        </w:rPr>
        <w:t>uipped with a graphite furnace</w:t>
      </w:r>
      <w:r w:rsidR="008C1480" w:rsidRPr="00652D2D">
        <w:rPr>
          <w:color w:val="auto"/>
          <w:highlight w:val="yellow"/>
        </w:rPr>
        <w:t xml:space="preserve">. </w:t>
      </w:r>
    </w:p>
    <w:p w14:paraId="5A48B8DB" w14:textId="77777777" w:rsidR="00DE08FF" w:rsidRPr="00652D2D" w:rsidRDefault="00DE08FF" w:rsidP="00D23BC5">
      <w:pPr>
        <w:pStyle w:val="ListParagraph"/>
        <w:tabs>
          <w:tab w:val="left" w:pos="90"/>
          <w:tab w:val="left" w:pos="450"/>
          <w:tab w:val="left" w:pos="1260"/>
        </w:tabs>
        <w:ind w:left="0"/>
        <w:rPr>
          <w:color w:val="auto"/>
          <w:highlight w:val="yellow"/>
        </w:rPr>
      </w:pPr>
    </w:p>
    <w:p w14:paraId="210B097C" w14:textId="63651880" w:rsidR="00FB0D99" w:rsidRPr="00652D2D" w:rsidRDefault="00465083" w:rsidP="00D23BC5">
      <w:pPr>
        <w:pStyle w:val="ListParagraph"/>
        <w:numPr>
          <w:ilvl w:val="2"/>
          <w:numId w:val="28"/>
        </w:numPr>
        <w:tabs>
          <w:tab w:val="left" w:pos="90"/>
          <w:tab w:val="left" w:pos="450"/>
          <w:tab w:val="left" w:pos="540"/>
          <w:tab w:val="left" w:pos="1260"/>
        </w:tabs>
        <w:rPr>
          <w:color w:val="auto"/>
          <w:highlight w:val="yellow"/>
        </w:rPr>
      </w:pPr>
      <w:r w:rsidRPr="00652D2D">
        <w:rPr>
          <w:color w:val="auto"/>
          <w:highlight w:val="yellow"/>
        </w:rPr>
        <w:t>Use 2% (v/v) HNO</w:t>
      </w:r>
      <w:r w:rsidRPr="00652D2D">
        <w:rPr>
          <w:color w:val="auto"/>
          <w:highlight w:val="yellow"/>
          <w:vertAlign w:val="subscript"/>
        </w:rPr>
        <w:t xml:space="preserve">3 </w:t>
      </w:r>
      <w:r w:rsidRPr="00652D2D">
        <w:rPr>
          <w:color w:val="auto"/>
          <w:highlight w:val="yellow"/>
        </w:rPr>
        <w:t>solution in deionized water, coming from the same batch used for the standard curve as t</w:t>
      </w:r>
      <w:r w:rsidR="007B0AD7" w:rsidRPr="00652D2D">
        <w:rPr>
          <w:color w:val="auto"/>
          <w:highlight w:val="yellow"/>
        </w:rPr>
        <w:t xml:space="preserve">he blank solution for calibration throughout. </w:t>
      </w:r>
      <w:r w:rsidR="00CC1829" w:rsidRPr="00652D2D">
        <w:rPr>
          <w:color w:val="auto"/>
          <w:highlight w:val="yellow"/>
        </w:rPr>
        <w:t>Use</w:t>
      </w:r>
      <w:r w:rsidR="00BC7FCA" w:rsidRPr="00652D2D">
        <w:rPr>
          <w:color w:val="auto"/>
          <w:highlight w:val="yellow"/>
        </w:rPr>
        <w:t xml:space="preserve"> analytical</w:t>
      </w:r>
      <w:r w:rsidR="00CC1829" w:rsidRPr="00652D2D">
        <w:rPr>
          <w:color w:val="auto"/>
          <w:highlight w:val="yellow"/>
        </w:rPr>
        <w:t xml:space="preserve"> </w:t>
      </w:r>
      <w:r w:rsidR="00BC7FCA" w:rsidRPr="00652D2D">
        <w:rPr>
          <w:color w:val="auto"/>
          <w:highlight w:val="yellow"/>
        </w:rPr>
        <w:t>grade standards diluted in 18 MΩ purified water.</w:t>
      </w:r>
      <w:r w:rsidR="00235DA0" w:rsidRPr="00652D2D">
        <w:rPr>
          <w:highlight w:val="yellow"/>
        </w:rPr>
        <w:t xml:space="preserve"> </w:t>
      </w:r>
    </w:p>
    <w:p w14:paraId="69805298" w14:textId="77777777" w:rsidR="00FB0D99" w:rsidRPr="00652D2D" w:rsidRDefault="00FB0D99" w:rsidP="00D23BC5">
      <w:pPr>
        <w:pStyle w:val="ListParagraph"/>
        <w:tabs>
          <w:tab w:val="left" w:pos="90"/>
          <w:tab w:val="left" w:pos="450"/>
          <w:tab w:val="left" w:pos="540"/>
          <w:tab w:val="left" w:pos="1260"/>
        </w:tabs>
        <w:ind w:left="0"/>
        <w:rPr>
          <w:color w:val="auto"/>
          <w:highlight w:val="yellow"/>
        </w:rPr>
      </w:pPr>
    </w:p>
    <w:p w14:paraId="4E087896" w14:textId="667F96FD" w:rsidR="00FB0D99" w:rsidRPr="00652D2D" w:rsidRDefault="00235DA0" w:rsidP="00D23BC5">
      <w:pPr>
        <w:pStyle w:val="ListParagraph"/>
        <w:numPr>
          <w:ilvl w:val="2"/>
          <w:numId w:val="28"/>
        </w:numPr>
        <w:tabs>
          <w:tab w:val="left" w:pos="90"/>
          <w:tab w:val="left" w:pos="450"/>
          <w:tab w:val="left" w:pos="540"/>
          <w:tab w:val="left" w:pos="1260"/>
        </w:tabs>
        <w:rPr>
          <w:color w:val="auto"/>
          <w:highlight w:val="yellow"/>
        </w:rPr>
      </w:pPr>
      <w:r w:rsidRPr="00652D2D">
        <w:rPr>
          <w:highlight w:val="yellow"/>
        </w:rPr>
        <w:t xml:space="preserve">Prepare a </w:t>
      </w:r>
      <w:r w:rsidRPr="00652D2D">
        <w:rPr>
          <w:color w:val="auto"/>
          <w:highlight w:val="yellow"/>
        </w:rPr>
        <w:t>standard of 1000 ppb of Zn from a commercially available 1000 ppm Zn stock solution with 2% (v/v) HNO</w:t>
      </w:r>
      <w:r w:rsidRPr="00652D2D">
        <w:rPr>
          <w:color w:val="auto"/>
          <w:highlight w:val="yellow"/>
          <w:vertAlign w:val="subscript"/>
        </w:rPr>
        <w:t>3</w:t>
      </w:r>
      <w:r w:rsidRPr="00652D2D">
        <w:rPr>
          <w:color w:val="auto"/>
          <w:highlight w:val="yellow"/>
        </w:rPr>
        <w:t xml:space="preserve"> solution in deionized water. </w:t>
      </w:r>
      <w:r w:rsidR="00251C31" w:rsidRPr="00652D2D">
        <w:rPr>
          <w:color w:val="auto"/>
          <w:highlight w:val="yellow"/>
        </w:rPr>
        <w:t>Prepare working standard solutions</w:t>
      </w:r>
      <w:r w:rsidRPr="00652D2D">
        <w:rPr>
          <w:color w:val="auto"/>
          <w:highlight w:val="yellow"/>
        </w:rPr>
        <w:t xml:space="preserve"> from the </w:t>
      </w:r>
      <w:proofErr w:type="gramStart"/>
      <w:r w:rsidRPr="00652D2D">
        <w:rPr>
          <w:color w:val="auto"/>
          <w:highlight w:val="yellow"/>
        </w:rPr>
        <w:t>100 ppb</w:t>
      </w:r>
      <w:proofErr w:type="gramEnd"/>
      <w:r w:rsidRPr="00652D2D">
        <w:rPr>
          <w:color w:val="auto"/>
          <w:highlight w:val="yellow"/>
        </w:rPr>
        <w:t xml:space="preserve"> standard by diluting it to 5, 8, 10, 15, 20</w:t>
      </w:r>
      <w:r w:rsidR="006D2CFA">
        <w:rPr>
          <w:color w:val="auto"/>
          <w:highlight w:val="yellow"/>
        </w:rPr>
        <w:t>,</w:t>
      </w:r>
      <w:r w:rsidRPr="00652D2D">
        <w:rPr>
          <w:color w:val="auto"/>
          <w:highlight w:val="yellow"/>
        </w:rPr>
        <w:t xml:space="preserve"> and 25 ppb directly with 2% (v/v) HNO</w:t>
      </w:r>
      <w:r w:rsidRPr="00652D2D">
        <w:rPr>
          <w:color w:val="auto"/>
          <w:highlight w:val="yellow"/>
          <w:vertAlign w:val="subscript"/>
        </w:rPr>
        <w:t>3</w:t>
      </w:r>
      <w:r w:rsidRPr="00652D2D">
        <w:rPr>
          <w:color w:val="auto"/>
          <w:highlight w:val="yellow"/>
        </w:rPr>
        <w:t xml:space="preserve"> solution in deionized water.</w:t>
      </w:r>
      <w:r w:rsidRPr="00652D2D">
        <w:rPr>
          <w:highlight w:val="yellow"/>
        </w:rPr>
        <w:t xml:space="preserve"> Prepare the Zn standards and the blank with a 0.1% (1 g/L) </w:t>
      </w:r>
      <w:proofErr w:type="gramStart"/>
      <w:r w:rsidRPr="00652D2D">
        <w:rPr>
          <w:highlight w:val="yellow"/>
        </w:rPr>
        <w:t>Mg(</w:t>
      </w:r>
      <w:proofErr w:type="gramEnd"/>
      <w:r w:rsidRPr="00652D2D">
        <w:rPr>
          <w:highlight w:val="yellow"/>
        </w:rPr>
        <w:t>NO</w:t>
      </w:r>
      <w:r w:rsidRPr="00652D2D">
        <w:rPr>
          <w:highlight w:val="yellow"/>
          <w:vertAlign w:val="subscript"/>
        </w:rPr>
        <w:t>3</w:t>
      </w:r>
      <w:r w:rsidRPr="00652D2D">
        <w:rPr>
          <w:highlight w:val="yellow"/>
        </w:rPr>
        <w:t>)</w:t>
      </w:r>
      <w:r w:rsidRPr="00652D2D">
        <w:rPr>
          <w:highlight w:val="yellow"/>
          <w:vertAlign w:val="subscript"/>
        </w:rPr>
        <w:t>2</w:t>
      </w:r>
      <w:r w:rsidRPr="00652D2D">
        <w:rPr>
          <w:highlight w:val="yellow"/>
        </w:rPr>
        <w:t xml:space="preserve"> matrix modifier. </w:t>
      </w:r>
    </w:p>
    <w:p w14:paraId="40222A02" w14:textId="77777777" w:rsidR="00FB0D99" w:rsidRPr="00FB0D99" w:rsidRDefault="00FB0D99" w:rsidP="00D23BC5">
      <w:pPr>
        <w:pStyle w:val="ListParagraph"/>
        <w:rPr>
          <w:highlight w:val="green"/>
        </w:rPr>
      </w:pPr>
    </w:p>
    <w:p w14:paraId="47F1D819" w14:textId="1385C297" w:rsidR="00235DA0" w:rsidRDefault="00FB0D99" w:rsidP="00D23BC5">
      <w:pPr>
        <w:pStyle w:val="ListParagraph"/>
        <w:tabs>
          <w:tab w:val="left" w:pos="90"/>
          <w:tab w:val="left" w:pos="450"/>
          <w:tab w:val="left" w:pos="540"/>
          <w:tab w:val="left" w:pos="1260"/>
        </w:tabs>
        <w:ind w:left="0"/>
        <w:rPr>
          <w:color w:val="auto"/>
        </w:rPr>
      </w:pPr>
      <w:r w:rsidRPr="00FB0D99">
        <w:t xml:space="preserve">NOTE: </w:t>
      </w:r>
      <w:r w:rsidR="00235DA0" w:rsidRPr="00FB0D99">
        <w:t xml:space="preserve">The </w:t>
      </w:r>
      <w:r w:rsidR="00251C31" w:rsidRPr="00FB0D99">
        <w:t xml:space="preserve">LOD </w:t>
      </w:r>
      <w:r w:rsidR="00235DA0" w:rsidRPr="00FB0D99">
        <w:t>of Zn is 0.01 ppb (µg/L)</w:t>
      </w:r>
      <w:r w:rsidR="006D2CFA">
        <w:t>.</w:t>
      </w:r>
      <w:r w:rsidR="00251C31" w:rsidRPr="00FB0D99">
        <w:t xml:space="preserve"> </w:t>
      </w:r>
      <w:r w:rsidR="006D2CFA">
        <w:t>B</w:t>
      </w:r>
      <w:r w:rsidR="00235DA0" w:rsidRPr="00FB0D99">
        <w:t>y increasing the concentration of the standards, the limit of linearity of Zn was determined to be 20 ppb (</w:t>
      </w:r>
      <w:r w:rsidR="00235DA0" w:rsidRPr="00D23BC5">
        <w:rPr>
          <w:b/>
        </w:rPr>
        <w:t>Figure</w:t>
      </w:r>
      <w:r w:rsidR="00235DA0" w:rsidRPr="00FB0D99">
        <w:t xml:space="preserve"> </w:t>
      </w:r>
      <w:r w:rsidR="00A96DEC" w:rsidRPr="00FB0D99">
        <w:rPr>
          <w:b/>
        </w:rPr>
        <w:t>3</w:t>
      </w:r>
      <w:r w:rsidR="00235DA0" w:rsidRPr="00FB0D99">
        <w:t>).</w:t>
      </w:r>
      <w:r w:rsidR="00235DA0" w:rsidRPr="00FB0D99">
        <w:rPr>
          <w:color w:val="auto"/>
        </w:rPr>
        <w:t xml:space="preserve"> </w:t>
      </w:r>
    </w:p>
    <w:p w14:paraId="2B8F5708" w14:textId="77777777" w:rsidR="00DE08FF" w:rsidRPr="00582B9E" w:rsidRDefault="00DE08FF" w:rsidP="00D23BC5">
      <w:pPr>
        <w:pStyle w:val="ListParagraph"/>
        <w:tabs>
          <w:tab w:val="left" w:pos="90"/>
          <w:tab w:val="left" w:pos="450"/>
          <w:tab w:val="left" w:pos="540"/>
          <w:tab w:val="left" w:pos="1260"/>
        </w:tabs>
        <w:ind w:left="0"/>
        <w:rPr>
          <w:color w:val="auto"/>
        </w:rPr>
      </w:pPr>
    </w:p>
    <w:p w14:paraId="744D327C" w14:textId="6DCE02F1" w:rsidR="00465083" w:rsidRPr="00652D2D" w:rsidRDefault="00235DA0" w:rsidP="00D23BC5">
      <w:pPr>
        <w:pStyle w:val="ListParagraph"/>
        <w:numPr>
          <w:ilvl w:val="2"/>
          <w:numId w:val="28"/>
        </w:numPr>
        <w:tabs>
          <w:tab w:val="left" w:pos="90"/>
          <w:tab w:val="left" w:pos="450"/>
          <w:tab w:val="left" w:pos="720"/>
          <w:tab w:val="left" w:pos="1260"/>
        </w:tabs>
        <w:rPr>
          <w:color w:val="auto"/>
          <w:highlight w:val="yellow"/>
        </w:rPr>
      </w:pPr>
      <w:r w:rsidRPr="00652D2D">
        <w:rPr>
          <w:color w:val="auto"/>
          <w:highlight w:val="yellow"/>
        </w:rPr>
        <w:t>Measure standard and samples under the same optimized conditions: flow rate of introduction of 250 mL</w:t>
      </w:r>
      <w:r w:rsidR="00FB0D99" w:rsidRPr="00652D2D">
        <w:rPr>
          <w:color w:val="auto"/>
          <w:highlight w:val="yellow"/>
        </w:rPr>
        <w:t>/</w:t>
      </w:r>
      <w:r w:rsidRPr="00652D2D">
        <w:rPr>
          <w:color w:val="auto"/>
          <w:highlight w:val="yellow"/>
        </w:rPr>
        <w:t>min, injection temperature of 20 °C, and GF temperature of 1800 °C</w:t>
      </w:r>
      <w:r w:rsidR="00465083" w:rsidRPr="00652D2D">
        <w:rPr>
          <w:color w:val="auto"/>
          <w:highlight w:val="yellow"/>
        </w:rPr>
        <w:t>.</w:t>
      </w:r>
    </w:p>
    <w:p w14:paraId="3A59A35A" w14:textId="77777777" w:rsidR="00465083" w:rsidRDefault="00465083" w:rsidP="00D23BC5">
      <w:pPr>
        <w:pStyle w:val="ListParagraph"/>
        <w:tabs>
          <w:tab w:val="left" w:pos="90"/>
          <w:tab w:val="left" w:pos="450"/>
          <w:tab w:val="left" w:pos="720"/>
          <w:tab w:val="left" w:pos="1260"/>
        </w:tabs>
        <w:ind w:left="0"/>
        <w:rPr>
          <w:color w:val="auto"/>
        </w:rPr>
      </w:pPr>
    </w:p>
    <w:p w14:paraId="17DF27CB" w14:textId="36A07550" w:rsidR="00465083" w:rsidRPr="00465083" w:rsidRDefault="00465083" w:rsidP="00D23BC5">
      <w:pPr>
        <w:pStyle w:val="ListParagraph"/>
        <w:tabs>
          <w:tab w:val="left" w:pos="90"/>
          <w:tab w:val="left" w:pos="450"/>
          <w:tab w:val="left" w:pos="720"/>
          <w:tab w:val="left" w:pos="1260"/>
        </w:tabs>
        <w:ind w:left="0"/>
        <w:rPr>
          <w:color w:val="auto"/>
          <w:highlight w:val="green"/>
        </w:rPr>
      </w:pPr>
      <w:r>
        <w:rPr>
          <w:color w:val="auto"/>
        </w:rPr>
        <w:t xml:space="preserve">NOTE: </w:t>
      </w:r>
      <w:r w:rsidR="00235DA0" w:rsidRPr="00465083">
        <w:rPr>
          <w:color w:val="auto"/>
        </w:rPr>
        <w:t xml:space="preserve">The GF temperature was increased to 2450 °C for cleanout steps, prior to the injection of a new sample or standard. </w:t>
      </w:r>
    </w:p>
    <w:p w14:paraId="62F85DAE" w14:textId="77777777" w:rsidR="00465083" w:rsidRPr="00465083" w:rsidRDefault="00465083" w:rsidP="00D23BC5">
      <w:pPr>
        <w:pStyle w:val="ListParagraph"/>
        <w:tabs>
          <w:tab w:val="left" w:pos="90"/>
          <w:tab w:val="left" w:pos="450"/>
          <w:tab w:val="left" w:pos="720"/>
          <w:tab w:val="left" w:pos="1260"/>
        </w:tabs>
        <w:ind w:left="0"/>
        <w:rPr>
          <w:color w:val="auto"/>
          <w:highlight w:val="green"/>
        </w:rPr>
      </w:pPr>
    </w:p>
    <w:p w14:paraId="2DC78732" w14:textId="12101E4B" w:rsidR="00AD738B" w:rsidRPr="00652D2D" w:rsidRDefault="00465083" w:rsidP="00D23BC5">
      <w:pPr>
        <w:pStyle w:val="ListParagraph"/>
        <w:numPr>
          <w:ilvl w:val="2"/>
          <w:numId w:val="28"/>
        </w:numPr>
        <w:tabs>
          <w:tab w:val="left" w:pos="90"/>
          <w:tab w:val="left" w:pos="450"/>
          <w:tab w:val="left" w:pos="720"/>
          <w:tab w:val="left" w:pos="1260"/>
        </w:tabs>
        <w:rPr>
          <w:color w:val="auto"/>
          <w:highlight w:val="yellow"/>
        </w:rPr>
      </w:pPr>
      <w:r w:rsidRPr="00652D2D">
        <w:rPr>
          <w:color w:val="auto"/>
          <w:highlight w:val="yellow"/>
        </w:rPr>
        <w:t>Optimize t</w:t>
      </w:r>
      <w:r w:rsidR="00235DA0" w:rsidRPr="00652D2D">
        <w:rPr>
          <w:color w:val="auto"/>
          <w:highlight w:val="yellow"/>
        </w:rPr>
        <w:t>he lamp (C-HCL) to a current of 20 A, wavelength of 213.9</w:t>
      </w:r>
      <w:r w:rsidR="00D23BC5">
        <w:rPr>
          <w:color w:val="auto"/>
          <w:highlight w:val="yellow"/>
        </w:rPr>
        <w:t xml:space="preserve"> nm</w:t>
      </w:r>
      <w:r w:rsidR="00235DA0" w:rsidRPr="00652D2D">
        <w:rPr>
          <w:color w:val="auto"/>
          <w:highlight w:val="yellow"/>
        </w:rPr>
        <w:t>, and slit of 0.7</w:t>
      </w:r>
      <w:r w:rsidR="00D23BC5">
        <w:rPr>
          <w:color w:val="auto"/>
          <w:highlight w:val="yellow"/>
        </w:rPr>
        <w:t xml:space="preserve"> nm.</w:t>
      </w:r>
    </w:p>
    <w:p w14:paraId="6417D739" w14:textId="77777777" w:rsidR="00DE08FF" w:rsidRPr="00652D2D" w:rsidRDefault="00DE08FF" w:rsidP="00D23BC5">
      <w:pPr>
        <w:pStyle w:val="ListParagraph"/>
        <w:tabs>
          <w:tab w:val="left" w:pos="90"/>
          <w:tab w:val="left" w:pos="450"/>
          <w:tab w:val="left" w:pos="720"/>
          <w:tab w:val="left" w:pos="1260"/>
        </w:tabs>
        <w:ind w:left="0"/>
        <w:rPr>
          <w:color w:val="auto"/>
          <w:highlight w:val="yellow"/>
        </w:rPr>
      </w:pPr>
    </w:p>
    <w:p w14:paraId="22FB2367" w14:textId="77777777" w:rsidR="00D23BC5" w:rsidRPr="00D23BC5" w:rsidRDefault="004462BC" w:rsidP="00D23BC5">
      <w:pPr>
        <w:pStyle w:val="ListParagraph"/>
        <w:numPr>
          <w:ilvl w:val="2"/>
          <w:numId w:val="28"/>
        </w:numPr>
        <w:tabs>
          <w:tab w:val="left" w:pos="90"/>
          <w:tab w:val="left" w:pos="450"/>
          <w:tab w:val="left" w:pos="720"/>
          <w:tab w:val="left" w:pos="1260"/>
        </w:tabs>
        <w:rPr>
          <w:color w:val="000000" w:themeColor="text1"/>
          <w:highlight w:val="yellow"/>
        </w:rPr>
      </w:pPr>
      <w:r w:rsidRPr="00652D2D">
        <w:rPr>
          <w:color w:val="000000" w:themeColor="text1"/>
          <w:highlight w:val="yellow"/>
        </w:rPr>
        <w:t xml:space="preserve">Measure the mineralized samples using the Zn standard curve </w:t>
      </w:r>
      <w:r w:rsidR="00DF108E" w:rsidRPr="00652D2D">
        <w:rPr>
          <w:color w:val="000000" w:themeColor="text1"/>
          <w:highlight w:val="yellow"/>
        </w:rPr>
        <w:t>to determine</w:t>
      </w:r>
      <w:r w:rsidRPr="00652D2D">
        <w:rPr>
          <w:color w:val="000000" w:themeColor="text1"/>
          <w:highlight w:val="yellow"/>
        </w:rPr>
        <w:t xml:space="preserve"> metal content</w:t>
      </w:r>
      <w:r w:rsidR="00966AD7" w:rsidRPr="00652D2D">
        <w:rPr>
          <w:color w:val="000000" w:themeColor="text1"/>
          <w:highlight w:val="yellow"/>
        </w:rPr>
        <w:t>.</w:t>
      </w:r>
      <w:r w:rsidRPr="00652D2D">
        <w:rPr>
          <w:color w:val="000000" w:themeColor="text1"/>
          <w:highlight w:val="yellow"/>
        </w:rPr>
        <w:t xml:space="preserve"> As small volumes are measured, the samples can evaporate if the measurements take long periods of time. Therefore</w:t>
      </w:r>
      <w:r w:rsidR="001A6D97" w:rsidRPr="00652D2D">
        <w:rPr>
          <w:color w:val="000000" w:themeColor="text1"/>
          <w:highlight w:val="yellow"/>
        </w:rPr>
        <w:t>, it</w:t>
      </w:r>
      <w:r w:rsidRPr="00652D2D">
        <w:rPr>
          <w:color w:val="000000" w:themeColor="text1"/>
          <w:highlight w:val="yellow"/>
        </w:rPr>
        <w:t xml:space="preserve"> is recommended to add water to the samples. </w:t>
      </w:r>
      <w:r w:rsidR="00C17974" w:rsidRPr="00652D2D">
        <w:rPr>
          <w:color w:val="000000" w:themeColor="text1"/>
          <w:highlight w:val="yellow"/>
        </w:rPr>
        <w:t>Dilute</w:t>
      </w:r>
      <w:r w:rsidR="00C17974" w:rsidRPr="00652D2D">
        <w:rPr>
          <w:color w:val="auto"/>
          <w:highlight w:val="yellow"/>
        </w:rPr>
        <w:t xml:space="preserve"> </w:t>
      </w:r>
      <w:r w:rsidR="006D2CFA">
        <w:rPr>
          <w:color w:val="auto"/>
          <w:highlight w:val="yellow"/>
        </w:rPr>
        <w:t xml:space="preserve">the </w:t>
      </w:r>
      <w:r w:rsidR="00C17974" w:rsidRPr="00652D2D">
        <w:rPr>
          <w:color w:val="auto"/>
          <w:highlight w:val="yellow"/>
        </w:rPr>
        <w:t>samples with 18 MΩ purified water treated with 0.01% HNO</w:t>
      </w:r>
      <w:r w:rsidR="00C17974" w:rsidRPr="00652D2D">
        <w:rPr>
          <w:color w:val="auto"/>
          <w:highlight w:val="yellow"/>
          <w:vertAlign w:val="subscript"/>
        </w:rPr>
        <w:t>3</w:t>
      </w:r>
      <w:r w:rsidR="00C17974" w:rsidRPr="00652D2D">
        <w:rPr>
          <w:color w:val="auto"/>
          <w:highlight w:val="yellow"/>
        </w:rPr>
        <w:t xml:space="preserve"> (analytical grade) if the data obtained is beyond the LOD. </w:t>
      </w:r>
    </w:p>
    <w:p w14:paraId="77520856" w14:textId="77777777" w:rsidR="00D23BC5" w:rsidRPr="00D23BC5" w:rsidRDefault="00D23BC5" w:rsidP="00D23BC5">
      <w:pPr>
        <w:pStyle w:val="ListParagraph"/>
        <w:rPr>
          <w:color w:val="auto"/>
          <w:highlight w:val="yellow"/>
        </w:rPr>
      </w:pPr>
    </w:p>
    <w:p w14:paraId="173E4AED" w14:textId="6CED69C4" w:rsidR="00DE08FF" w:rsidRPr="00D23BC5" w:rsidRDefault="00D23BC5" w:rsidP="00D23BC5">
      <w:pPr>
        <w:pStyle w:val="ListParagraph"/>
        <w:tabs>
          <w:tab w:val="left" w:pos="90"/>
          <w:tab w:val="left" w:pos="450"/>
          <w:tab w:val="left" w:pos="720"/>
          <w:tab w:val="left" w:pos="1260"/>
        </w:tabs>
        <w:ind w:left="0"/>
        <w:rPr>
          <w:color w:val="000000" w:themeColor="text1"/>
          <w:highlight w:val="yellow"/>
        </w:rPr>
      </w:pPr>
      <w:r w:rsidRPr="00D23BC5">
        <w:rPr>
          <w:color w:val="auto"/>
        </w:rPr>
        <w:t>NOTE: Typically, samples are diluted to a volume of 500 µL, placed in the automated autosampler of the AAS to be measured right after the standard curve is established</w:t>
      </w:r>
      <w:r w:rsidRPr="00D23BC5">
        <w:rPr>
          <w:color w:val="000000" w:themeColor="text1"/>
        </w:rPr>
        <w:t xml:space="preserve">. </w:t>
      </w:r>
      <w:r w:rsidR="004462BC" w:rsidRPr="00D23BC5">
        <w:rPr>
          <w:color w:val="000000" w:themeColor="text1"/>
        </w:rPr>
        <w:t xml:space="preserve">The required volume should be determined by the </w:t>
      </w:r>
      <w:r w:rsidR="00DF108E" w:rsidRPr="00D23BC5">
        <w:rPr>
          <w:color w:val="000000" w:themeColor="text1"/>
        </w:rPr>
        <w:t xml:space="preserve">user </w:t>
      </w:r>
      <w:r w:rsidR="004462BC" w:rsidRPr="00D23BC5">
        <w:rPr>
          <w:color w:val="000000" w:themeColor="text1"/>
        </w:rPr>
        <w:t xml:space="preserve">and </w:t>
      </w:r>
      <w:r w:rsidR="00DF108E" w:rsidRPr="00D23BC5">
        <w:rPr>
          <w:color w:val="000000" w:themeColor="text1"/>
        </w:rPr>
        <w:t xml:space="preserve">should </w:t>
      </w:r>
      <w:r w:rsidR="004462BC" w:rsidRPr="00D23BC5">
        <w:rPr>
          <w:color w:val="000000" w:themeColor="text1"/>
        </w:rPr>
        <w:t>consider final calculations of</w:t>
      </w:r>
      <w:r w:rsidR="004462BC" w:rsidRPr="00582B9E">
        <w:rPr>
          <w:color w:val="000000" w:themeColor="text1"/>
        </w:rPr>
        <w:t xml:space="preserve"> concentrations.</w:t>
      </w:r>
      <w:r w:rsidR="00966AD7" w:rsidRPr="00582B9E">
        <w:rPr>
          <w:color w:val="000000" w:themeColor="text1"/>
        </w:rPr>
        <w:t xml:space="preserve"> </w:t>
      </w:r>
      <w:r w:rsidR="00DF108E" w:rsidRPr="00582B9E">
        <w:rPr>
          <w:color w:val="000000" w:themeColor="text1"/>
        </w:rPr>
        <w:t xml:space="preserve">Finishing </w:t>
      </w:r>
      <w:r w:rsidR="00511F65" w:rsidRPr="00582B9E">
        <w:t>the Zn determinations by AAS of a complete experiment in one attempt</w:t>
      </w:r>
      <w:r w:rsidR="00DF108E" w:rsidRPr="00582B9E">
        <w:t xml:space="preserve"> is recommended</w:t>
      </w:r>
      <w:r w:rsidR="00511F65" w:rsidRPr="00582B9E">
        <w:t>. Pausing</w:t>
      </w:r>
      <w:r w:rsidR="00882BE9" w:rsidRPr="00582B9E">
        <w:t xml:space="preserve"> the </w:t>
      </w:r>
      <w:r w:rsidR="00511F65" w:rsidRPr="00582B9E">
        <w:t>measurements may lead to large experimental variations and inconsistencies.</w:t>
      </w:r>
    </w:p>
    <w:p w14:paraId="76C57E7A" w14:textId="77777777" w:rsidR="00DE08FF" w:rsidRPr="00DE08FF" w:rsidRDefault="00DE08FF" w:rsidP="00D23BC5">
      <w:pPr>
        <w:pStyle w:val="ListParagraph"/>
        <w:tabs>
          <w:tab w:val="left" w:pos="90"/>
          <w:tab w:val="left" w:pos="450"/>
          <w:tab w:val="left" w:pos="720"/>
          <w:tab w:val="left" w:pos="1260"/>
        </w:tabs>
        <w:ind w:left="0"/>
      </w:pPr>
    </w:p>
    <w:p w14:paraId="336117E9" w14:textId="0F66F0E0" w:rsidR="00511F65" w:rsidRPr="00DE08FF" w:rsidRDefault="00BA0C2D" w:rsidP="00D23BC5">
      <w:pPr>
        <w:pStyle w:val="ListParagraph"/>
        <w:numPr>
          <w:ilvl w:val="1"/>
          <w:numId w:val="28"/>
        </w:numPr>
        <w:tabs>
          <w:tab w:val="left" w:pos="90"/>
          <w:tab w:val="left" w:pos="450"/>
          <w:tab w:val="left" w:pos="720"/>
          <w:tab w:val="left" w:pos="1260"/>
        </w:tabs>
        <w:rPr>
          <w:color w:val="auto"/>
        </w:rPr>
      </w:pPr>
      <w:r w:rsidRPr="00582B9E">
        <w:rPr>
          <w:color w:val="auto"/>
        </w:rPr>
        <w:t xml:space="preserve">Convert </w:t>
      </w:r>
      <w:r w:rsidR="006927E3" w:rsidRPr="00582B9E">
        <w:rPr>
          <w:color w:val="auto"/>
        </w:rPr>
        <w:t xml:space="preserve">the ppb </w:t>
      </w:r>
      <w:r w:rsidR="00A3561F" w:rsidRPr="00582B9E">
        <w:rPr>
          <w:color w:val="auto"/>
        </w:rPr>
        <w:t>measurements</w:t>
      </w:r>
      <w:r w:rsidR="006927E3" w:rsidRPr="00582B9E">
        <w:rPr>
          <w:color w:val="auto"/>
        </w:rPr>
        <w:t xml:space="preserve"> </w:t>
      </w:r>
      <w:r w:rsidR="00CE480B" w:rsidRPr="00582B9E">
        <w:rPr>
          <w:color w:val="auto"/>
        </w:rPr>
        <w:t xml:space="preserve">to molarity as </w:t>
      </w:r>
      <w:r w:rsidR="006927E3" w:rsidRPr="00582B9E">
        <w:rPr>
          <w:color w:val="auto"/>
        </w:rPr>
        <w:t xml:space="preserve">obtained from </w:t>
      </w:r>
      <w:r w:rsidR="00BC7FCA" w:rsidRPr="00582B9E">
        <w:rPr>
          <w:color w:val="auto"/>
        </w:rPr>
        <w:t>Zn</w:t>
      </w:r>
      <w:r w:rsidR="00CC1829" w:rsidRPr="00582B9E">
        <w:rPr>
          <w:color w:val="auto"/>
        </w:rPr>
        <w:t xml:space="preserve"> </w:t>
      </w:r>
      <w:r w:rsidR="00BC7FCA" w:rsidRPr="00582B9E">
        <w:rPr>
          <w:color w:val="auto"/>
        </w:rPr>
        <w:t>measured via AAS</w:t>
      </w:r>
      <w:r w:rsidRPr="00582B9E">
        <w:rPr>
          <w:color w:val="auto"/>
        </w:rPr>
        <w:t xml:space="preserve">. Consider the mass of Zn </w:t>
      </w:r>
      <w:r w:rsidR="00515DA5" w:rsidRPr="00582B9E">
        <w:t>‎</w:t>
      </w:r>
      <w:r w:rsidR="006D2CFA">
        <w:t>(</w:t>
      </w:r>
      <w:r w:rsidR="00515DA5" w:rsidRPr="00582B9E">
        <w:t xml:space="preserve">65.39 </w:t>
      </w:r>
      <w:proofErr w:type="spellStart"/>
      <w:r w:rsidR="00515DA5" w:rsidRPr="00582B9E">
        <w:t>amu</w:t>
      </w:r>
      <w:proofErr w:type="spellEnd"/>
      <w:r w:rsidR="006D2CFA">
        <w:t>)</w:t>
      </w:r>
      <w:r w:rsidR="00515DA5" w:rsidRPr="00582B9E">
        <w:t>.</w:t>
      </w:r>
      <w:r w:rsidR="006927E3" w:rsidRPr="00582B9E">
        <w:t xml:space="preserve"> Divide the amount of ppb obtained by AAS by 63</w:t>
      </w:r>
      <w:r w:rsidR="001A6D97" w:rsidRPr="00582B9E">
        <w:t>,</w:t>
      </w:r>
      <w:r w:rsidR="006927E3" w:rsidRPr="00582B9E">
        <w:t>390</w:t>
      </w:r>
      <w:r w:rsidR="001A6D97" w:rsidRPr="00582B9E">
        <w:t>,</w:t>
      </w:r>
      <w:r w:rsidR="006927E3" w:rsidRPr="00582B9E">
        <w:t>000.</w:t>
      </w:r>
      <w:r w:rsidR="00EC6221" w:rsidRPr="00582B9E">
        <w:t xml:space="preserve"> In cells</w:t>
      </w:r>
      <w:r w:rsidR="001A6D97" w:rsidRPr="00582B9E">
        <w:t>,</w:t>
      </w:r>
      <w:r w:rsidR="00EC6221" w:rsidRPr="00582B9E">
        <w:t xml:space="preserve"> the </w:t>
      </w:r>
      <w:r w:rsidR="0017433E" w:rsidRPr="00582B9E">
        <w:t xml:space="preserve">Zn </w:t>
      </w:r>
      <w:r w:rsidR="00EC6221" w:rsidRPr="00582B9E">
        <w:t xml:space="preserve">concentrations range from </w:t>
      </w:r>
      <w:r w:rsidR="006D2CFA">
        <w:t xml:space="preserve">units of </w:t>
      </w:r>
      <w:proofErr w:type="spellStart"/>
      <w:r w:rsidR="00EC6221" w:rsidRPr="00582B9E">
        <w:t>pmol</w:t>
      </w:r>
      <w:proofErr w:type="spellEnd"/>
      <w:r w:rsidR="00EC6221" w:rsidRPr="00582B9E">
        <w:t xml:space="preserve"> to </w:t>
      </w:r>
      <w:r w:rsidR="00EC6221" w:rsidRPr="00582B9E">
        <w:rPr>
          <w:color w:val="auto"/>
        </w:rPr>
        <w:t>µmol.</w:t>
      </w:r>
      <w:r w:rsidR="006927E3" w:rsidRPr="00582B9E">
        <w:t xml:space="preserve"> </w:t>
      </w:r>
    </w:p>
    <w:p w14:paraId="258B3975" w14:textId="77777777" w:rsidR="00DE08FF" w:rsidRPr="00582B9E" w:rsidRDefault="00DE08FF" w:rsidP="00D23BC5">
      <w:pPr>
        <w:pStyle w:val="ListParagraph"/>
        <w:tabs>
          <w:tab w:val="left" w:pos="90"/>
          <w:tab w:val="left" w:pos="450"/>
          <w:tab w:val="left" w:pos="720"/>
          <w:tab w:val="left" w:pos="1260"/>
        </w:tabs>
        <w:ind w:left="0"/>
        <w:rPr>
          <w:color w:val="auto"/>
        </w:rPr>
      </w:pPr>
    </w:p>
    <w:p w14:paraId="30F00828" w14:textId="086415F6" w:rsidR="00CC1829" w:rsidRDefault="00EC6221" w:rsidP="00D23BC5">
      <w:pPr>
        <w:pStyle w:val="ListParagraph"/>
        <w:numPr>
          <w:ilvl w:val="2"/>
          <w:numId w:val="28"/>
        </w:numPr>
        <w:tabs>
          <w:tab w:val="left" w:pos="90"/>
          <w:tab w:val="left" w:pos="450"/>
          <w:tab w:val="left" w:pos="720"/>
          <w:tab w:val="left" w:pos="1260"/>
        </w:tabs>
        <w:rPr>
          <w:color w:val="auto"/>
        </w:rPr>
      </w:pPr>
      <w:r w:rsidRPr="00582B9E">
        <w:rPr>
          <w:color w:val="auto"/>
        </w:rPr>
        <w:t xml:space="preserve">Divide </w:t>
      </w:r>
      <w:r w:rsidR="00BA0C2D" w:rsidRPr="00582B9E">
        <w:rPr>
          <w:color w:val="auto"/>
        </w:rPr>
        <w:t>the concentration of Zn (</w:t>
      </w:r>
      <w:proofErr w:type="spellStart"/>
      <w:r w:rsidRPr="00582B9E">
        <w:rPr>
          <w:color w:val="auto"/>
        </w:rPr>
        <w:t>pmol</w:t>
      </w:r>
      <w:proofErr w:type="spellEnd"/>
      <w:r w:rsidRPr="00582B9E">
        <w:rPr>
          <w:color w:val="auto"/>
        </w:rPr>
        <w:t xml:space="preserve"> or </w:t>
      </w:r>
      <w:r w:rsidR="00BA0C2D" w:rsidRPr="00582B9E">
        <w:rPr>
          <w:color w:val="auto"/>
        </w:rPr>
        <w:t xml:space="preserve">µmol) </w:t>
      </w:r>
      <w:r w:rsidRPr="00582B9E">
        <w:rPr>
          <w:color w:val="auto"/>
        </w:rPr>
        <w:t xml:space="preserve">by </w:t>
      </w:r>
      <w:r w:rsidR="00BA0C2D" w:rsidRPr="00582B9E">
        <w:rPr>
          <w:color w:val="auto"/>
        </w:rPr>
        <w:t xml:space="preserve">the initial mass of protein </w:t>
      </w:r>
      <w:r w:rsidRPr="00582B9E">
        <w:rPr>
          <w:color w:val="auto"/>
        </w:rPr>
        <w:t>in the sample determined by Bradford (step 2.4)</w:t>
      </w:r>
      <w:r w:rsidR="00BA0C2D" w:rsidRPr="00582B9E">
        <w:rPr>
          <w:color w:val="auto"/>
        </w:rPr>
        <w:t xml:space="preserve">. </w:t>
      </w:r>
      <w:r w:rsidRPr="00582B9E">
        <w:rPr>
          <w:color w:val="auto"/>
        </w:rPr>
        <w:t>This calculation will render the amount of metal (</w:t>
      </w:r>
      <w:proofErr w:type="spellStart"/>
      <w:r w:rsidRPr="00582B9E">
        <w:rPr>
          <w:color w:val="auto"/>
        </w:rPr>
        <w:t>pmol</w:t>
      </w:r>
      <w:proofErr w:type="spellEnd"/>
      <w:r w:rsidRPr="00582B9E">
        <w:rPr>
          <w:color w:val="auto"/>
        </w:rPr>
        <w:t xml:space="preserve"> or µmol Zn) contained per mg of protein of the sample.</w:t>
      </w:r>
    </w:p>
    <w:p w14:paraId="02AB251C" w14:textId="77777777" w:rsidR="00DE08FF" w:rsidRPr="00582B9E" w:rsidRDefault="00DE08FF" w:rsidP="00D23BC5">
      <w:pPr>
        <w:pStyle w:val="ListParagraph"/>
        <w:tabs>
          <w:tab w:val="left" w:pos="90"/>
          <w:tab w:val="left" w:pos="450"/>
          <w:tab w:val="left" w:pos="720"/>
          <w:tab w:val="left" w:pos="1260"/>
        </w:tabs>
        <w:ind w:left="0"/>
        <w:rPr>
          <w:color w:val="auto"/>
        </w:rPr>
      </w:pPr>
    </w:p>
    <w:p w14:paraId="42E55F82" w14:textId="5B89C640" w:rsidR="00EC6221" w:rsidRPr="00582B9E" w:rsidRDefault="00EC6221" w:rsidP="00D23BC5">
      <w:pPr>
        <w:pStyle w:val="ListParagraph"/>
        <w:tabs>
          <w:tab w:val="left" w:pos="90"/>
          <w:tab w:val="left" w:pos="450"/>
          <w:tab w:val="left" w:pos="720"/>
          <w:tab w:val="left" w:pos="1260"/>
        </w:tabs>
        <w:ind w:left="0"/>
        <w:rPr>
          <w:color w:val="auto"/>
        </w:rPr>
      </w:pPr>
      <w:r w:rsidRPr="00582B9E">
        <w:rPr>
          <w:color w:val="auto"/>
        </w:rPr>
        <w:t xml:space="preserve">NOTE: </w:t>
      </w:r>
      <w:r w:rsidR="001A6D97" w:rsidRPr="00582B9E">
        <w:rPr>
          <w:color w:val="auto"/>
        </w:rPr>
        <w:t xml:space="preserve">It </w:t>
      </w:r>
      <w:r w:rsidRPr="00582B9E">
        <w:rPr>
          <w:color w:val="auto"/>
        </w:rPr>
        <w:t>is important to consider the dilution factors utilized during the metal determinations.</w:t>
      </w:r>
      <w:r w:rsidR="00D23BC5" w:rsidRPr="00D23BC5">
        <w:rPr>
          <w:color w:val="auto"/>
        </w:rPr>
        <w:t xml:space="preserve"> </w:t>
      </w:r>
    </w:p>
    <w:p w14:paraId="0B92C7C5" w14:textId="62D4AB6F" w:rsidR="00CC1829" w:rsidRPr="00582B9E" w:rsidRDefault="00CC1829" w:rsidP="00D23BC5">
      <w:pPr>
        <w:pStyle w:val="ListParagraph"/>
        <w:tabs>
          <w:tab w:val="left" w:pos="90"/>
          <w:tab w:val="left" w:pos="1260"/>
        </w:tabs>
        <w:ind w:left="0"/>
        <w:rPr>
          <w:b/>
          <w:color w:val="808080" w:themeColor="background1" w:themeShade="80"/>
        </w:rPr>
      </w:pPr>
    </w:p>
    <w:p w14:paraId="0F18833A" w14:textId="090AE5BD" w:rsidR="00B32616" w:rsidRDefault="00B32616" w:rsidP="00D23BC5">
      <w:pPr>
        <w:tabs>
          <w:tab w:val="left" w:pos="90"/>
        </w:tabs>
        <w:rPr>
          <w:color w:val="808080" w:themeColor="background1" w:themeShade="80"/>
        </w:rPr>
      </w:pPr>
      <w:bookmarkStart w:id="8" w:name="Representative_Results"/>
      <w:r w:rsidRPr="00582B9E">
        <w:rPr>
          <w:b/>
          <w:color w:val="000000" w:themeColor="text1"/>
        </w:rPr>
        <w:t>REPRESENTATIVE RESULTS</w:t>
      </w:r>
      <w:bookmarkEnd w:id="8"/>
      <w:r w:rsidRPr="00582B9E">
        <w:rPr>
          <w:b/>
          <w:color w:val="000000" w:themeColor="text1"/>
        </w:rPr>
        <w:t>:</w:t>
      </w:r>
      <w:r w:rsidR="009726EE" w:rsidRPr="00582B9E">
        <w:rPr>
          <w:color w:val="808080" w:themeColor="background1" w:themeShade="80"/>
        </w:rPr>
        <w:t xml:space="preserve"> </w:t>
      </w:r>
    </w:p>
    <w:p w14:paraId="021C278E" w14:textId="77777777" w:rsidR="006D2CFA" w:rsidRPr="00582B9E" w:rsidRDefault="006D2CFA" w:rsidP="00D23BC5">
      <w:pPr>
        <w:tabs>
          <w:tab w:val="left" w:pos="90"/>
        </w:tabs>
        <w:rPr>
          <w:b/>
          <w:color w:val="000000" w:themeColor="text1"/>
        </w:rPr>
      </w:pPr>
    </w:p>
    <w:p w14:paraId="6FA4E05F" w14:textId="0AC66A58" w:rsidR="00713E80" w:rsidRDefault="005E7205" w:rsidP="00D23BC5">
      <w:pPr>
        <w:tabs>
          <w:tab w:val="left" w:pos="90"/>
        </w:tabs>
        <w:rPr>
          <w:color w:val="auto"/>
        </w:rPr>
      </w:pPr>
      <w:r w:rsidRPr="00582B9E">
        <w:rPr>
          <w:color w:val="auto"/>
        </w:rPr>
        <w:t xml:space="preserve">We tested the ability of the </w:t>
      </w:r>
      <w:r w:rsidR="00CE1264" w:rsidRPr="00582B9E">
        <w:rPr>
          <w:color w:val="auto"/>
        </w:rPr>
        <w:t>GF</w:t>
      </w:r>
      <w:r w:rsidR="00987E56" w:rsidRPr="00582B9E">
        <w:rPr>
          <w:color w:val="auto"/>
        </w:rPr>
        <w:t>-</w:t>
      </w:r>
      <w:r w:rsidR="00CE1264" w:rsidRPr="00582B9E">
        <w:rPr>
          <w:color w:val="auto"/>
        </w:rPr>
        <w:t>AAS</w:t>
      </w:r>
      <w:r w:rsidRPr="00582B9E">
        <w:rPr>
          <w:color w:val="auto"/>
        </w:rPr>
        <w:t xml:space="preserve"> to detect minute levels of Zn in mammalian cells</w:t>
      </w:r>
      <w:r w:rsidR="0017433E" w:rsidRPr="00582B9E">
        <w:rPr>
          <w:color w:val="auto"/>
        </w:rPr>
        <w:t xml:space="preserve"> (</w:t>
      </w:r>
      <w:r w:rsidR="0017433E" w:rsidRPr="00D23BC5">
        <w:rPr>
          <w:b/>
          <w:color w:val="auto"/>
        </w:rPr>
        <w:t xml:space="preserve">Figure </w:t>
      </w:r>
      <w:r w:rsidR="0017433E" w:rsidRPr="006D2CFA">
        <w:rPr>
          <w:b/>
          <w:color w:val="auto"/>
        </w:rPr>
        <w:t>1</w:t>
      </w:r>
      <w:r w:rsidR="0017433E" w:rsidRPr="00582B9E">
        <w:rPr>
          <w:color w:val="auto"/>
        </w:rPr>
        <w:t>)</w:t>
      </w:r>
      <w:r w:rsidRPr="00582B9E">
        <w:rPr>
          <w:color w:val="auto"/>
        </w:rPr>
        <w:t xml:space="preserve">. </w:t>
      </w:r>
      <w:r w:rsidRPr="00582B9E">
        <w:rPr>
          <w:color w:val="auto"/>
        </w:rPr>
        <w:lastRenderedPageBreak/>
        <w:t xml:space="preserve">Thus, we cultured primary myoblasts derived from mouse satellite cells, and the established cell lines N2A (neuroblastoma derived), </w:t>
      </w:r>
      <w:r w:rsidR="00CE1264" w:rsidRPr="00582B9E">
        <w:rPr>
          <w:color w:val="auto"/>
        </w:rPr>
        <w:t>3T3 L1</w:t>
      </w:r>
      <w:r w:rsidRPr="00582B9E">
        <w:rPr>
          <w:color w:val="auto"/>
        </w:rPr>
        <w:t xml:space="preserve"> (adipocytes), MCF10A (breast epithelium), and MDCK cells (dog kidney epithelium). </w:t>
      </w:r>
      <w:r w:rsidR="0017433E" w:rsidRPr="00582B9E">
        <w:rPr>
          <w:color w:val="auto"/>
        </w:rPr>
        <w:t>First, w</w:t>
      </w:r>
      <w:r w:rsidRPr="00582B9E">
        <w:rPr>
          <w:color w:val="auto"/>
        </w:rPr>
        <w:t xml:space="preserve">e isolated whole cell, cytosolic, and nuclear fractions </w:t>
      </w:r>
      <w:r w:rsidR="0017433E" w:rsidRPr="00582B9E">
        <w:rPr>
          <w:color w:val="auto"/>
        </w:rPr>
        <w:t xml:space="preserve">of all these cell types and evaluated the purity of the fractions by </w:t>
      </w:r>
      <w:r w:rsidR="00713E80">
        <w:rPr>
          <w:color w:val="auto"/>
        </w:rPr>
        <w:t>w</w:t>
      </w:r>
      <w:r w:rsidR="0017433E" w:rsidRPr="00582B9E">
        <w:rPr>
          <w:color w:val="auto"/>
        </w:rPr>
        <w:t>estern blot (</w:t>
      </w:r>
      <w:r w:rsidR="0017433E" w:rsidRPr="00D23BC5">
        <w:rPr>
          <w:b/>
          <w:color w:val="auto"/>
        </w:rPr>
        <w:t>Figure</w:t>
      </w:r>
      <w:r w:rsidR="0017433E" w:rsidRPr="00582B9E">
        <w:rPr>
          <w:color w:val="auto"/>
        </w:rPr>
        <w:t xml:space="preserve"> </w:t>
      </w:r>
      <w:r w:rsidR="0017433E" w:rsidRPr="00582B9E">
        <w:rPr>
          <w:b/>
          <w:color w:val="auto"/>
        </w:rPr>
        <w:t>2</w:t>
      </w:r>
      <w:r w:rsidR="0017433E" w:rsidRPr="00582B9E">
        <w:rPr>
          <w:color w:val="auto"/>
        </w:rPr>
        <w:t>). Representative immunodetection of the chromatin remodeler Brg1 and tubulin as markers of nuclear and cytosolic fractions</w:t>
      </w:r>
      <w:r w:rsidR="00EA4ABD" w:rsidRPr="00582B9E">
        <w:rPr>
          <w:color w:val="auto"/>
        </w:rPr>
        <w:t>,</w:t>
      </w:r>
      <w:r w:rsidR="0017433E" w:rsidRPr="00582B9E">
        <w:rPr>
          <w:color w:val="auto"/>
        </w:rPr>
        <w:t xml:space="preserve"> respectively, demonstrated the suitability of the subcellular fractionation protocol described in </w:t>
      </w:r>
      <w:r w:rsidR="00713E80">
        <w:rPr>
          <w:color w:val="auto"/>
        </w:rPr>
        <w:t xml:space="preserve">section </w:t>
      </w:r>
      <w:r w:rsidR="0017433E" w:rsidRPr="00582B9E">
        <w:rPr>
          <w:color w:val="auto"/>
        </w:rPr>
        <w:t>2.3 to perform the elemental analysis (</w:t>
      </w:r>
      <w:r w:rsidR="0017433E" w:rsidRPr="00D23BC5">
        <w:rPr>
          <w:b/>
          <w:color w:val="auto"/>
        </w:rPr>
        <w:t xml:space="preserve">Figure </w:t>
      </w:r>
      <w:r w:rsidR="0017433E" w:rsidRPr="00582B9E">
        <w:rPr>
          <w:b/>
          <w:color w:val="auto"/>
        </w:rPr>
        <w:t>2</w:t>
      </w:r>
      <w:r w:rsidR="0017433E" w:rsidRPr="00582B9E">
        <w:rPr>
          <w:color w:val="auto"/>
        </w:rPr>
        <w:t xml:space="preserve">). Whole cell and subcellular fractions were </w:t>
      </w:r>
      <w:r w:rsidRPr="00582B9E">
        <w:rPr>
          <w:color w:val="auto"/>
        </w:rPr>
        <w:t>prepared as described above for GF</w:t>
      </w:r>
      <w:r w:rsidR="0017433E" w:rsidRPr="00582B9E">
        <w:rPr>
          <w:color w:val="auto"/>
        </w:rPr>
        <w:t>-AAS</w:t>
      </w:r>
      <w:r w:rsidR="00D66B56" w:rsidRPr="00582B9E">
        <w:rPr>
          <w:color w:val="auto"/>
        </w:rPr>
        <w:t xml:space="preserve"> </w:t>
      </w:r>
      <w:r w:rsidRPr="00582B9E">
        <w:rPr>
          <w:color w:val="auto"/>
        </w:rPr>
        <w:t>analyses</w:t>
      </w:r>
      <w:r w:rsidR="00EA4ABD" w:rsidRPr="00582B9E">
        <w:rPr>
          <w:color w:val="auto"/>
        </w:rPr>
        <w:t>, and calibration of the equipment was performed to yield a typical linear standard curve (</w:t>
      </w:r>
      <w:r w:rsidR="00EA4ABD" w:rsidRPr="00D23BC5">
        <w:rPr>
          <w:b/>
          <w:color w:val="auto"/>
        </w:rPr>
        <w:t>Figure</w:t>
      </w:r>
      <w:r w:rsidR="00EA4ABD" w:rsidRPr="00582B9E">
        <w:rPr>
          <w:color w:val="auto"/>
        </w:rPr>
        <w:t xml:space="preserve"> </w:t>
      </w:r>
      <w:r w:rsidR="00EA4ABD" w:rsidRPr="00582B9E">
        <w:rPr>
          <w:b/>
          <w:color w:val="auto"/>
        </w:rPr>
        <w:t>3</w:t>
      </w:r>
      <w:r w:rsidR="00EA4ABD" w:rsidRPr="00582B9E">
        <w:rPr>
          <w:color w:val="auto"/>
        </w:rPr>
        <w:t>)</w:t>
      </w:r>
      <w:r w:rsidRPr="00582B9E">
        <w:rPr>
          <w:color w:val="auto"/>
        </w:rPr>
        <w:t xml:space="preserve">. </w:t>
      </w:r>
    </w:p>
    <w:p w14:paraId="35E88CFE" w14:textId="77777777" w:rsidR="00713E80" w:rsidRDefault="00713E80" w:rsidP="00D23BC5">
      <w:pPr>
        <w:tabs>
          <w:tab w:val="left" w:pos="90"/>
        </w:tabs>
        <w:rPr>
          <w:b/>
          <w:color w:val="auto"/>
        </w:rPr>
      </w:pPr>
    </w:p>
    <w:p w14:paraId="58DB49C4" w14:textId="78EA570E" w:rsidR="00713E80" w:rsidRDefault="005E7205" w:rsidP="00D23BC5">
      <w:pPr>
        <w:tabs>
          <w:tab w:val="left" w:pos="90"/>
        </w:tabs>
        <w:rPr>
          <w:color w:val="auto"/>
        </w:rPr>
      </w:pPr>
      <w:r w:rsidRPr="00D23BC5">
        <w:rPr>
          <w:b/>
          <w:color w:val="auto"/>
        </w:rPr>
        <w:t xml:space="preserve">Figure </w:t>
      </w:r>
      <w:r w:rsidR="0017433E" w:rsidRPr="00582B9E">
        <w:rPr>
          <w:b/>
          <w:color w:val="auto"/>
        </w:rPr>
        <w:t>4</w:t>
      </w:r>
      <w:r w:rsidRPr="00582B9E">
        <w:rPr>
          <w:color w:val="auto"/>
        </w:rPr>
        <w:t xml:space="preserve"> shows representative light microscopy images of proliferating and differentiated or confluent monolayers of each cell type, and the corresponding Zn levels for these. Importantly, all the cell lines analyzed in this study showed Zn concentrations in the </w:t>
      </w:r>
      <w:proofErr w:type="spellStart"/>
      <w:r w:rsidRPr="00582B9E">
        <w:rPr>
          <w:color w:val="auto"/>
        </w:rPr>
        <w:t>nM</w:t>
      </w:r>
      <w:proofErr w:type="spellEnd"/>
      <w:r w:rsidRPr="00582B9E">
        <w:rPr>
          <w:color w:val="auto"/>
        </w:rPr>
        <w:t xml:space="preserve"> range. However, a differential distribution of the metal was detected. Differentiated primary myotubes exhibited higher levels of Zn than proliferating cells (</w:t>
      </w:r>
      <w:r w:rsidRPr="00D23BC5">
        <w:rPr>
          <w:b/>
          <w:color w:val="auto"/>
        </w:rPr>
        <w:t xml:space="preserve">Figure </w:t>
      </w:r>
      <w:r w:rsidR="00EA4ABD" w:rsidRPr="00582B9E">
        <w:rPr>
          <w:b/>
          <w:color w:val="auto"/>
        </w:rPr>
        <w:t>4</w:t>
      </w:r>
      <w:r w:rsidRPr="00582B9E">
        <w:rPr>
          <w:b/>
          <w:color w:val="auto"/>
        </w:rPr>
        <w:t>A</w:t>
      </w:r>
      <w:r w:rsidRPr="00582B9E">
        <w:rPr>
          <w:color w:val="auto"/>
        </w:rPr>
        <w:t>).</w:t>
      </w:r>
      <w:r w:rsidR="00987E56" w:rsidRPr="00582B9E">
        <w:rPr>
          <w:color w:val="auto"/>
        </w:rPr>
        <w:t xml:space="preserve"> Notably, </w:t>
      </w:r>
      <w:r w:rsidR="002F17BA" w:rsidRPr="00582B9E">
        <w:rPr>
          <w:color w:val="auto"/>
        </w:rPr>
        <w:t>much of</w:t>
      </w:r>
      <w:r w:rsidRPr="00582B9E">
        <w:rPr>
          <w:color w:val="auto"/>
        </w:rPr>
        <w:t xml:space="preserve"> the ion was located to the nuclear fraction in both proliferating and differentiating myoblasts. A similar subcellular distribution of Zn was detected in the neuroblastoma derived cell line N2A (</w:t>
      </w:r>
      <w:r w:rsidRPr="00D23BC5">
        <w:rPr>
          <w:b/>
          <w:color w:val="auto"/>
        </w:rPr>
        <w:t xml:space="preserve">Figure </w:t>
      </w:r>
      <w:r w:rsidR="00E34D4D" w:rsidRPr="00582B9E">
        <w:rPr>
          <w:b/>
          <w:color w:val="auto"/>
        </w:rPr>
        <w:t>4</w:t>
      </w:r>
      <w:r w:rsidRPr="00582B9E">
        <w:rPr>
          <w:b/>
          <w:color w:val="auto"/>
        </w:rPr>
        <w:t>B</w:t>
      </w:r>
      <w:r w:rsidRPr="00582B9E">
        <w:rPr>
          <w:color w:val="auto"/>
        </w:rPr>
        <w:t xml:space="preserve">). However, measurements showed that N2A cells had Zn levels one order of magnitude higher than primary myoblasts. On the other hand, the established </w:t>
      </w:r>
      <w:r w:rsidR="00CE1264" w:rsidRPr="00582B9E">
        <w:rPr>
          <w:color w:val="auto"/>
        </w:rPr>
        <w:t>3T</w:t>
      </w:r>
      <w:r w:rsidR="00CD2E73" w:rsidRPr="00582B9E">
        <w:rPr>
          <w:color w:val="auto"/>
        </w:rPr>
        <w:t>3-</w:t>
      </w:r>
      <w:r w:rsidR="00CE1264" w:rsidRPr="00582B9E">
        <w:rPr>
          <w:color w:val="auto"/>
        </w:rPr>
        <w:t>L1</w:t>
      </w:r>
      <w:r w:rsidRPr="00582B9E">
        <w:rPr>
          <w:color w:val="auto"/>
        </w:rPr>
        <w:t xml:space="preserve"> cell line exhibited higher levels of Zn when the pre</w:t>
      </w:r>
      <w:r w:rsidR="000C2D5E" w:rsidRPr="00582B9E">
        <w:rPr>
          <w:color w:val="auto"/>
        </w:rPr>
        <w:t>-</w:t>
      </w:r>
      <w:r w:rsidRPr="00582B9E">
        <w:rPr>
          <w:color w:val="auto"/>
        </w:rPr>
        <w:t xml:space="preserve">adipocytes were proliferating than when they were induced to differentiate and form mature adipocytes </w:t>
      </w:r>
      <w:r w:rsidR="00D66B56" w:rsidRPr="00582B9E">
        <w:rPr>
          <w:color w:val="auto"/>
        </w:rPr>
        <w:t xml:space="preserve">that accumulate lipids </w:t>
      </w:r>
      <w:r w:rsidRPr="00582B9E">
        <w:rPr>
          <w:color w:val="auto"/>
        </w:rPr>
        <w:t>(</w:t>
      </w:r>
      <w:r w:rsidRPr="00D23BC5">
        <w:rPr>
          <w:b/>
          <w:color w:val="auto"/>
        </w:rPr>
        <w:t>Figure</w:t>
      </w:r>
      <w:r w:rsidRPr="00582B9E">
        <w:rPr>
          <w:color w:val="auto"/>
        </w:rPr>
        <w:t xml:space="preserve"> </w:t>
      </w:r>
      <w:r w:rsidR="00CD2E73" w:rsidRPr="00582B9E">
        <w:rPr>
          <w:b/>
          <w:color w:val="auto"/>
        </w:rPr>
        <w:t>4</w:t>
      </w:r>
      <w:r w:rsidRPr="00582B9E">
        <w:rPr>
          <w:b/>
          <w:color w:val="auto"/>
        </w:rPr>
        <w:t>C</w:t>
      </w:r>
      <w:r w:rsidRPr="00582B9E">
        <w:rPr>
          <w:color w:val="auto"/>
        </w:rPr>
        <w:t xml:space="preserve">). </w:t>
      </w:r>
    </w:p>
    <w:p w14:paraId="7B7ED4DE" w14:textId="77777777" w:rsidR="00713E80" w:rsidRDefault="00713E80" w:rsidP="00D23BC5">
      <w:pPr>
        <w:tabs>
          <w:tab w:val="left" w:pos="90"/>
        </w:tabs>
        <w:rPr>
          <w:color w:val="auto"/>
        </w:rPr>
      </w:pPr>
    </w:p>
    <w:p w14:paraId="1295A147" w14:textId="0801F287" w:rsidR="00B32616" w:rsidRPr="00582B9E" w:rsidRDefault="005E7205" w:rsidP="00D23BC5">
      <w:pPr>
        <w:tabs>
          <w:tab w:val="left" w:pos="90"/>
        </w:tabs>
        <w:rPr>
          <w:color w:val="auto"/>
        </w:rPr>
      </w:pPr>
      <w:r w:rsidRPr="00582B9E">
        <w:rPr>
          <w:color w:val="auto"/>
        </w:rPr>
        <w:t xml:space="preserve">We also </w:t>
      </w:r>
      <w:r w:rsidR="00C12FB6" w:rsidRPr="00582B9E">
        <w:rPr>
          <w:color w:val="auto"/>
        </w:rPr>
        <w:t xml:space="preserve">measured </w:t>
      </w:r>
      <w:r w:rsidRPr="00582B9E">
        <w:rPr>
          <w:color w:val="auto"/>
        </w:rPr>
        <w:t xml:space="preserve">Zn content in two different established epithelial cell lines: </w:t>
      </w:r>
      <w:r w:rsidR="00987E56" w:rsidRPr="00582B9E">
        <w:rPr>
          <w:color w:val="auto"/>
        </w:rPr>
        <w:t>t</w:t>
      </w:r>
      <w:r w:rsidR="00514C40" w:rsidRPr="00582B9E">
        <w:rPr>
          <w:color w:val="auto"/>
        </w:rPr>
        <w:t>he MCF10A derived from human mammary gland (</w:t>
      </w:r>
      <w:r w:rsidR="00514C40" w:rsidRPr="00D23BC5">
        <w:rPr>
          <w:b/>
          <w:color w:val="auto"/>
        </w:rPr>
        <w:t>Figure</w:t>
      </w:r>
      <w:r w:rsidR="00514C40" w:rsidRPr="00582B9E">
        <w:rPr>
          <w:color w:val="auto"/>
        </w:rPr>
        <w:t xml:space="preserve"> </w:t>
      </w:r>
      <w:r w:rsidR="00CD2E73" w:rsidRPr="00582B9E">
        <w:rPr>
          <w:b/>
          <w:color w:val="auto"/>
        </w:rPr>
        <w:t>4</w:t>
      </w:r>
      <w:r w:rsidR="00514C40" w:rsidRPr="00582B9E">
        <w:rPr>
          <w:b/>
          <w:color w:val="auto"/>
        </w:rPr>
        <w:t>D</w:t>
      </w:r>
      <w:r w:rsidR="00514C40" w:rsidRPr="00582B9E">
        <w:rPr>
          <w:color w:val="auto"/>
        </w:rPr>
        <w:t>) and the dog kidney</w:t>
      </w:r>
      <w:r w:rsidR="00713E80">
        <w:rPr>
          <w:color w:val="auto"/>
        </w:rPr>
        <w:t>-</w:t>
      </w:r>
      <w:r w:rsidR="00514C40" w:rsidRPr="00582B9E">
        <w:rPr>
          <w:color w:val="auto"/>
        </w:rPr>
        <w:t>derived MDCK (</w:t>
      </w:r>
      <w:r w:rsidR="00514C40" w:rsidRPr="00D23BC5">
        <w:rPr>
          <w:b/>
          <w:color w:val="auto"/>
        </w:rPr>
        <w:t>Figure</w:t>
      </w:r>
      <w:r w:rsidR="00514C40" w:rsidRPr="00582B9E">
        <w:rPr>
          <w:color w:val="auto"/>
        </w:rPr>
        <w:t xml:space="preserve"> </w:t>
      </w:r>
      <w:r w:rsidR="00CD2E73" w:rsidRPr="00582B9E">
        <w:rPr>
          <w:b/>
          <w:color w:val="auto"/>
        </w:rPr>
        <w:t>4</w:t>
      </w:r>
      <w:r w:rsidR="00514C40" w:rsidRPr="00582B9E">
        <w:rPr>
          <w:b/>
          <w:color w:val="auto"/>
        </w:rPr>
        <w:t>E</w:t>
      </w:r>
      <w:r w:rsidR="00514C40" w:rsidRPr="00582B9E">
        <w:rPr>
          <w:color w:val="auto"/>
        </w:rPr>
        <w:t>) cells. Interestingly, in both cases</w:t>
      </w:r>
      <w:r w:rsidR="00713E80">
        <w:rPr>
          <w:color w:val="auto"/>
        </w:rPr>
        <w:t>,</w:t>
      </w:r>
      <w:r w:rsidR="00514C40" w:rsidRPr="00582B9E">
        <w:rPr>
          <w:color w:val="auto"/>
        </w:rPr>
        <w:t xml:space="preserve"> higher levels of Zn in proliferating cells than in confluent monolayers</w:t>
      </w:r>
      <w:r w:rsidR="00713E80">
        <w:rPr>
          <w:color w:val="auto"/>
        </w:rPr>
        <w:t xml:space="preserve"> were detected</w:t>
      </w:r>
      <w:r w:rsidR="00514C40" w:rsidRPr="00582B9E">
        <w:rPr>
          <w:color w:val="auto"/>
        </w:rPr>
        <w:t xml:space="preserve">. However, the epithelial cells derived from the mammary gland </w:t>
      </w:r>
      <w:r w:rsidRPr="00582B9E">
        <w:rPr>
          <w:color w:val="auto"/>
        </w:rPr>
        <w:t>showed metal levels that were 2</w:t>
      </w:r>
      <w:r w:rsidR="00C12FB6" w:rsidRPr="00582B9E">
        <w:rPr>
          <w:color w:val="auto"/>
        </w:rPr>
        <w:t>-</w:t>
      </w:r>
      <w:r w:rsidRPr="00582B9E">
        <w:rPr>
          <w:color w:val="auto"/>
        </w:rPr>
        <w:t>fold higher than that of the kidney cells. MCF10A cells showed equal levels of Zn between cytosolic and nuclear fractions in proliferating cells. Once MCF10A cells reach confluence, a 40% decrease in whole cell Zn levels was detected, and the metal was found to be most concentrated in the cytosolic fraction (</w:t>
      </w:r>
      <w:r w:rsidRPr="00D23BC5">
        <w:rPr>
          <w:b/>
          <w:color w:val="auto"/>
        </w:rPr>
        <w:t xml:space="preserve">Figure </w:t>
      </w:r>
      <w:r w:rsidR="00CD2E73" w:rsidRPr="00582B9E">
        <w:rPr>
          <w:b/>
          <w:color w:val="auto"/>
        </w:rPr>
        <w:t>4</w:t>
      </w:r>
      <w:r w:rsidRPr="00582B9E">
        <w:rPr>
          <w:b/>
          <w:color w:val="auto"/>
        </w:rPr>
        <w:t>D</w:t>
      </w:r>
      <w:r w:rsidRPr="00582B9E">
        <w:rPr>
          <w:color w:val="auto"/>
        </w:rPr>
        <w:t>).</w:t>
      </w:r>
      <w:r w:rsidR="00987E56" w:rsidRPr="00582B9E">
        <w:rPr>
          <w:color w:val="auto"/>
        </w:rPr>
        <w:t xml:space="preserve"> </w:t>
      </w:r>
      <w:r w:rsidRPr="00582B9E">
        <w:rPr>
          <w:color w:val="auto"/>
        </w:rPr>
        <w:t>Conversely, proliferating MDCK cells exhibited higher levels of Zn in the nuclear fraction, compared to the cytosolic fraction, but when</w:t>
      </w:r>
      <w:r w:rsidR="007263CD" w:rsidRPr="00582B9E">
        <w:rPr>
          <w:color w:val="auto"/>
        </w:rPr>
        <w:t xml:space="preserve"> </w:t>
      </w:r>
      <w:r w:rsidRPr="00582B9E">
        <w:rPr>
          <w:color w:val="auto"/>
        </w:rPr>
        <w:t xml:space="preserve">the MDCK cells reached confluence, a decrease of Zn in whole cells was detected, with </w:t>
      </w:r>
      <w:proofErr w:type="gramStart"/>
      <w:r w:rsidRPr="00582B9E">
        <w:rPr>
          <w:color w:val="auto"/>
        </w:rPr>
        <w:t>the majority of</w:t>
      </w:r>
      <w:proofErr w:type="gramEnd"/>
      <w:r w:rsidRPr="00582B9E">
        <w:rPr>
          <w:color w:val="auto"/>
        </w:rPr>
        <w:t xml:space="preserve"> this transition metal observed in the cytosolic fraction (</w:t>
      </w:r>
      <w:r w:rsidRPr="00D23BC5">
        <w:rPr>
          <w:b/>
          <w:color w:val="auto"/>
        </w:rPr>
        <w:t xml:space="preserve">Figure </w:t>
      </w:r>
      <w:r w:rsidR="00D92BA5" w:rsidRPr="00582B9E">
        <w:rPr>
          <w:b/>
          <w:color w:val="auto"/>
        </w:rPr>
        <w:t>4</w:t>
      </w:r>
      <w:r w:rsidRPr="00582B9E">
        <w:rPr>
          <w:b/>
          <w:color w:val="auto"/>
        </w:rPr>
        <w:t>E</w:t>
      </w:r>
      <w:r w:rsidRPr="00582B9E">
        <w:rPr>
          <w:color w:val="auto"/>
        </w:rPr>
        <w:t>).</w:t>
      </w:r>
    </w:p>
    <w:p w14:paraId="6574AB51" w14:textId="77777777" w:rsidR="005E7205" w:rsidRPr="00582B9E" w:rsidRDefault="005E7205" w:rsidP="00D23BC5">
      <w:pPr>
        <w:tabs>
          <w:tab w:val="left" w:pos="90"/>
        </w:tabs>
        <w:rPr>
          <w:color w:val="808080" w:themeColor="background1" w:themeShade="80"/>
        </w:rPr>
      </w:pPr>
    </w:p>
    <w:p w14:paraId="57A7E6B9" w14:textId="5911C634" w:rsidR="009726EE" w:rsidRPr="00582B9E" w:rsidRDefault="00201FEA" w:rsidP="00D23BC5">
      <w:pPr>
        <w:tabs>
          <w:tab w:val="left" w:pos="90"/>
        </w:tabs>
        <w:rPr>
          <w:b/>
        </w:rPr>
      </w:pPr>
      <w:r w:rsidRPr="00582B9E">
        <w:rPr>
          <w:b/>
        </w:rPr>
        <w:t>FIGURES AND TABLES LEGENDS:</w:t>
      </w:r>
    </w:p>
    <w:p w14:paraId="1488B29B" w14:textId="7C62CCFE" w:rsidR="006F5FAF" w:rsidRPr="00582B9E" w:rsidRDefault="006F5FAF" w:rsidP="00D23BC5">
      <w:pPr>
        <w:tabs>
          <w:tab w:val="left" w:pos="90"/>
        </w:tabs>
        <w:rPr>
          <w:b/>
          <w:color w:val="auto"/>
        </w:rPr>
      </w:pPr>
    </w:p>
    <w:p w14:paraId="67F6D7F8" w14:textId="4DC1DFA3" w:rsidR="001232FB" w:rsidRPr="00582B9E" w:rsidRDefault="001232FB" w:rsidP="00D23BC5">
      <w:pPr>
        <w:tabs>
          <w:tab w:val="left" w:pos="90"/>
        </w:tabs>
        <w:rPr>
          <w:b/>
          <w:color w:val="auto"/>
        </w:rPr>
      </w:pPr>
      <w:r w:rsidRPr="00582B9E">
        <w:rPr>
          <w:b/>
          <w:color w:val="auto"/>
        </w:rPr>
        <w:t>Figure 1</w:t>
      </w:r>
      <w:r w:rsidR="00713E80">
        <w:rPr>
          <w:b/>
          <w:color w:val="auto"/>
        </w:rPr>
        <w:t>:</w:t>
      </w:r>
      <w:r w:rsidRPr="00582B9E">
        <w:rPr>
          <w:b/>
          <w:color w:val="auto"/>
        </w:rPr>
        <w:t xml:space="preserve"> Representative flow chart for elemental (Zn) analyses of mammalian cultured cells. </w:t>
      </w:r>
    </w:p>
    <w:p w14:paraId="429BBC67" w14:textId="77777777" w:rsidR="001232FB" w:rsidRPr="00582B9E" w:rsidRDefault="001232FB" w:rsidP="00D23BC5">
      <w:pPr>
        <w:tabs>
          <w:tab w:val="left" w:pos="90"/>
        </w:tabs>
        <w:rPr>
          <w:b/>
          <w:color w:val="auto"/>
        </w:rPr>
      </w:pPr>
    </w:p>
    <w:p w14:paraId="4AA34126" w14:textId="370F2176" w:rsidR="002738DD" w:rsidRPr="00582B9E" w:rsidRDefault="002738DD" w:rsidP="00D23BC5">
      <w:r w:rsidRPr="00582B9E">
        <w:rPr>
          <w:b/>
        </w:rPr>
        <w:t>Figure 2</w:t>
      </w:r>
      <w:r w:rsidR="00713E80">
        <w:rPr>
          <w:b/>
        </w:rPr>
        <w:t>:</w:t>
      </w:r>
      <w:r w:rsidRPr="00582B9E">
        <w:rPr>
          <w:b/>
        </w:rPr>
        <w:t xml:space="preserve"> Validation of the </w:t>
      </w:r>
      <w:r w:rsidR="000918B4" w:rsidRPr="00582B9E">
        <w:rPr>
          <w:b/>
        </w:rPr>
        <w:t xml:space="preserve">purity of fractions obtained via the </w:t>
      </w:r>
      <w:r w:rsidRPr="00582B9E">
        <w:rPr>
          <w:b/>
          <w:color w:val="auto"/>
        </w:rPr>
        <w:t>rapid isolation of nuclei</w:t>
      </w:r>
      <w:r w:rsidRPr="00582B9E">
        <w:rPr>
          <w:b/>
          <w:color w:val="000000" w:themeColor="text1"/>
        </w:rPr>
        <w:t xml:space="preserve"> protocol</w:t>
      </w:r>
      <w:r w:rsidR="003F2C18" w:rsidRPr="00582B9E">
        <w:rPr>
          <w:b/>
          <w:color w:val="000000" w:themeColor="text1"/>
        </w:rPr>
        <w:fldChar w:fldCharType="begin">
          <w:fldData xml:space="preserve">PEVuZE5vdGU+PENpdGU+PEF1dGhvcj5OYWJiaTwvQXV0aG9yPjxZZWFyPjIwMTU8L1llYXI+PFJl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</w:fldData>
        </w:fldChar>
      </w:r>
      <w:r w:rsidR="00A041D0">
        <w:rPr>
          <w:b/>
          <w:color w:val="000000" w:themeColor="text1"/>
        </w:rPr>
        <w:instrText xml:space="preserve"> ADDIN EN.CITE </w:instrText>
      </w:r>
      <w:r w:rsidR="00A041D0">
        <w:rPr>
          <w:b/>
          <w:color w:val="000000" w:themeColor="text1"/>
        </w:rPr>
        <w:fldChar w:fldCharType="begin">
          <w:fldData xml:space="preserve">PEVuZE5vdGU+PENpdGU+PEF1dGhvcj5OYWJiaTwvQXV0aG9yPjxZZWFyPjIwMTU8L1llYXI+PFJl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</w:fldData>
        </w:fldChar>
      </w:r>
      <w:r w:rsidR="00A041D0">
        <w:rPr>
          <w:b/>
          <w:color w:val="000000" w:themeColor="text1"/>
        </w:rPr>
        <w:instrText xml:space="preserve"> ADDIN EN.CITE.DATA </w:instrText>
      </w:r>
      <w:r w:rsidR="00A041D0">
        <w:rPr>
          <w:b/>
          <w:color w:val="000000" w:themeColor="text1"/>
        </w:rPr>
      </w:r>
      <w:r w:rsidR="00A041D0">
        <w:rPr>
          <w:b/>
          <w:color w:val="000000" w:themeColor="text1"/>
        </w:rPr>
        <w:fldChar w:fldCharType="end"/>
      </w:r>
      <w:r w:rsidR="003F2C18" w:rsidRPr="00582B9E">
        <w:rPr>
          <w:b/>
          <w:color w:val="000000" w:themeColor="text1"/>
        </w:rPr>
      </w:r>
      <w:r w:rsidR="003F2C18" w:rsidRPr="00582B9E">
        <w:rPr>
          <w:b/>
          <w:color w:val="000000" w:themeColor="text1"/>
        </w:rPr>
        <w:fldChar w:fldCharType="separate"/>
      </w:r>
      <w:hyperlink w:anchor="_ENREF_39" w:tooltip="Suzuki, 2010 #1337" w:history="1">
        <w:r w:rsidR="00A041D0" w:rsidRPr="00A041D0">
          <w:rPr>
            <w:b/>
            <w:noProof/>
            <w:color w:val="000000" w:themeColor="text1"/>
            <w:vertAlign w:val="superscript"/>
          </w:rPr>
          <w:t>39</w:t>
        </w:r>
      </w:hyperlink>
      <w:r w:rsidR="00A041D0" w:rsidRPr="00A041D0">
        <w:rPr>
          <w:b/>
          <w:noProof/>
          <w:color w:val="000000" w:themeColor="text1"/>
          <w:vertAlign w:val="superscript"/>
        </w:rPr>
        <w:t>,</w:t>
      </w:r>
      <w:hyperlink w:anchor="_ENREF_40" w:tooltip="Nabbi, 2015 #1756" w:history="1">
        <w:r w:rsidR="00A041D0" w:rsidRPr="00A041D0">
          <w:rPr>
            <w:b/>
            <w:noProof/>
            <w:color w:val="000000" w:themeColor="text1"/>
            <w:vertAlign w:val="superscript"/>
          </w:rPr>
          <w:t>40</w:t>
        </w:r>
      </w:hyperlink>
      <w:r w:rsidR="003F2C18" w:rsidRPr="00582B9E">
        <w:rPr>
          <w:b/>
          <w:color w:val="000000" w:themeColor="text1"/>
        </w:rPr>
        <w:fldChar w:fldCharType="end"/>
      </w:r>
      <w:r w:rsidRPr="00582B9E">
        <w:rPr>
          <w:b/>
          <w:color w:val="000000" w:themeColor="text1"/>
        </w:rPr>
        <w:t xml:space="preserve">. </w:t>
      </w:r>
      <w:r w:rsidRPr="00582B9E">
        <w:rPr>
          <w:color w:val="000000" w:themeColor="text1"/>
        </w:rPr>
        <w:t xml:space="preserve">Representative </w:t>
      </w:r>
      <w:r w:rsidR="006008C8">
        <w:rPr>
          <w:color w:val="000000" w:themeColor="text1"/>
        </w:rPr>
        <w:t>w</w:t>
      </w:r>
      <w:r w:rsidRPr="00582B9E">
        <w:rPr>
          <w:color w:val="000000" w:themeColor="text1"/>
        </w:rPr>
        <w:t>estern blot from differentiating primary myoblasts showing the purity of subcellular fractions. The chromatin remodeler enzyme Brg1 was used to identify the nuclear fraction</w:t>
      </w:r>
      <w:r w:rsidR="00713E80">
        <w:rPr>
          <w:color w:val="000000" w:themeColor="text1"/>
        </w:rPr>
        <w:t>, and</w:t>
      </w:r>
      <w:r w:rsidRPr="00582B9E">
        <w:rPr>
          <w:color w:val="000000" w:themeColor="text1"/>
        </w:rPr>
        <w:t xml:space="preserve"> tubulin was used to identify the cytosolic fraction. </w:t>
      </w:r>
    </w:p>
    <w:p w14:paraId="22B3BE90" w14:textId="77777777" w:rsidR="002738DD" w:rsidRPr="00582B9E" w:rsidRDefault="002738DD" w:rsidP="00D23BC5">
      <w:pPr>
        <w:rPr>
          <w:b/>
        </w:rPr>
      </w:pPr>
    </w:p>
    <w:p w14:paraId="350FE3AC" w14:textId="5A838255" w:rsidR="003B036C" w:rsidRPr="00582B9E" w:rsidRDefault="003B036C" w:rsidP="00D23BC5">
      <w:pPr>
        <w:rPr>
          <w:b/>
          <w:color w:val="FF0000"/>
        </w:rPr>
      </w:pPr>
      <w:r w:rsidRPr="00582B9E">
        <w:rPr>
          <w:b/>
        </w:rPr>
        <w:t xml:space="preserve">Figure </w:t>
      </w:r>
      <w:r w:rsidR="002738DD" w:rsidRPr="00582B9E">
        <w:rPr>
          <w:b/>
        </w:rPr>
        <w:t>3</w:t>
      </w:r>
      <w:r w:rsidR="00713E80">
        <w:rPr>
          <w:b/>
        </w:rPr>
        <w:t>:</w:t>
      </w:r>
      <w:r w:rsidRPr="00582B9E">
        <w:rPr>
          <w:b/>
        </w:rPr>
        <w:t xml:space="preserve"> Calibration curve of Zn standards. </w:t>
      </w:r>
      <w:r w:rsidRPr="00582B9E">
        <w:t>Representative standar</w:t>
      </w:r>
      <w:r w:rsidR="002738DD" w:rsidRPr="00582B9E">
        <w:t xml:space="preserve">d curve for Zn determined by </w:t>
      </w:r>
      <w:r w:rsidR="002738DD" w:rsidRPr="00582B9E">
        <w:lastRenderedPageBreak/>
        <w:t>GF-</w:t>
      </w:r>
      <w:r w:rsidR="003F2C18" w:rsidRPr="00582B9E">
        <w:t>AAS. The GF-</w:t>
      </w:r>
      <w:r w:rsidRPr="00582B9E">
        <w:t xml:space="preserve">AAS was calibrated with </w:t>
      </w:r>
      <w:r w:rsidR="002738DD" w:rsidRPr="00582B9E">
        <w:t xml:space="preserve">the standard Zn </w:t>
      </w:r>
      <w:r w:rsidRPr="00582B9E">
        <w:t xml:space="preserve">solutions </w:t>
      </w:r>
      <w:r w:rsidR="00A66A22" w:rsidRPr="00582B9E">
        <w:t xml:space="preserve">diluted </w:t>
      </w:r>
      <w:r w:rsidRPr="00582B9E">
        <w:t>at the following concentrations: 1, 3, 5, 7, 10</w:t>
      </w:r>
      <w:r w:rsidR="00235DA0" w:rsidRPr="00582B9E">
        <w:t xml:space="preserve">, </w:t>
      </w:r>
      <w:r w:rsidRPr="00582B9E">
        <w:t xml:space="preserve">15, 20, 25, </w:t>
      </w:r>
      <w:r w:rsidR="00713E80">
        <w:t xml:space="preserve">and </w:t>
      </w:r>
      <w:r w:rsidRPr="00582B9E">
        <w:t>30 ppb.</w:t>
      </w:r>
      <w:r w:rsidRPr="00582B9E">
        <w:rPr>
          <w:b/>
          <w:color w:val="FF0000"/>
        </w:rPr>
        <w:t xml:space="preserve"> </w:t>
      </w:r>
    </w:p>
    <w:p w14:paraId="68573ABC" w14:textId="77777777" w:rsidR="003B036C" w:rsidRPr="00582B9E" w:rsidRDefault="003B036C" w:rsidP="00D23BC5">
      <w:pPr>
        <w:tabs>
          <w:tab w:val="left" w:pos="90"/>
        </w:tabs>
        <w:rPr>
          <w:b/>
          <w:color w:val="auto"/>
        </w:rPr>
      </w:pPr>
    </w:p>
    <w:p w14:paraId="5F1FD8FC" w14:textId="5ECE5F27" w:rsidR="003B036C" w:rsidRPr="00582B9E" w:rsidRDefault="003B036C" w:rsidP="00D23BC5">
      <w:pPr>
        <w:tabs>
          <w:tab w:val="left" w:pos="90"/>
        </w:tabs>
        <w:rPr>
          <w:color w:val="auto"/>
        </w:rPr>
      </w:pPr>
      <w:r w:rsidRPr="00582B9E">
        <w:rPr>
          <w:b/>
          <w:color w:val="auto"/>
        </w:rPr>
        <w:t xml:space="preserve">Figure </w:t>
      </w:r>
      <w:r w:rsidR="00A66A22" w:rsidRPr="00582B9E">
        <w:rPr>
          <w:b/>
          <w:color w:val="auto"/>
        </w:rPr>
        <w:t>4</w:t>
      </w:r>
      <w:r w:rsidR="00713E80">
        <w:rPr>
          <w:b/>
          <w:color w:val="auto"/>
        </w:rPr>
        <w:t>:</w:t>
      </w:r>
      <w:r w:rsidRPr="00582B9E">
        <w:rPr>
          <w:b/>
          <w:color w:val="auto"/>
        </w:rPr>
        <w:t xml:space="preserve"> Zinc levels in different mammalian cultured cells. </w:t>
      </w:r>
      <w:r w:rsidRPr="00582B9E">
        <w:rPr>
          <w:color w:val="auto"/>
        </w:rPr>
        <w:t xml:space="preserve">Representative light </w:t>
      </w:r>
      <w:r w:rsidR="00A66A22" w:rsidRPr="00582B9E">
        <w:rPr>
          <w:color w:val="auto"/>
        </w:rPr>
        <w:t>micrographs</w:t>
      </w:r>
      <w:r w:rsidRPr="00582B9E">
        <w:rPr>
          <w:color w:val="auto"/>
        </w:rPr>
        <w:t xml:space="preserve"> and Zn content in whole cell extracts</w:t>
      </w:r>
      <w:r w:rsidR="00713E80">
        <w:rPr>
          <w:color w:val="auto"/>
        </w:rPr>
        <w:t xml:space="preserve"> and</w:t>
      </w:r>
      <w:r w:rsidRPr="00582B9E">
        <w:rPr>
          <w:color w:val="auto"/>
        </w:rPr>
        <w:t xml:space="preserve"> cytosolic and nuclear fractions. Data represent the mean of three independent biological replicates ± SEM. (</w:t>
      </w:r>
      <w:r w:rsidRPr="00582B9E">
        <w:rPr>
          <w:b/>
          <w:color w:val="auto"/>
        </w:rPr>
        <w:t>A</w:t>
      </w:r>
      <w:r w:rsidRPr="00582B9E">
        <w:rPr>
          <w:color w:val="auto"/>
        </w:rPr>
        <w:t>) Murine primary myoblasts proliferating and differentiating for 2 days. (</w:t>
      </w:r>
      <w:r w:rsidRPr="00582B9E">
        <w:rPr>
          <w:b/>
          <w:color w:val="auto"/>
        </w:rPr>
        <w:t>B</w:t>
      </w:r>
      <w:r w:rsidRPr="00582B9E">
        <w:rPr>
          <w:color w:val="auto"/>
        </w:rPr>
        <w:t>) Murine neuroblastoma N2A cell line before and after induction to differentiate by retinoic acid treatment. (</w:t>
      </w:r>
      <w:r w:rsidRPr="00582B9E">
        <w:rPr>
          <w:b/>
          <w:color w:val="auto"/>
        </w:rPr>
        <w:t>C</w:t>
      </w:r>
      <w:r w:rsidR="00A66A22" w:rsidRPr="00582B9E">
        <w:rPr>
          <w:color w:val="auto"/>
        </w:rPr>
        <w:t>) Murine 3T3-</w:t>
      </w:r>
      <w:r w:rsidRPr="00582B9E">
        <w:rPr>
          <w:color w:val="auto"/>
        </w:rPr>
        <w:t>L1 pre</w:t>
      </w:r>
      <w:r w:rsidR="00FB5097" w:rsidRPr="00582B9E">
        <w:rPr>
          <w:color w:val="auto"/>
        </w:rPr>
        <w:t>-</w:t>
      </w:r>
      <w:r w:rsidRPr="00582B9E">
        <w:rPr>
          <w:color w:val="auto"/>
        </w:rPr>
        <w:t>adipocytes and 6 days post differentiation. (</w:t>
      </w:r>
      <w:r w:rsidRPr="00582B9E">
        <w:rPr>
          <w:b/>
          <w:color w:val="auto"/>
        </w:rPr>
        <w:t>D</w:t>
      </w:r>
      <w:r w:rsidRPr="00582B9E">
        <w:rPr>
          <w:color w:val="auto"/>
        </w:rPr>
        <w:t>) Pre-confluent and confluent monolayer of the human mammary epithelial cell line MCF10A. (</w:t>
      </w:r>
      <w:r w:rsidRPr="00582B9E">
        <w:rPr>
          <w:b/>
          <w:color w:val="auto"/>
        </w:rPr>
        <w:t>E</w:t>
      </w:r>
      <w:r w:rsidRPr="00582B9E">
        <w:rPr>
          <w:color w:val="auto"/>
        </w:rPr>
        <w:t>) Pre-confluent and confluent monolayer of the kidney epithelial cell line MDCK.</w:t>
      </w:r>
      <w:r w:rsidRPr="00582B9E">
        <w:t xml:space="preserve"> Data represent the average of three independent experiments ± SE. Student</w:t>
      </w:r>
      <w:r w:rsidR="00713E80">
        <w:t>’s</w:t>
      </w:r>
      <w:r w:rsidRPr="00582B9E">
        <w:t xml:space="preserve"> </w:t>
      </w:r>
      <w:r w:rsidR="00713E80" w:rsidRPr="00D23BC5">
        <w:rPr>
          <w:i/>
        </w:rPr>
        <w:t>t</w:t>
      </w:r>
      <w:r w:rsidRPr="00582B9E">
        <w:t>-</w:t>
      </w:r>
      <w:r w:rsidR="00713E80">
        <w:t>t</w:t>
      </w:r>
      <w:r w:rsidRPr="00582B9E">
        <w:t>est shows significance</w:t>
      </w:r>
      <w:r w:rsidR="00713E80">
        <w:t>,</w:t>
      </w:r>
      <w:r w:rsidRPr="00582B9E">
        <w:t xml:space="preserve"> *</w:t>
      </w:r>
      <w:r w:rsidR="00713E80">
        <w:t>p</w:t>
      </w:r>
      <w:r w:rsidRPr="00582B9E">
        <w:t xml:space="preserve"> ≤ 0.05.</w:t>
      </w:r>
    </w:p>
    <w:p w14:paraId="63D41EAD" w14:textId="77777777" w:rsidR="003B036C" w:rsidRPr="00582B9E" w:rsidRDefault="003B036C" w:rsidP="00D23BC5">
      <w:pPr>
        <w:rPr>
          <w:b/>
        </w:rPr>
      </w:pPr>
    </w:p>
    <w:p w14:paraId="67FA6C5E" w14:textId="7E50A630" w:rsidR="00713E80" w:rsidRPr="00582B9E" w:rsidRDefault="009726EE" w:rsidP="00D23BC5">
      <w:pPr>
        <w:tabs>
          <w:tab w:val="left" w:pos="90"/>
        </w:tabs>
        <w:rPr>
          <w:b/>
          <w:bCs/>
        </w:rPr>
      </w:pPr>
      <w:bookmarkStart w:id="9" w:name="Discussion"/>
      <w:r w:rsidRPr="00582B9E">
        <w:rPr>
          <w:b/>
        </w:rPr>
        <w:t>DISCUSSION</w:t>
      </w:r>
      <w:bookmarkEnd w:id="9"/>
      <w:r w:rsidRPr="00582B9E">
        <w:rPr>
          <w:b/>
          <w:bCs/>
        </w:rPr>
        <w:t xml:space="preserve">: </w:t>
      </w:r>
    </w:p>
    <w:p w14:paraId="52872050" w14:textId="6387AE86" w:rsidR="007C681A" w:rsidRDefault="00345262" w:rsidP="00D23BC5">
      <w:pPr>
        <w:tabs>
          <w:tab w:val="left" w:pos="90"/>
        </w:tabs>
        <w:rPr>
          <w:color w:val="auto"/>
        </w:rPr>
      </w:pPr>
      <w:r w:rsidRPr="00582B9E">
        <w:rPr>
          <w:color w:val="auto"/>
        </w:rPr>
        <w:t xml:space="preserve">Atomic </w:t>
      </w:r>
      <w:r w:rsidR="00FB1510" w:rsidRPr="00582B9E">
        <w:rPr>
          <w:color w:val="auto"/>
        </w:rPr>
        <w:t>a</w:t>
      </w:r>
      <w:r w:rsidRPr="00582B9E">
        <w:rPr>
          <w:color w:val="auto"/>
        </w:rPr>
        <w:t>bsorbance spectroscopy is a high</w:t>
      </w:r>
      <w:r w:rsidR="00FB1510" w:rsidRPr="00582B9E">
        <w:rPr>
          <w:color w:val="auto"/>
        </w:rPr>
        <w:t>ly</w:t>
      </w:r>
      <w:r w:rsidRPr="00582B9E">
        <w:rPr>
          <w:color w:val="auto"/>
        </w:rPr>
        <w:t xml:space="preserve"> sensitive </w:t>
      </w:r>
      <w:r w:rsidR="00CA4643" w:rsidRPr="00582B9E">
        <w:rPr>
          <w:color w:val="auto"/>
        </w:rPr>
        <w:t xml:space="preserve">method </w:t>
      </w:r>
      <w:r w:rsidRPr="00582B9E">
        <w:rPr>
          <w:color w:val="auto"/>
        </w:rPr>
        <w:t xml:space="preserve">for </w:t>
      </w:r>
      <w:r w:rsidR="00FB1510" w:rsidRPr="00582B9E">
        <w:rPr>
          <w:color w:val="auto"/>
        </w:rPr>
        <w:t>Zn</w:t>
      </w:r>
      <w:r w:rsidRPr="00582B9E">
        <w:rPr>
          <w:color w:val="auto"/>
        </w:rPr>
        <w:t xml:space="preserve"> </w:t>
      </w:r>
      <w:r w:rsidR="00FB1510" w:rsidRPr="00582B9E">
        <w:rPr>
          <w:color w:val="auto"/>
        </w:rPr>
        <w:t>quantification</w:t>
      </w:r>
      <w:r w:rsidRPr="00582B9E">
        <w:rPr>
          <w:color w:val="auto"/>
        </w:rPr>
        <w:t xml:space="preserve"> in small volume/mass </w:t>
      </w:r>
      <w:r w:rsidR="00FB1510" w:rsidRPr="00582B9E">
        <w:rPr>
          <w:color w:val="auto"/>
        </w:rPr>
        <w:t xml:space="preserve">biological </w:t>
      </w:r>
      <w:r w:rsidRPr="00582B9E">
        <w:rPr>
          <w:color w:val="auto"/>
        </w:rPr>
        <w:t xml:space="preserve">samples. </w:t>
      </w:r>
      <w:r w:rsidR="00713E80">
        <w:rPr>
          <w:color w:val="auto"/>
        </w:rPr>
        <w:t>The described</w:t>
      </w:r>
      <w:r w:rsidRPr="00582B9E">
        <w:rPr>
          <w:color w:val="auto"/>
        </w:rPr>
        <w:t xml:space="preserve"> optimization </w:t>
      </w:r>
      <w:r w:rsidR="00FB1510" w:rsidRPr="00582B9E">
        <w:rPr>
          <w:color w:val="auto"/>
        </w:rPr>
        <w:t xml:space="preserve">of Zn measurement </w:t>
      </w:r>
      <w:r w:rsidRPr="00582B9E">
        <w:rPr>
          <w:color w:val="auto"/>
        </w:rPr>
        <w:t xml:space="preserve">makes application of this method simple and guarantees </w:t>
      </w:r>
      <w:r w:rsidR="00FB1510" w:rsidRPr="00582B9E">
        <w:rPr>
          <w:color w:val="auto"/>
        </w:rPr>
        <w:t>ideal</w:t>
      </w:r>
      <w:r w:rsidRPr="00582B9E">
        <w:rPr>
          <w:color w:val="auto"/>
        </w:rPr>
        <w:t xml:space="preserve"> analytical conditions. </w:t>
      </w:r>
      <w:r w:rsidR="000E28F6" w:rsidRPr="00582B9E">
        <w:rPr>
          <w:color w:val="auto"/>
        </w:rPr>
        <w:t>Here,</w:t>
      </w:r>
      <w:r w:rsidR="001970B3" w:rsidRPr="00582B9E">
        <w:rPr>
          <w:color w:val="auto"/>
        </w:rPr>
        <w:t xml:space="preserve"> using GF</w:t>
      </w:r>
      <w:r w:rsidR="00987E56" w:rsidRPr="00582B9E">
        <w:rPr>
          <w:color w:val="auto"/>
        </w:rPr>
        <w:t>-</w:t>
      </w:r>
      <w:r w:rsidR="001970B3" w:rsidRPr="00582B9E">
        <w:rPr>
          <w:color w:val="auto"/>
        </w:rPr>
        <w:t>AAS</w:t>
      </w:r>
      <w:r w:rsidR="00973430" w:rsidRPr="00582B9E">
        <w:rPr>
          <w:color w:val="auto"/>
        </w:rPr>
        <w:t>,</w:t>
      </w:r>
      <w:r w:rsidR="000E28F6" w:rsidRPr="00582B9E">
        <w:rPr>
          <w:color w:val="auto"/>
        </w:rPr>
        <w:t xml:space="preserve"> we determined the concentration of Zn in whole cells</w:t>
      </w:r>
      <w:r w:rsidR="00877A6B" w:rsidRPr="00582B9E">
        <w:rPr>
          <w:color w:val="auto"/>
        </w:rPr>
        <w:t>,</w:t>
      </w:r>
      <w:r w:rsidR="00973430" w:rsidRPr="00582B9E">
        <w:rPr>
          <w:color w:val="auto"/>
        </w:rPr>
        <w:t xml:space="preserve"> and in</w:t>
      </w:r>
      <w:r w:rsidR="00877A6B" w:rsidRPr="00582B9E">
        <w:rPr>
          <w:color w:val="auto"/>
        </w:rPr>
        <w:t xml:space="preserve"> </w:t>
      </w:r>
      <w:r w:rsidR="000E28F6" w:rsidRPr="00582B9E">
        <w:rPr>
          <w:color w:val="auto"/>
        </w:rPr>
        <w:t xml:space="preserve">cytosolic and nuclear fractions, </w:t>
      </w:r>
      <w:r w:rsidR="00973430" w:rsidRPr="00582B9E">
        <w:rPr>
          <w:color w:val="auto"/>
        </w:rPr>
        <w:t>from</w:t>
      </w:r>
      <w:r w:rsidR="001970B3" w:rsidRPr="00582B9E">
        <w:rPr>
          <w:color w:val="auto"/>
        </w:rPr>
        <w:t xml:space="preserve"> different cell lines</w:t>
      </w:r>
      <w:r w:rsidR="000E28F6" w:rsidRPr="00582B9E">
        <w:rPr>
          <w:color w:val="auto"/>
        </w:rPr>
        <w:t xml:space="preserve">. </w:t>
      </w:r>
      <w:r w:rsidR="00713E80">
        <w:rPr>
          <w:color w:val="auto"/>
        </w:rPr>
        <w:t>The r</w:t>
      </w:r>
      <w:r w:rsidR="00FA7F20" w:rsidRPr="00582B9E">
        <w:rPr>
          <w:color w:val="auto"/>
        </w:rPr>
        <w:t>esults show that this technique</w:t>
      </w:r>
      <w:r w:rsidR="000E28F6" w:rsidRPr="00582B9E">
        <w:rPr>
          <w:color w:val="auto"/>
        </w:rPr>
        <w:t xml:space="preserve"> renders comparable to those obtained by fluorescent probes</w:t>
      </w:r>
      <w:r w:rsidR="00DE42C6" w:rsidRPr="00582B9E">
        <w:rPr>
          <w:color w:val="auto"/>
        </w:rPr>
        <w:t xml:space="preserve"> and ICP-MS</w:t>
      </w:r>
      <w:r w:rsidR="000E28F6" w:rsidRPr="00582B9E">
        <w:rPr>
          <w:color w:val="auto"/>
        </w:rPr>
        <w:t xml:space="preserve">. </w:t>
      </w:r>
      <w:r w:rsidR="00DE42C6" w:rsidRPr="00582B9E">
        <w:rPr>
          <w:color w:val="auto"/>
        </w:rPr>
        <w:t xml:space="preserve">For instance, </w:t>
      </w:r>
      <w:r w:rsidR="000E28F6" w:rsidRPr="00582B9E">
        <w:rPr>
          <w:color w:val="auto"/>
        </w:rPr>
        <w:t xml:space="preserve">several fluorescent probes showed </w:t>
      </w:r>
      <w:r w:rsidR="001040E0" w:rsidRPr="00582B9E">
        <w:rPr>
          <w:color w:val="auto"/>
        </w:rPr>
        <w:t xml:space="preserve">labile </w:t>
      </w:r>
      <w:r w:rsidR="000E28F6" w:rsidRPr="00582B9E">
        <w:rPr>
          <w:color w:val="auto"/>
        </w:rPr>
        <w:t xml:space="preserve">mitochondrial Zn levels in the range of 0.1 to </w:t>
      </w:r>
      <w:r w:rsidR="001040E0" w:rsidRPr="00582B9E">
        <w:rPr>
          <w:color w:val="auto"/>
        </w:rPr>
        <w:t>3</w:t>
      </w:r>
      <w:r w:rsidR="000E28F6" w:rsidRPr="00582B9E">
        <w:rPr>
          <w:color w:val="auto"/>
        </w:rPr>
        <w:t xml:space="preserve">00 </w:t>
      </w:r>
      <w:proofErr w:type="spellStart"/>
      <w:r w:rsidR="000E28F6" w:rsidRPr="00582B9E">
        <w:rPr>
          <w:color w:val="auto"/>
        </w:rPr>
        <w:t>pM</w:t>
      </w:r>
      <w:proofErr w:type="spellEnd"/>
      <w:r w:rsidR="000E28F6" w:rsidRPr="00582B9E">
        <w:rPr>
          <w:color w:val="auto"/>
        </w:rPr>
        <w:t xml:space="preserve">, </w:t>
      </w:r>
      <w:r w:rsidR="001040E0" w:rsidRPr="00582B9E">
        <w:rPr>
          <w:color w:val="auto"/>
        </w:rPr>
        <w:t>levels in</w:t>
      </w:r>
      <w:r w:rsidR="00713E80">
        <w:rPr>
          <w:color w:val="auto"/>
        </w:rPr>
        <w:t xml:space="preserve"> the</w:t>
      </w:r>
      <w:r w:rsidR="001040E0" w:rsidRPr="00582B9E">
        <w:rPr>
          <w:color w:val="auto"/>
        </w:rPr>
        <w:t xml:space="preserve"> Golgi </w:t>
      </w:r>
      <w:r w:rsidR="00713E80">
        <w:rPr>
          <w:color w:val="auto"/>
        </w:rPr>
        <w:t>were</w:t>
      </w:r>
      <w:r w:rsidR="001040E0" w:rsidRPr="00582B9E">
        <w:rPr>
          <w:color w:val="auto"/>
        </w:rPr>
        <w:t xml:space="preserve"> </w:t>
      </w:r>
      <w:r w:rsidR="00C11CD2" w:rsidRPr="00582B9E">
        <w:rPr>
          <w:color w:val="auto"/>
        </w:rPr>
        <w:t xml:space="preserve">below the </w:t>
      </w:r>
      <w:r w:rsidR="001040E0" w:rsidRPr="00582B9E">
        <w:rPr>
          <w:color w:val="auto"/>
        </w:rPr>
        <w:t>picomolar</w:t>
      </w:r>
      <w:r w:rsidR="00C11CD2" w:rsidRPr="00582B9E">
        <w:rPr>
          <w:color w:val="auto"/>
        </w:rPr>
        <w:t xml:space="preserve"> </w:t>
      </w:r>
      <w:r w:rsidR="001040E0" w:rsidRPr="00582B9E">
        <w:rPr>
          <w:color w:val="auto"/>
        </w:rPr>
        <w:t>range, and the endoplasmic reticulum range</w:t>
      </w:r>
      <w:r w:rsidR="00713E80">
        <w:rPr>
          <w:color w:val="auto"/>
        </w:rPr>
        <w:t>d</w:t>
      </w:r>
      <w:r w:rsidR="001040E0" w:rsidRPr="00582B9E">
        <w:rPr>
          <w:color w:val="auto"/>
        </w:rPr>
        <w:t xml:space="preserve"> from 800</w:t>
      </w:r>
      <w:r w:rsidR="00FB5A59" w:rsidRPr="00582B9E">
        <w:rPr>
          <w:color w:val="auto"/>
        </w:rPr>
        <w:t xml:space="preserve"> to </w:t>
      </w:r>
      <w:r w:rsidR="001040E0" w:rsidRPr="00582B9E">
        <w:rPr>
          <w:color w:val="auto"/>
        </w:rPr>
        <w:t xml:space="preserve">5000 </w:t>
      </w:r>
      <w:proofErr w:type="spellStart"/>
      <w:r w:rsidR="001040E0" w:rsidRPr="00582B9E">
        <w:rPr>
          <w:color w:val="auto"/>
        </w:rPr>
        <w:t>pM</w:t>
      </w:r>
      <w:proofErr w:type="spellEnd"/>
      <w:r w:rsidR="004379CB">
        <w:rPr>
          <w:color w:val="auto"/>
        </w:rPr>
        <w:fldChar w:fldCharType="begin"/>
      </w:r>
      <w:r w:rsidR="004379CB">
        <w:rPr>
          <w:color w:val="auto"/>
        </w:rPr>
        <w:instrText xml:space="preserve"> HYPERLINK \l "_ENREF_42" \o "Carpenter, 2016 #1748" </w:instrText>
      </w:r>
      <w:r w:rsidR="004379CB">
        <w:rPr>
          <w:color w:val="auto"/>
        </w:rPr>
        <w:fldChar w:fldCharType="separate"/>
      </w:r>
      <w:r w:rsidR="00A041D0" w:rsidRPr="00582B9E">
        <w:rPr>
          <w:color w:val="auto"/>
        </w:rPr>
        <w:fldChar w:fldCharType="begin">
          <w:fldData xml:space="preserve">PEVuZE5vdGU+PENpdGU+PEF1dGhvcj5DYXJwZW50ZXI8L0F1dGhvcj48WWVhcj4yMDE2PC9ZZWFy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==
</w:fldData>
        </w:fldChar>
      </w:r>
      <w:r w:rsidR="00A041D0">
        <w:rPr>
          <w:color w:val="auto"/>
        </w:rPr>
        <w:instrText xml:space="preserve"> ADDIN EN.CITE </w:instrText>
      </w:r>
      <w:r w:rsidR="00A041D0">
        <w:rPr>
          <w:color w:val="auto"/>
        </w:rPr>
        <w:fldChar w:fldCharType="begin">
          <w:fldData xml:space="preserve">PEVuZE5vdGU+PENpdGU+PEF1dGhvcj5DYXJwZW50ZXI8L0F1dGhvcj48WWVhcj4yMDE2PC9ZZWFy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==
</w:fldData>
        </w:fldChar>
      </w:r>
      <w:r w:rsidR="00A041D0">
        <w:rPr>
          <w:color w:val="auto"/>
        </w:rPr>
        <w:instrText xml:space="preserve"> ADDIN EN.CITE.DATA </w:instrText>
      </w:r>
      <w:r w:rsidR="00A041D0">
        <w:rPr>
          <w:color w:val="auto"/>
        </w:rPr>
      </w:r>
      <w:r w:rsidR="00A041D0">
        <w:rPr>
          <w:color w:val="auto"/>
        </w:rPr>
        <w:fldChar w:fldCharType="end"/>
      </w:r>
      <w:r w:rsidR="00A041D0" w:rsidRPr="00582B9E">
        <w:rPr>
          <w:color w:val="auto"/>
        </w:rPr>
      </w:r>
      <w:r w:rsidR="00A041D0" w:rsidRPr="00582B9E">
        <w:rPr>
          <w:color w:val="auto"/>
        </w:rPr>
        <w:fldChar w:fldCharType="separate"/>
      </w:r>
      <w:r w:rsidR="00A041D0" w:rsidRPr="00A041D0">
        <w:rPr>
          <w:noProof/>
          <w:color w:val="auto"/>
          <w:vertAlign w:val="superscript"/>
        </w:rPr>
        <w:t>42</w:t>
      </w:r>
      <w:r w:rsidR="00A041D0" w:rsidRPr="00582B9E">
        <w:rPr>
          <w:color w:val="auto"/>
        </w:rPr>
        <w:fldChar w:fldCharType="end"/>
      </w:r>
      <w:r w:rsidR="004379CB">
        <w:rPr>
          <w:color w:val="auto"/>
        </w:rPr>
        <w:fldChar w:fldCharType="end"/>
      </w:r>
      <w:r w:rsidR="001040E0" w:rsidRPr="00582B9E">
        <w:rPr>
          <w:color w:val="auto"/>
        </w:rPr>
        <w:t xml:space="preserve">, which are consistent </w:t>
      </w:r>
      <w:r w:rsidR="00713E80">
        <w:rPr>
          <w:color w:val="auto"/>
        </w:rPr>
        <w:t>with</w:t>
      </w:r>
      <w:r w:rsidR="007C681A" w:rsidRPr="00582B9E">
        <w:rPr>
          <w:color w:val="auto"/>
        </w:rPr>
        <w:t xml:space="preserve"> levels detected in </w:t>
      </w:r>
      <w:r w:rsidR="00713E80">
        <w:rPr>
          <w:color w:val="auto"/>
        </w:rPr>
        <w:t>the</w:t>
      </w:r>
      <w:r w:rsidR="007C681A" w:rsidRPr="00582B9E">
        <w:rPr>
          <w:color w:val="auto"/>
        </w:rPr>
        <w:t xml:space="preserve"> </w:t>
      </w:r>
      <w:r w:rsidR="001040E0" w:rsidRPr="00582B9E">
        <w:rPr>
          <w:color w:val="auto"/>
        </w:rPr>
        <w:t>cytosolic fractions.</w:t>
      </w:r>
      <w:r w:rsidR="004924AF" w:rsidRPr="00582B9E">
        <w:rPr>
          <w:color w:val="auto"/>
        </w:rPr>
        <w:t xml:space="preserve"> </w:t>
      </w:r>
      <w:r w:rsidR="007C681A" w:rsidRPr="00582B9E">
        <w:rPr>
          <w:color w:val="auto"/>
        </w:rPr>
        <w:t xml:space="preserve">Moreover, </w:t>
      </w:r>
      <w:r w:rsidR="004924AF" w:rsidRPr="00582B9E">
        <w:rPr>
          <w:color w:val="auto"/>
        </w:rPr>
        <w:t>the Zn-responsive fluorophore FluoZin-3 showed accumulation of labile Zn in small cytosolic vesicles in MCF10A and in C2C12 cells</w:t>
      </w:r>
      <w:r w:rsidR="004924AF" w:rsidRPr="00582B9E">
        <w:rPr>
          <w:color w:val="auto"/>
        </w:rPr>
        <w:fldChar w:fldCharType="begin">
          <w:fldData xml:space="preserve">PEVuZE5vdGU+PENpdGU+PEF1dGhvcj5QYXNrYXZpdHo8L0F1dGhvcj48WWVhcj4yMDE4PC9ZZWFy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</w:fldData>
        </w:fldChar>
      </w:r>
      <w:r w:rsidR="00A041D0">
        <w:rPr>
          <w:color w:val="auto"/>
        </w:rPr>
        <w:instrText xml:space="preserve"> ADDIN EN.CITE </w:instrText>
      </w:r>
      <w:r w:rsidR="00A041D0">
        <w:rPr>
          <w:color w:val="auto"/>
        </w:rPr>
        <w:fldChar w:fldCharType="begin">
          <w:fldData xml:space="preserve">PEVuZE5vdGU+PENpdGU+PEF1dGhvcj5QYXNrYXZpdHo8L0F1dGhvcj48WWVhcj4yMDE4PC9ZZWFy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</w:fldData>
        </w:fldChar>
      </w:r>
      <w:r w:rsidR="00A041D0">
        <w:rPr>
          <w:color w:val="auto"/>
        </w:rPr>
        <w:instrText xml:space="preserve"> ADDIN EN.CITE.DATA </w:instrText>
      </w:r>
      <w:r w:rsidR="00A041D0">
        <w:rPr>
          <w:color w:val="auto"/>
        </w:rPr>
      </w:r>
      <w:r w:rsidR="00A041D0">
        <w:rPr>
          <w:color w:val="auto"/>
        </w:rPr>
        <w:fldChar w:fldCharType="end"/>
      </w:r>
      <w:r w:rsidR="004924AF" w:rsidRPr="00582B9E">
        <w:rPr>
          <w:color w:val="auto"/>
        </w:rPr>
      </w:r>
      <w:r w:rsidR="004924AF" w:rsidRPr="00582B9E">
        <w:rPr>
          <w:color w:val="auto"/>
        </w:rPr>
        <w:fldChar w:fldCharType="separate"/>
      </w:r>
      <w:hyperlink w:anchor="_ENREF_43" w:tooltip="Paskavitz, 2018 #1544" w:history="1">
        <w:r w:rsidR="00A041D0" w:rsidRPr="00A041D0">
          <w:rPr>
            <w:noProof/>
            <w:color w:val="auto"/>
            <w:vertAlign w:val="superscript"/>
          </w:rPr>
          <w:t>43</w:t>
        </w:r>
      </w:hyperlink>
      <w:r w:rsidR="00A041D0" w:rsidRPr="00A041D0">
        <w:rPr>
          <w:noProof/>
          <w:color w:val="auto"/>
          <w:vertAlign w:val="superscript"/>
        </w:rPr>
        <w:t>,</w:t>
      </w:r>
      <w:hyperlink w:anchor="_ENREF_44" w:tooltip="Chandler, 2016 #1858" w:history="1">
        <w:r w:rsidR="00A041D0" w:rsidRPr="00A041D0">
          <w:rPr>
            <w:noProof/>
            <w:color w:val="auto"/>
            <w:vertAlign w:val="superscript"/>
          </w:rPr>
          <w:t>44</w:t>
        </w:r>
      </w:hyperlink>
      <w:r w:rsidR="004924AF" w:rsidRPr="00582B9E">
        <w:rPr>
          <w:color w:val="auto"/>
        </w:rPr>
        <w:fldChar w:fldCharType="end"/>
      </w:r>
      <w:r w:rsidR="007C681A" w:rsidRPr="00582B9E">
        <w:rPr>
          <w:color w:val="auto"/>
        </w:rPr>
        <w:t>, which are also</w:t>
      </w:r>
      <w:r w:rsidR="004924AF" w:rsidRPr="00582B9E">
        <w:rPr>
          <w:color w:val="auto"/>
        </w:rPr>
        <w:t xml:space="preserve"> consistent with </w:t>
      </w:r>
      <w:r w:rsidR="007C681A" w:rsidRPr="00582B9E">
        <w:rPr>
          <w:color w:val="auto"/>
        </w:rPr>
        <w:t xml:space="preserve">the </w:t>
      </w:r>
      <w:r w:rsidR="004924AF" w:rsidRPr="00582B9E">
        <w:rPr>
          <w:color w:val="auto"/>
        </w:rPr>
        <w:t xml:space="preserve">Zn </w:t>
      </w:r>
      <w:r w:rsidR="007C681A" w:rsidRPr="00582B9E">
        <w:rPr>
          <w:color w:val="auto"/>
        </w:rPr>
        <w:t xml:space="preserve">quantified </w:t>
      </w:r>
      <w:r w:rsidR="004924AF" w:rsidRPr="00582B9E">
        <w:rPr>
          <w:color w:val="auto"/>
        </w:rPr>
        <w:t>in the cytoplasm.</w:t>
      </w:r>
      <w:r w:rsidR="007C681A" w:rsidRPr="00582B9E">
        <w:rPr>
          <w:color w:val="auto"/>
        </w:rPr>
        <w:t xml:space="preserve"> Moreover,</w:t>
      </w:r>
      <w:r w:rsidR="004924AF" w:rsidRPr="00582B9E">
        <w:rPr>
          <w:color w:val="auto"/>
        </w:rPr>
        <w:t xml:space="preserve"> </w:t>
      </w:r>
      <w:r w:rsidR="00DE42C6" w:rsidRPr="00582B9E">
        <w:rPr>
          <w:color w:val="auto"/>
        </w:rPr>
        <w:t>Zn analyses by ICP-MS performed by our group showed that whole cell levels Zn in differentiating primary myotubes</w:t>
      </w:r>
      <w:hyperlink w:anchor="_ENREF_45" w:tooltip="Gordon, 2018 #1855" w:history="1">
        <w:r w:rsidR="00A041D0" w:rsidRPr="00582B9E">
          <w:rPr>
            <w:color w:val="auto"/>
          </w:rPr>
          <w:fldChar w:fldCharType="begin"/>
        </w:r>
        <w:r w:rsidR="00A041D0">
          <w:rPr>
            <w:color w:val="auto"/>
          </w:rPr>
          <w:instrText xml:space="preserve"> ADDIN EN.CITE &lt;EndNote&gt;&lt;Cite&gt;&lt;Author&gt;Gordon&lt;/Author&gt;&lt;Year&gt;2018&lt;/Year&gt;&lt;RecNum&gt;1855&lt;/RecNum&gt;&lt;DisplayText&gt;&lt;style face="superscript"&gt;45&lt;/style&gt;&lt;/DisplayText&gt;&lt;record&gt;&lt;rec-number&gt;1855&lt;/rec-number&gt;&lt;foreign-keys&gt;&lt;key app="EN" db-id="dszafdeeoppfa0e02sq5s2eet92vwd09z90a"&gt;1855&lt;/key&gt;&lt;/foreign-keys&gt;&lt;ref-type name="Journal Article"&gt;17&lt;/ref-type&gt;&lt;contributors&gt;&lt;authors&gt;&lt;author&gt;Gordon, Shellaina J. V.&lt;/author&gt;&lt;author&gt;Fenker, Daniel E.&lt;/author&gt;&lt;author&gt;Vest, Katherine E.&lt;/author&gt;&lt;author&gt;PADILLA-BENAVIDES, TERESITA&lt;/author&gt;&lt;/authors&gt;&lt;/contributors&gt;&lt;titles&gt;&lt;title&gt;Manganese influx and expression of ZIP8 is essential in primary myoblasts and contributes to activation of SOD2&lt;/title&gt;&lt;secondary-title&gt;bioRxiv&lt;/secondary-title&gt;&lt;/titles&gt;&lt;periodical&gt;&lt;full-title&gt;bioRxiv&lt;/full-title&gt;&lt;/periodical&gt;&lt;pages&gt;494542&lt;/pages&gt;&lt;dates&gt;&lt;year&gt;2018&lt;/year&gt;&lt;/dates&gt;&lt;urls&gt;&lt;related-urls&gt;&lt;url&gt;https://www.biorxiv.org/content/biorxiv/early/2018/12/12/494542.full.pdf&lt;/url&gt;&lt;/related-urls&gt;&lt;/urls&gt;&lt;electronic-resource-num&gt;10.1101/494542&lt;/electronic-resource-num&gt;&lt;/record&gt;&lt;/Cite&gt;&lt;/EndNote&gt;</w:instrText>
        </w:r>
        <w:r w:rsidR="00A041D0" w:rsidRPr="00582B9E">
          <w:rPr>
            <w:color w:val="auto"/>
          </w:rPr>
          <w:fldChar w:fldCharType="separate"/>
        </w:r>
        <w:r w:rsidR="00A041D0" w:rsidRPr="00A041D0">
          <w:rPr>
            <w:noProof/>
            <w:color w:val="auto"/>
            <w:vertAlign w:val="superscript"/>
          </w:rPr>
          <w:t>45</w:t>
        </w:r>
        <w:r w:rsidR="00A041D0" w:rsidRPr="00582B9E">
          <w:rPr>
            <w:color w:val="auto"/>
          </w:rPr>
          <w:fldChar w:fldCharType="end"/>
        </w:r>
      </w:hyperlink>
      <w:r w:rsidR="00DE42C6" w:rsidRPr="00582B9E">
        <w:rPr>
          <w:color w:val="auto"/>
        </w:rPr>
        <w:t xml:space="preserve"> are similar to </w:t>
      </w:r>
      <w:r w:rsidR="00713E80">
        <w:rPr>
          <w:color w:val="auto"/>
        </w:rPr>
        <w:t>those</w:t>
      </w:r>
      <w:r w:rsidR="00DE42C6" w:rsidRPr="00582B9E">
        <w:rPr>
          <w:color w:val="auto"/>
        </w:rPr>
        <w:t xml:space="preserve"> obtained </w:t>
      </w:r>
      <w:r w:rsidR="00713E80">
        <w:rPr>
          <w:color w:val="auto"/>
        </w:rPr>
        <w:t>in this report</w:t>
      </w:r>
      <w:r w:rsidR="00DE42C6" w:rsidRPr="00582B9E">
        <w:rPr>
          <w:color w:val="auto"/>
        </w:rPr>
        <w:t xml:space="preserve"> by GF-AAS.</w:t>
      </w:r>
      <w:r w:rsidR="00FF54C8" w:rsidRPr="00582B9E">
        <w:rPr>
          <w:color w:val="auto"/>
        </w:rPr>
        <w:t xml:space="preserve"> In addition, examples of Zn determinations in C6 rat glioma cells by using AAS and </w:t>
      </w:r>
      <w:proofErr w:type="spellStart"/>
      <w:r w:rsidR="00FF54C8" w:rsidRPr="00582B9E">
        <w:rPr>
          <w:color w:val="auto"/>
        </w:rPr>
        <w:t>Zinquin</w:t>
      </w:r>
      <w:proofErr w:type="spellEnd"/>
      <w:r w:rsidR="00FF54C8" w:rsidRPr="00582B9E">
        <w:rPr>
          <w:color w:val="auto"/>
        </w:rPr>
        <w:t>-E</w:t>
      </w:r>
      <w:hyperlink w:anchor="_ENREF_46" w:tooltip="Jansen, 2005 #1859" w:history="1">
        <w:r w:rsidR="00A041D0" w:rsidRPr="00582B9E">
          <w:rPr>
            <w:color w:val="auto"/>
          </w:rPr>
          <w:fldChar w:fldCharType="begin">
            <w:fldData xml:space="preserve">PEVuZE5vdGU+PENpdGU+PEF1dGhvcj5KYW5zZW48L0F1dGhvcj48WWVhcj4yMDA1PC9ZZWFyPjxS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</w:fldData>
          </w:fldChar>
        </w:r>
        <w:r w:rsidR="00A041D0">
          <w:rPr>
            <w:color w:val="auto"/>
          </w:rPr>
          <w:instrText xml:space="preserve"> ADDIN EN.CITE </w:instrText>
        </w:r>
        <w:r w:rsidR="00A041D0">
          <w:rPr>
            <w:color w:val="auto"/>
          </w:rPr>
          <w:fldChar w:fldCharType="begin">
            <w:fldData xml:space="preserve">PEVuZE5vdGU+PENpdGU+PEF1dGhvcj5KYW5zZW48L0F1dGhvcj48WWVhcj4yMDA1PC9ZZWFyPjxS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</w:fldData>
          </w:fldChar>
        </w:r>
        <w:r w:rsidR="00A041D0">
          <w:rPr>
            <w:color w:val="auto"/>
          </w:rPr>
          <w:instrText xml:space="preserve"> ADDIN EN.CITE.DATA </w:instrText>
        </w:r>
        <w:r w:rsidR="00A041D0">
          <w:rPr>
            <w:color w:val="auto"/>
          </w:rPr>
        </w:r>
        <w:r w:rsidR="00A041D0">
          <w:rPr>
            <w:color w:val="auto"/>
          </w:rPr>
          <w:fldChar w:fldCharType="end"/>
        </w:r>
        <w:r w:rsidR="00A041D0" w:rsidRPr="00582B9E">
          <w:rPr>
            <w:color w:val="auto"/>
          </w:rPr>
        </w:r>
        <w:r w:rsidR="00A041D0" w:rsidRPr="00582B9E">
          <w:rPr>
            <w:color w:val="auto"/>
          </w:rPr>
          <w:fldChar w:fldCharType="separate"/>
        </w:r>
        <w:r w:rsidR="00A041D0" w:rsidRPr="00A041D0">
          <w:rPr>
            <w:noProof/>
            <w:color w:val="auto"/>
            <w:vertAlign w:val="superscript"/>
          </w:rPr>
          <w:t>46</w:t>
        </w:r>
        <w:r w:rsidR="00A041D0" w:rsidRPr="00582B9E">
          <w:rPr>
            <w:color w:val="auto"/>
          </w:rPr>
          <w:fldChar w:fldCharType="end"/>
        </w:r>
      </w:hyperlink>
      <w:r w:rsidR="00FF54C8" w:rsidRPr="00582B9E">
        <w:rPr>
          <w:color w:val="auto"/>
        </w:rPr>
        <w:t xml:space="preserve"> have also rendered similar ranges to those observed in neuroblastoma N2A cells used here. </w:t>
      </w:r>
    </w:p>
    <w:p w14:paraId="14CA73F4" w14:textId="77777777" w:rsidR="00713E80" w:rsidRPr="00582B9E" w:rsidRDefault="00713E80" w:rsidP="00D23BC5">
      <w:pPr>
        <w:tabs>
          <w:tab w:val="left" w:pos="90"/>
        </w:tabs>
        <w:rPr>
          <w:color w:val="auto"/>
        </w:rPr>
      </w:pPr>
    </w:p>
    <w:p w14:paraId="05E73478" w14:textId="77B2442D" w:rsidR="00D0487C" w:rsidRDefault="003D5132" w:rsidP="00D23BC5">
      <w:pPr>
        <w:tabs>
          <w:tab w:val="left" w:pos="90"/>
        </w:tabs>
        <w:rPr>
          <w:color w:val="000000" w:themeColor="text1"/>
        </w:rPr>
      </w:pPr>
      <w:r w:rsidRPr="00582B9E">
        <w:rPr>
          <w:color w:val="000000" w:themeColor="text1"/>
        </w:rPr>
        <w:t>To date, diverse techniques have been developed to detect Zn in cells. However,</w:t>
      </w:r>
      <w:r w:rsidR="009858AB" w:rsidRPr="00582B9E">
        <w:rPr>
          <w:color w:val="000000" w:themeColor="text1"/>
        </w:rPr>
        <w:t xml:space="preserve"> </w:t>
      </w:r>
      <w:r w:rsidR="00CE1264" w:rsidRPr="00582B9E">
        <w:rPr>
          <w:color w:val="000000" w:themeColor="text1"/>
        </w:rPr>
        <w:t>GF</w:t>
      </w:r>
      <w:r w:rsidR="00987E56" w:rsidRPr="00582B9E">
        <w:rPr>
          <w:color w:val="000000" w:themeColor="text1"/>
        </w:rPr>
        <w:t>-</w:t>
      </w:r>
      <w:r w:rsidR="00CE1264" w:rsidRPr="00582B9E">
        <w:rPr>
          <w:color w:val="000000" w:themeColor="text1"/>
        </w:rPr>
        <w:t>AAS</w:t>
      </w:r>
      <w:r w:rsidRPr="00582B9E">
        <w:rPr>
          <w:color w:val="000000" w:themeColor="text1"/>
        </w:rPr>
        <w:t xml:space="preserve"> remains an accurate and highly sensitive technique that not only allows detection of free Zn</w:t>
      </w:r>
      <w:r w:rsidR="00713E80">
        <w:rPr>
          <w:color w:val="000000" w:themeColor="text1"/>
        </w:rPr>
        <w:t>, but it</w:t>
      </w:r>
      <w:r w:rsidR="00D0487C" w:rsidRPr="00582B9E">
        <w:rPr>
          <w:color w:val="000000" w:themeColor="text1"/>
        </w:rPr>
        <w:t xml:space="preserve"> </w:t>
      </w:r>
      <w:r w:rsidRPr="00582B9E">
        <w:rPr>
          <w:color w:val="000000" w:themeColor="text1"/>
        </w:rPr>
        <w:t>also measures the metal complexed and bound to proteins and potentially to small molecules.</w:t>
      </w:r>
      <w:r w:rsidR="009858AB" w:rsidRPr="00582B9E">
        <w:rPr>
          <w:color w:val="000000" w:themeColor="text1"/>
        </w:rPr>
        <w:t xml:space="preserve"> </w:t>
      </w:r>
      <w:r w:rsidR="00E83AB5" w:rsidRPr="00582B9E">
        <w:rPr>
          <w:color w:val="000000" w:themeColor="text1"/>
        </w:rPr>
        <w:t>Our group recently showed that measurements performed with cell</w:t>
      </w:r>
      <w:r w:rsidR="00713E80">
        <w:rPr>
          <w:color w:val="000000" w:themeColor="text1"/>
        </w:rPr>
        <w:t>-</w:t>
      </w:r>
      <w:r w:rsidR="00E83AB5" w:rsidRPr="00582B9E">
        <w:rPr>
          <w:color w:val="000000" w:themeColor="text1"/>
        </w:rPr>
        <w:t>permea</w:t>
      </w:r>
      <w:r w:rsidR="00713E80">
        <w:rPr>
          <w:color w:val="000000" w:themeColor="text1"/>
        </w:rPr>
        <w:t>ble</w:t>
      </w:r>
      <w:r w:rsidR="00E83AB5" w:rsidRPr="00582B9E">
        <w:rPr>
          <w:color w:val="000000" w:themeColor="text1"/>
        </w:rPr>
        <w:t xml:space="preserve"> </w:t>
      </w:r>
      <w:r w:rsidR="00D66B56" w:rsidRPr="00582B9E">
        <w:rPr>
          <w:color w:val="000000" w:themeColor="text1"/>
        </w:rPr>
        <w:t>fluorescent probe</w:t>
      </w:r>
      <w:r w:rsidR="00E83AB5" w:rsidRPr="00582B9E">
        <w:rPr>
          <w:color w:val="000000" w:themeColor="text1"/>
        </w:rPr>
        <w:t xml:space="preserve"> </w:t>
      </w:r>
      <w:r w:rsidR="0082112D">
        <w:rPr>
          <w:color w:val="000000" w:themeColor="text1"/>
        </w:rPr>
        <w:t>(</w:t>
      </w:r>
      <w:r w:rsidR="00E83AB5" w:rsidRPr="00582B9E">
        <w:rPr>
          <w:color w:val="000000" w:themeColor="text1"/>
        </w:rPr>
        <w:t>which has a high affinity to bind free Zn</w:t>
      </w:r>
      <w:r w:rsidR="00E83AB5" w:rsidRPr="00582B9E">
        <w:rPr>
          <w:color w:val="000000" w:themeColor="text1"/>
          <w:vertAlign w:val="superscript"/>
        </w:rPr>
        <w:t>2+</w:t>
      </w:r>
      <w:r w:rsidR="0082112D">
        <w:rPr>
          <w:color w:val="000000" w:themeColor="text1"/>
        </w:rPr>
        <w:t>)</w:t>
      </w:r>
      <w:r w:rsidR="00E83AB5" w:rsidRPr="00582B9E">
        <w:rPr>
          <w:color w:val="000000" w:themeColor="text1"/>
        </w:rPr>
        <w:t xml:space="preserve"> directly correlated with the levels of Zn detected by </w:t>
      </w:r>
      <w:r w:rsidR="00CE1264" w:rsidRPr="00582B9E">
        <w:rPr>
          <w:color w:val="000000" w:themeColor="text1"/>
        </w:rPr>
        <w:t>GF</w:t>
      </w:r>
      <w:r w:rsidR="00987E56" w:rsidRPr="00582B9E">
        <w:rPr>
          <w:color w:val="000000" w:themeColor="text1"/>
        </w:rPr>
        <w:t>-</w:t>
      </w:r>
      <w:r w:rsidR="00CE1264" w:rsidRPr="00582B9E">
        <w:rPr>
          <w:color w:val="000000" w:themeColor="text1"/>
        </w:rPr>
        <w:t>AAS</w:t>
      </w:r>
      <w:r w:rsidR="00E83AB5" w:rsidRPr="00582B9E">
        <w:rPr>
          <w:color w:val="000000" w:themeColor="text1"/>
        </w:rPr>
        <w:t xml:space="preserve"> in proliferating and differentiating myoblasts</w:t>
      </w:r>
      <w:hyperlink w:anchor="_ENREF_43" w:tooltip="Paskavitz, 2018 #1544" w:history="1">
        <w:r w:rsidR="00A041D0" w:rsidRPr="00582B9E">
          <w:rPr>
            <w:color w:val="000000" w:themeColor="text1"/>
          </w:rPr>
          <w:fldChar w:fldCharType="begin">
            <w:fldData xml:space="preserve">PEVuZE5vdGU+PENpdGU+PEF1dGhvcj5QYXNrYXZpdHo8L0F1dGhvcj48WWVhcj4yMDE4PC9ZZWFy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</w:fldData>
          </w:fldChar>
        </w:r>
        <w:r w:rsidR="00A041D0">
          <w:rPr>
            <w:color w:val="000000" w:themeColor="text1"/>
          </w:rPr>
          <w:instrText xml:space="preserve"> ADDIN EN.CITE </w:instrText>
        </w:r>
        <w:r w:rsidR="00A041D0">
          <w:rPr>
            <w:color w:val="000000" w:themeColor="text1"/>
          </w:rPr>
          <w:fldChar w:fldCharType="begin">
            <w:fldData xml:space="preserve">PEVuZE5vdGU+PENpdGU+PEF1dGhvcj5QYXNrYXZpdHo8L0F1dGhvcj48WWVhcj4yMDE4PC9ZZWFy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</w:fldData>
          </w:fldChar>
        </w:r>
        <w:r w:rsidR="00A041D0">
          <w:rPr>
            <w:color w:val="000000" w:themeColor="text1"/>
          </w:rPr>
          <w:instrText xml:space="preserve"> ADDIN EN.CITE.DATA </w:instrText>
        </w:r>
        <w:r w:rsidR="00A041D0">
          <w:rPr>
            <w:color w:val="000000" w:themeColor="text1"/>
          </w:rPr>
        </w:r>
        <w:r w:rsidR="00A041D0">
          <w:rPr>
            <w:color w:val="000000" w:themeColor="text1"/>
          </w:rPr>
          <w:fldChar w:fldCharType="end"/>
        </w:r>
        <w:r w:rsidR="00A041D0" w:rsidRPr="00582B9E">
          <w:rPr>
            <w:color w:val="000000" w:themeColor="text1"/>
          </w:rPr>
        </w:r>
        <w:r w:rsidR="00A041D0" w:rsidRPr="00582B9E">
          <w:rPr>
            <w:color w:val="000000" w:themeColor="text1"/>
          </w:rPr>
          <w:fldChar w:fldCharType="separate"/>
        </w:r>
        <w:r w:rsidR="00A041D0" w:rsidRPr="00A041D0">
          <w:rPr>
            <w:noProof/>
            <w:color w:val="000000" w:themeColor="text1"/>
            <w:vertAlign w:val="superscript"/>
          </w:rPr>
          <w:t>43</w:t>
        </w:r>
        <w:r w:rsidR="00A041D0" w:rsidRPr="00582B9E">
          <w:rPr>
            <w:color w:val="000000" w:themeColor="text1"/>
          </w:rPr>
          <w:fldChar w:fldCharType="end"/>
        </w:r>
      </w:hyperlink>
      <w:r w:rsidR="00E83AB5" w:rsidRPr="00582B9E">
        <w:rPr>
          <w:color w:val="000000" w:themeColor="text1"/>
        </w:rPr>
        <w:t xml:space="preserve">. However, the results obtained by </w:t>
      </w:r>
      <w:r w:rsidR="007D78B8" w:rsidRPr="00582B9E">
        <w:rPr>
          <w:color w:val="000000" w:themeColor="text1"/>
        </w:rPr>
        <w:t xml:space="preserve">these probes may </w:t>
      </w:r>
      <w:r w:rsidR="00E83AB5" w:rsidRPr="00582B9E">
        <w:rPr>
          <w:color w:val="000000" w:themeColor="text1"/>
        </w:rPr>
        <w:t>not</w:t>
      </w:r>
      <w:r w:rsidR="007D78B8" w:rsidRPr="00582B9E">
        <w:rPr>
          <w:color w:val="000000" w:themeColor="text1"/>
        </w:rPr>
        <w:t xml:space="preserve"> be</w:t>
      </w:r>
      <w:r w:rsidR="00E83AB5" w:rsidRPr="00582B9E">
        <w:rPr>
          <w:color w:val="000000" w:themeColor="text1"/>
        </w:rPr>
        <w:t xml:space="preserve"> representative of whole cell or protein</w:t>
      </w:r>
      <w:r w:rsidR="00D0487C" w:rsidRPr="00582B9E">
        <w:rPr>
          <w:color w:val="000000" w:themeColor="text1"/>
        </w:rPr>
        <w:t>-</w:t>
      </w:r>
      <w:r w:rsidR="00E83AB5" w:rsidRPr="00582B9E">
        <w:rPr>
          <w:color w:val="000000" w:themeColor="text1"/>
        </w:rPr>
        <w:t xml:space="preserve">bound Zn concentrations. Moreover, since Zn exists as a non-redox active species </w:t>
      </w:r>
      <w:r w:rsidR="0062642A" w:rsidRPr="00582B9E">
        <w:rPr>
          <w:color w:val="000000" w:themeColor="text1"/>
        </w:rPr>
        <w:t xml:space="preserve">and </w:t>
      </w:r>
      <w:r w:rsidR="00E83AB5" w:rsidRPr="00582B9E">
        <w:rPr>
          <w:color w:val="000000" w:themeColor="text1"/>
        </w:rPr>
        <w:t xml:space="preserve">as divalent cation, under physiological conditions, its detection in cellular systems remained a challenge. </w:t>
      </w:r>
      <w:r w:rsidR="00D0487C" w:rsidRPr="00582B9E">
        <w:rPr>
          <w:color w:val="000000" w:themeColor="text1"/>
        </w:rPr>
        <w:t xml:space="preserve">Novel </w:t>
      </w:r>
      <w:r w:rsidR="00E83AB5" w:rsidRPr="00582B9E">
        <w:rPr>
          <w:color w:val="000000" w:themeColor="text1"/>
        </w:rPr>
        <w:t xml:space="preserve">Zn imaging techniques have become available, such as the state-of-the-art </w:t>
      </w:r>
      <w:r w:rsidR="002D487C" w:rsidRPr="00582B9E">
        <w:rPr>
          <w:color w:val="000000" w:themeColor="text1"/>
        </w:rPr>
        <w:t>synchrotron-based</w:t>
      </w:r>
      <w:r w:rsidR="00E83AB5" w:rsidRPr="00582B9E">
        <w:rPr>
          <w:color w:val="000000" w:themeColor="text1"/>
        </w:rPr>
        <w:t xml:space="preserve"> X</w:t>
      </w:r>
      <w:r w:rsidR="00445634" w:rsidRPr="00582B9E">
        <w:rPr>
          <w:color w:val="000000" w:themeColor="text1"/>
        </w:rPr>
        <w:t>-</w:t>
      </w:r>
      <w:r w:rsidR="00E83AB5" w:rsidRPr="00582B9E">
        <w:rPr>
          <w:color w:val="000000" w:themeColor="text1"/>
        </w:rPr>
        <w:t xml:space="preserve">ray fluorescence microscopy, </w:t>
      </w:r>
      <w:r w:rsidR="00445634" w:rsidRPr="00582B9E">
        <w:rPr>
          <w:color w:val="000000" w:themeColor="text1"/>
        </w:rPr>
        <w:t xml:space="preserve">radioisotopes, </w:t>
      </w:r>
      <w:r w:rsidR="00E83AB5" w:rsidRPr="00582B9E">
        <w:rPr>
          <w:color w:val="000000" w:themeColor="text1"/>
        </w:rPr>
        <w:t>and laser ablation inductively</w:t>
      </w:r>
      <w:r w:rsidR="0082112D">
        <w:rPr>
          <w:color w:val="000000" w:themeColor="text1"/>
        </w:rPr>
        <w:t>-</w:t>
      </w:r>
      <w:r w:rsidR="00E83AB5" w:rsidRPr="00582B9E">
        <w:rPr>
          <w:color w:val="000000" w:themeColor="text1"/>
        </w:rPr>
        <w:t>coupled plasma mass spectrometry</w:t>
      </w:r>
      <w:r w:rsidR="003F40C3" w:rsidRPr="00582B9E">
        <w:rPr>
          <w:color w:val="000000" w:themeColor="text1"/>
        </w:rPr>
        <w:t xml:space="preserve"> (</w:t>
      </w:r>
      <w:r w:rsidR="00973430" w:rsidRPr="00582B9E">
        <w:rPr>
          <w:color w:val="000000" w:themeColor="text1"/>
        </w:rPr>
        <w:t>LA-</w:t>
      </w:r>
      <w:r w:rsidR="003F40C3" w:rsidRPr="00582B9E">
        <w:rPr>
          <w:color w:val="000000" w:themeColor="text1"/>
        </w:rPr>
        <w:t>ICP</w:t>
      </w:r>
      <w:r w:rsidR="00973430" w:rsidRPr="00582B9E">
        <w:rPr>
          <w:color w:val="000000" w:themeColor="text1"/>
        </w:rPr>
        <w:t>-</w:t>
      </w:r>
      <w:r w:rsidR="003F40C3" w:rsidRPr="00582B9E">
        <w:rPr>
          <w:color w:val="000000" w:themeColor="text1"/>
        </w:rPr>
        <w:t>MS)</w:t>
      </w:r>
      <w:r w:rsidR="00E83AB5" w:rsidRPr="00582B9E">
        <w:rPr>
          <w:color w:val="000000" w:themeColor="text1"/>
        </w:rPr>
        <w:t>. Unfortunately</w:t>
      </w:r>
      <w:r w:rsidR="00987E56" w:rsidRPr="00582B9E">
        <w:rPr>
          <w:color w:val="000000" w:themeColor="text1"/>
        </w:rPr>
        <w:t>,</w:t>
      </w:r>
      <w:r w:rsidR="00E83AB5" w:rsidRPr="00582B9E">
        <w:rPr>
          <w:color w:val="000000" w:themeColor="text1"/>
        </w:rPr>
        <w:t xml:space="preserve"> some of these techniques </w:t>
      </w:r>
      <w:r w:rsidR="0082112D">
        <w:t>require</w:t>
      </w:r>
      <w:r w:rsidR="00E83AB5" w:rsidRPr="00582B9E">
        <w:t xml:space="preserve"> </w:t>
      </w:r>
      <w:r w:rsidR="00E83AB5" w:rsidRPr="00582B9E">
        <w:rPr>
          <w:color w:val="000000" w:themeColor="text1"/>
        </w:rPr>
        <w:t>resources</w:t>
      </w:r>
      <w:r w:rsidR="0082112D" w:rsidRPr="0082112D">
        <w:t xml:space="preserve"> </w:t>
      </w:r>
      <w:r w:rsidR="0082112D" w:rsidRPr="00582B9E">
        <w:t>inaccessible</w:t>
      </w:r>
      <w:r w:rsidR="00E83AB5" w:rsidRPr="00582B9E">
        <w:rPr>
          <w:color w:val="000000" w:themeColor="text1"/>
        </w:rPr>
        <w:t xml:space="preserve"> to the scientific community</w:t>
      </w:r>
      <w:r w:rsidR="00E83AB5" w:rsidRPr="00582B9E">
        <w:rPr>
          <w:color w:val="000000" w:themeColor="text1"/>
        </w:rPr>
        <w:fldChar w:fldCharType="begin">
          <w:fldData xml:space="preserve">PEVuZE5vdGU+PENpdGU+PEF1dGhvcj5GYWhybmk8L0F1dGhvcj48WWVhcj4yMDA3PC9ZZWFyPjxS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yBOYXRsIEFjYWQgU2NpIFUgUyBBPC9hYmJyLTE+PC9wZXJpb2RpY2FsPjxhbHQt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cGFnZXM+ZTUwMjAxPC9wYWdlcz48bnVtYmVyPjcyPC9udW1iZXI+PGVkaXRpb24+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</w:fldData>
        </w:fldChar>
      </w:r>
      <w:r w:rsidR="00A041D0">
        <w:rPr>
          <w:color w:val="000000" w:themeColor="text1"/>
        </w:rPr>
        <w:instrText xml:space="preserve"> ADDIN EN.CITE </w:instrText>
      </w:r>
      <w:r w:rsidR="00A041D0">
        <w:rPr>
          <w:color w:val="000000" w:themeColor="text1"/>
        </w:rPr>
        <w:fldChar w:fldCharType="begin">
          <w:fldData xml:space="preserve">PEVuZE5vdGU+PENpdGU+PEF1dGhvcj5GYWhybmk8L0F1dGhvcj48WWVhcj4yMDA3PC9ZZWFyPjxS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yBOYXRsIEFjYWQgU2NpIFUgUyBBPC9hYmJyLTE+PC9wZXJpb2RpY2FsPjxhbHQt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cGFnZXM+ZTUwMjAxPC9wYWdlcz48bnVtYmVyPjcyPC9udW1iZXI+PGVkaXRpb24+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</w:fldData>
        </w:fldChar>
      </w:r>
      <w:r w:rsidR="00A041D0">
        <w:rPr>
          <w:color w:val="000000" w:themeColor="text1"/>
        </w:rPr>
        <w:instrText xml:space="preserve"> ADDIN EN.CITE.DATA </w:instrText>
      </w:r>
      <w:r w:rsidR="00A041D0">
        <w:rPr>
          <w:color w:val="000000" w:themeColor="text1"/>
        </w:rPr>
      </w:r>
      <w:r w:rsidR="00A041D0">
        <w:rPr>
          <w:color w:val="000000" w:themeColor="text1"/>
        </w:rPr>
        <w:fldChar w:fldCharType="end"/>
      </w:r>
      <w:r w:rsidR="00E83AB5" w:rsidRPr="00582B9E">
        <w:rPr>
          <w:color w:val="000000" w:themeColor="text1"/>
        </w:rPr>
      </w:r>
      <w:r w:rsidR="00E83AB5" w:rsidRPr="00582B9E">
        <w:rPr>
          <w:color w:val="000000" w:themeColor="text1"/>
        </w:rPr>
        <w:fldChar w:fldCharType="separate"/>
      </w:r>
      <w:hyperlink w:anchor="_ENREF_29" w:tooltip="Durr, 2013 #1856" w:history="1">
        <w:r w:rsidR="00A041D0" w:rsidRPr="00A041D0">
          <w:rPr>
            <w:noProof/>
            <w:color w:val="000000" w:themeColor="text1"/>
            <w:vertAlign w:val="superscript"/>
          </w:rPr>
          <w:t>29</w:t>
        </w:r>
      </w:hyperlink>
      <w:r w:rsidR="00A041D0" w:rsidRPr="00A041D0">
        <w:rPr>
          <w:noProof/>
          <w:color w:val="000000" w:themeColor="text1"/>
          <w:vertAlign w:val="superscript"/>
        </w:rPr>
        <w:t>,</w:t>
      </w:r>
      <w:hyperlink w:anchor="_ENREF_42" w:tooltip="Carpenter, 2016 #1748" w:history="1">
        <w:r w:rsidR="00A041D0" w:rsidRPr="00A041D0">
          <w:rPr>
            <w:noProof/>
            <w:color w:val="000000" w:themeColor="text1"/>
            <w:vertAlign w:val="superscript"/>
          </w:rPr>
          <w:t>42</w:t>
        </w:r>
      </w:hyperlink>
      <w:r w:rsidR="00A041D0" w:rsidRPr="00A041D0">
        <w:rPr>
          <w:noProof/>
          <w:color w:val="000000" w:themeColor="text1"/>
          <w:vertAlign w:val="superscript"/>
        </w:rPr>
        <w:t>,</w:t>
      </w:r>
      <w:hyperlink w:anchor="_ENREF_47" w:tooltip="Fahrni, 2007 #1744" w:history="1">
        <w:r w:rsidR="00A041D0" w:rsidRPr="00A041D0">
          <w:rPr>
            <w:noProof/>
            <w:color w:val="000000" w:themeColor="text1"/>
            <w:vertAlign w:val="superscript"/>
          </w:rPr>
          <w:t>47-50</w:t>
        </w:r>
      </w:hyperlink>
      <w:r w:rsidR="00E83AB5" w:rsidRPr="00582B9E">
        <w:rPr>
          <w:color w:val="000000" w:themeColor="text1"/>
        </w:rPr>
        <w:fldChar w:fldCharType="end"/>
      </w:r>
      <w:r w:rsidR="00E83AB5" w:rsidRPr="00582B9E">
        <w:rPr>
          <w:color w:val="000000" w:themeColor="text1"/>
        </w:rPr>
        <w:t xml:space="preserve">. </w:t>
      </w:r>
    </w:p>
    <w:p w14:paraId="2EEE01C4" w14:textId="77777777" w:rsidR="0082112D" w:rsidRPr="00582B9E" w:rsidRDefault="0082112D" w:rsidP="00D23BC5">
      <w:pPr>
        <w:tabs>
          <w:tab w:val="left" w:pos="90"/>
        </w:tabs>
        <w:rPr>
          <w:color w:val="000000" w:themeColor="text1"/>
        </w:rPr>
      </w:pPr>
    </w:p>
    <w:p w14:paraId="5A82ADA9" w14:textId="45F9701A" w:rsidR="00113CE7" w:rsidRDefault="00D0487C" w:rsidP="00D23BC5">
      <w:pPr>
        <w:tabs>
          <w:tab w:val="left" w:pos="90"/>
        </w:tabs>
        <w:rPr>
          <w:color w:val="000000" w:themeColor="text1"/>
        </w:rPr>
      </w:pPr>
      <w:r w:rsidRPr="00582B9E">
        <w:rPr>
          <w:color w:val="000000" w:themeColor="text1"/>
        </w:rPr>
        <w:lastRenderedPageBreak/>
        <w:t>S</w:t>
      </w:r>
      <w:r w:rsidR="003F40C3" w:rsidRPr="00582B9E">
        <w:rPr>
          <w:color w:val="000000" w:themeColor="text1"/>
        </w:rPr>
        <w:t>tudies have shown that ICP</w:t>
      </w:r>
      <w:r w:rsidR="00973430" w:rsidRPr="00582B9E">
        <w:rPr>
          <w:color w:val="000000" w:themeColor="text1"/>
        </w:rPr>
        <w:t>-</w:t>
      </w:r>
      <w:r w:rsidR="003F40C3" w:rsidRPr="00582B9E">
        <w:rPr>
          <w:color w:val="000000" w:themeColor="text1"/>
        </w:rPr>
        <w:t>MS is a more precise technique than AAS, as relative standard deviation values have been shown to be lower in ICP</w:t>
      </w:r>
      <w:r w:rsidR="00973430" w:rsidRPr="00582B9E">
        <w:rPr>
          <w:color w:val="000000" w:themeColor="text1"/>
        </w:rPr>
        <w:t>-</w:t>
      </w:r>
      <w:r w:rsidR="003F40C3" w:rsidRPr="00582B9E">
        <w:rPr>
          <w:color w:val="000000" w:themeColor="text1"/>
        </w:rPr>
        <w:t>MS determinations for metals like Zn. The likely explanation for this effect is that ICP</w:t>
      </w:r>
      <w:r w:rsidR="00973430" w:rsidRPr="00582B9E">
        <w:rPr>
          <w:color w:val="000000" w:themeColor="text1"/>
        </w:rPr>
        <w:t>-</w:t>
      </w:r>
      <w:r w:rsidR="003F40C3" w:rsidRPr="00582B9E">
        <w:rPr>
          <w:color w:val="000000" w:themeColor="text1"/>
        </w:rPr>
        <w:t>MS</w:t>
      </w:r>
      <w:r w:rsidR="00973430" w:rsidRPr="00582B9E">
        <w:rPr>
          <w:color w:val="000000" w:themeColor="text1"/>
        </w:rPr>
        <w:t xml:space="preserve"> is</w:t>
      </w:r>
      <w:r w:rsidR="003F40C3" w:rsidRPr="00582B9E">
        <w:rPr>
          <w:color w:val="000000" w:themeColor="text1"/>
        </w:rPr>
        <w:t xml:space="preserve"> intrinsically</w:t>
      </w:r>
      <w:r w:rsidR="00973430" w:rsidRPr="00582B9E">
        <w:rPr>
          <w:color w:val="000000" w:themeColor="text1"/>
        </w:rPr>
        <w:t xml:space="preserve"> capable </w:t>
      </w:r>
      <w:r w:rsidR="003F40C3" w:rsidRPr="00582B9E">
        <w:rPr>
          <w:color w:val="000000" w:themeColor="text1"/>
        </w:rPr>
        <w:t>of eliminat</w:t>
      </w:r>
      <w:r w:rsidR="00973430" w:rsidRPr="00582B9E">
        <w:rPr>
          <w:color w:val="000000" w:themeColor="text1"/>
        </w:rPr>
        <w:t>ing</w:t>
      </w:r>
      <w:r w:rsidR="003F40C3" w:rsidRPr="00582B9E">
        <w:rPr>
          <w:color w:val="000000" w:themeColor="text1"/>
        </w:rPr>
        <w:t xml:space="preserve"> chemical interferences, as the operating </w:t>
      </w:r>
      <w:r w:rsidR="001F7983" w:rsidRPr="00582B9E">
        <w:rPr>
          <w:color w:val="000000" w:themeColor="text1"/>
        </w:rPr>
        <w:t xml:space="preserve">argon </w:t>
      </w:r>
      <w:r w:rsidR="003F40C3" w:rsidRPr="00582B9E">
        <w:rPr>
          <w:color w:val="000000" w:themeColor="text1"/>
        </w:rPr>
        <w:t>temperatures range from 5</w:t>
      </w:r>
      <w:r w:rsidR="00973430" w:rsidRPr="00582B9E">
        <w:rPr>
          <w:color w:val="000000" w:themeColor="text1"/>
        </w:rPr>
        <w:t>,</w:t>
      </w:r>
      <w:r w:rsidR="003F40C3" w:rsidRPr="00582B9E">
        <w:rPr>
          <w:color w:val="000000" w:themeColor="text1"/>
        </w:rPr>
        <w:t>000 to 10</w:t>
      </w:r>
      <w:r w:rsidR="00973430" w:rsidRPr="00582B9E">
        <w:rPr>
          <w:color w:val="000000" w:themeColor="text1"/>
        </w:rPr>
        <w:t>,</w:t>
      </w:r>
      <w:r w:rsidR="003F40C3" w:rsidRPr="00582B9E">
        <w:rPr>
          <w:color w:val="000000" w:themeColor="text1"/>
        </w:rPr>
        <w:t xml:space="preserve">000 </w:t>
      </w:r>
      <w:r w:rsidR="0082112D">
        <w:rPr>
          <w:color w:val="000000" w:themeColor="text1"/>
        </w:rPr>
        <w:t>°</w:t>
      </w:r>
      <w:r w:rsidR="003F40C3" w:rsidRPr="00582B9E">
        <w:rPr>
          <w:color w:val="000000" w:themeColor="text1"/>
        </w:rPr>
        <w:t>C. Some chemical bonds can be maintained at 3</w:t>
      </w:r>
      <w:r w:rsidR="00973430" w:rsidRPr="00582B9E">
        <w:rPr>
          <w:color w:val="000000" w:themeColor="text1"/>
        </w:rPr>
        <w:t>,</w:t>
      </w:r>
      <w:r w:rsidR="003F40C3" w:rsidRPr="00582B9E">
        <w:rPr>
          <w:color w:val="000000" w:themeColor="text1"/>
        </w:rPr>
        <w:t>000 °C, which is</w:t>
      </w:r>
      <w:r w:rsidR="001F7983" w:rsidRPr="00582B9E">
        <w:rPr>
          <w:color w:val="000000" w:themeColor="text1"/>
        </w:rPr>
        <w:t xml:space="preserve"> in</w:t>
      </w:r>
      <w:r w:rsidR="003F40C3" w:rsidRPr="00582B9E">
        <w:rPr>
          <w:color w:val="000000" w:themeColor="text1"/>
        </w:rPr>
        <w:t xml:space="preserve"> the range </w:t>
      </w:r>
      <w:r w:rsidR="001F7983" w:rsidRPr="00582B9E">
        <w:rPr>
          <w:color w:val="000000" w:themeColor="text1"/>
        </w:rPr>
        <w:t>for AAS operation</w:t>
      </w:r>
      <w:r w:rsidR="0082112D">
        <w:rPr>
          <w:color w:val="000000" w:themeColor="text1"/>
        </w:rPr>
        <w:t>.</w:t>
      </w:r>
      <w:r w:rsidR="003F40C3" w:rsidRPr="00582B9E">
        <w:rPr>
          <w:color w:val="000000" w:themeColor="text1"/>
        </w:rPr>
        <w:t xml:space="preserve"> </w:t>
      </w:r>
      <w:r w:rsidR="0082112D">
        <w:rPr>
          <w:color w:val="000000" w:themeColor="text1"/>
        </w:rPr>
        <w:t>T</w:t>
      </w:r>
      <w:r w:rsidR="001F7983" w:rsidRPr="00582B9E">
        <w:rPr>
          <w:color w:val="000000" w:themeColor="text1"/>
        </w:rPr>
        <w:t xml:space="preserve">hese bonds will be </w:t>
      </w:r>
      <w:r w:rsidR="003F40C3" w:rsidRPr="00582B9E">
        <w:rPr>
          <w:color w:val="000000" w:themeColor="text1"/>
        </w:rPr>
        <w:t xml:space="preserve">completely </w:t>
      </w:r>
      <w:r w:rsidR="001F7983" w:rsidRPr="00582B9E">
        <w:rPr>
          <w:color w:val="000000" w:themeColor="text1"/>
        </w:rPr>
        <w:t>disrupted at above 6</w:t>
      </w:r>
      <w:r w:rsidR="00973430" w:rsidRPr="00582B9E">
        <w:rPr>
          <w:color w:val="000000" w:themeColor="text1"/>
        </w:rPr>
        <w:t>,</w:t>
      </w:r>
      <w:r w:rsidR="003F40C3" w:rsidRPr="00582B9E">
        <w:rPr>
          <w:color w:val="000000" w:themeColor="text1"/>
        </w:rPr>
        <w:t>000 °C. The</w:t>
      </w:r>
      <w:r w:rsidR="001F7983" w:rsidRPr="00582B9E">
        <w:rPr>
          <w:color w:val="000000" w:themeColor="text1"/>
        </w:rPr>
        <w:t>refore, these</w:t>
      </w:r>
      <w:r w:rsidR="003F40C3" w:rsidRPr="00582B9E">
        <w:rPr>
          <w:color w:val="000000" w:themeColor="text1"/>
        </w:rPr>
        <w:t xml:space="preserve"> high temperatures reached </w:t>
      </w:r>
      <w:r w:rsidR="001F7983" w:rsidRPr="00582B9E">
        <w:rPr>
          <w:color w:val="000000" w:themeColor="text1"/>
        </w:rPr>
        <w:t>in the plasma state by ICP</w:t>
      </w:r>
      <w:r w:rsidR="00973430" w:rsidRPr="00582B9E">
        <w:rPr>
          <w:color w:val="000000" w:themeColor="text1"/>
        </w:rPr>
        <w:t>-</w:t>
      </w:r>
      <w:r w:rsidR="001F7983" w:rsidRPr="00582B9E">
        <w:rPr>
          <w:color w:val="000000" w:themeColor="text1"/>
        </w:rPr>
        <w:t xml:space="preserve">MS </w:t>
      </w:r>
      <w:r w:rsidR="00973430" w:rsidRPr="00582B9E">
        <w:rPr>
          <w:color w:val="000000" w:themeColor="text1"/>
        </w:rPr>
        <w:t xml:space="preserve">can </w:t>
      </w:r>
      <w:r w:rsidR="003F40C3" w:rsidRPr="00582B9E">
        <w:rPr>
          <w:color w:val="000000" w:themeColor="text1"/>
        </w:rPr>
        <w:t xml:space="preserve">eliminate chemical interferences, </w:t>
      </w:r>
      <w:r w:rsidR="001F7983" w:rsidRPr="00582B9E">
        <w:rPr>
          <w:color w:val="000000" w:themeColor="text1"/>
        </w:rPr>
        <w:t xml:space="preserve">leading to </w:t>
      </w:r>
      <w:r w:rsidR="003F40C3" w:rsidRPr="00582B9E">
        <w:rPr>
          <w:color w:val="000000" w:themeColor="text1"/>
        </w:rPr>
        <w:t>better detection limits</w:t>
      </w:r>
      <w:hyperlink w:anchor="_ENREF_51" w:tooltip="Jajda, 2015 #1857" w:history="1">
        <w:r w:rsidR="00A041D0" w:rsidRPr="00582B9E">
          <w:rPr>
            <w:color w:val="000000" w:themeColor="text1"/>
          </w:rPr>
          <w:fldChar w:fldCharType="begin"/>
        </w:r>
        <w:r w:rsidR="00A041D0">
          <w:rPr>
            <w:color w:val="000000" w:themeColor="text1"/>
          </w:rPr>
          <w:instrText xml:space="preserve"> ADDIN EN.CITE &lt;EndNote&gt;&lt;Cite&gt;&lt;Author&gt;Jajda&lt;/Author&gt;&lt;Year&gt;2015&lt;/Year&gt;&lt;RecNum&gt;1857&lt;/RecNum&gt;&lt;DisplayText&gt;&lt;style face="superscript"&gt;51&lt;/style&gt;&lt;/DisplayText&gt;&lt;record&gt;&lt;rec-number&gt;1857&lt;/rec-number&gt;&lt;foreign-keys&gt;&lt;key app="EN" db-id="dszafdeeoppfa0e02sq5s2eet92vwd09z90a"&gt;1857&lt;/key&gt;&lt;/foreign-keys&gt;&lt;ref-type name="Journal Article"&gt;17&lt;/ref-type&gt;&lt;contributors&gt;&lt;authors&gt;&lt;author&gt;Jajda, H. M.&lt;/author&gt;&lt;author&gt;Patel, K. G.&lt;/author&gt;&lt;author&gt;Patel, S. R.&lt;/author&gt;&lt;author&gt;Solanki, V. H.&lt;/author&gt;&lt;author&gt;Patel, K. N.&lt;/author&gt;&lt;author&gt;Singh, S.&lt;/author&gt;&lt;/authors&gt;&lt;/contributors&gt;&lt;auth-address&gt;Food Quality Testing Laboratory, Navsari Agricultural University, Navsari, 396450 India.&lt;/auth-address&gt;&lt;titles&gt;&lt;title&gt;Comparative efficacy of two standard methods for determination of iron and zinc in fruits, pulses and cereals&lt;/title&gt;&lt;secondary-title&gt;J Food Sci Technol&lt;/secondary-title&gt;&lt;alt-title&gt;Journal of food science and technology&lt;/alt-title&gt;&lt;/titles&gt;&lt;periodical&gt;&lt;full-title&gt;J Food Sci Technol&lt;/full-title&gt;&lt;abbr-1&gt;Journal of food science and technology&lt;/abbr-1&gt;&lt;/periodical&gt;&lt;alt-periodical&gt;&lt;full-title&gt;J Food Sci Technol&lt;/full-title&gt;&lt;abbr-1&gt;Journal of food science and technology&lt;/abbr-1&gt;&lt;/alt-periodical&gt;&lt;pages&gt;1096-102&lt;/pages&gt;&lt;volume&gt;52&lt;/volume&gt;&lt;number&gt;2&lt;/number&gt;&lt;edition&gt;2015/02/20&lt;/edition&gt;&lt;dates&gt;&lt;year&gt;2015&lt;/year&gt;&lt;pub-dates&gt;&lt;date&gt;Feb&lt;/date&gt;&lt;/pub-dates&gt;&lt;/dates&gt;&lt;isbn&gt;0022-1155 (Print)&amp;#xD;0022-1155 (Linking)&lt;/isbn&gt;&lt;accession-num&gt;25694724&lt;/accession-num&gt;&lt;urls&gt;&lt;related-urls&gt;&lt;url&gt;http://www.ncbi.nlm.nih.gov/pubmed/25694724&lt;/url&gt;&lt;/related-urls&gt;&lt;/urls&gt;&lt;custom2&gt;4325058&lt;/custom2&gt;&lt;electronic-resource-num&gt;10.1007/s13197-013-1088-6&lt;/electronic-resource-num&gt;&lt;language&gt;eng&lt;/language&gt;&lt;/record&gt;&lt;/Cite&gt;&lt;/EndNote&gt;</w:instrText>
        </w:r>
        <w:r w:rsidR="00A041D0" w:rsidRPr="00582B9E">
          <w:rPr>
            <w:color w:val="000000" w:themeColor="text1"/>
          </w:rPr>
          <w:fldChar w:fldCharType="separate"/>
        </w:r>
        <w:r w:rsidR="00A041D0" w:rsidRPr="00A041D0">
          <w:rPr>
            <w:noProof/>
            <w:color w:val="000000" w:themeColor="text1"/>
            <w:vertAlign w:val="superscript"/>
          </w:rPr>
          <w:t>51</w:t>
        </w:r>
        <w:r w:rsidR="00A041D0" w:rsidRPr="00582B9E">
          <w:rPr>
            <w:color w:val="000000" w:themeColor="text1"/>
          </w:rPr>
          <w:fldChar w:fldCharType="end"/>
        </w:r>
      </w:hyperlink>
      <w:r w:rsidR="001F7983" w:rsidRPr="00582B9E">
        <w:rPr>
          <w:color w:val="000000" w:themeColor="text1"/>
        </w:rPr>
        <w:t xml:space="preserve">. </w:t>
      </w:r>
      <w:r w:rsidR="00973430" w:rsidRPr="00582B9E">
        <w:rPr>
          <w:color w:val="000000" w:themeColor="text1"/>
        </w:rPr>
        <w:t xml:space="preserve">In addition, </w:t>
      </w:r>
      <w:r w:rsidR="001F7983" w:rsidRPr="00582B9E">
        <w:rPr>
          <w:color w:val="000000" w:themeColor="text1"/>
        </w:rPr>
        <w:t>ICP</w:t>
      </w:r>
      <w:r w:rsidR="00973430" w:rsidRPr="00582B9E">
        <w:rPr>
          <w:color w:val="000000" w:themeColor="text1"/>
        </w:rPr>
        <w:t>-</w:t>
      </w:r>
      <w:r w:rsidR="001F7983" w:rsidRPr="00582B9E">
        <w:rPr>
          <w:color w:val="000000" w:themeColor="text1"/>
        </w:rPr>
        <w:t>MS requires larger volume samples compared to GF</w:t>
      </w:r>
      <w:r w:rsidR="00973430" w:rsidRPr="00582B9E">
        <w:rPr>
          <w:color w:val="000000" w:themeColor="text1"/>
        </w:rPr>
        <w:t>-</w:t>
      </w:r>
      <w:r w:rsidR="001F7983" w:rsidRPr="00582B9E">
        <w:rPr>
          <w:color w:val="000000" w:themeColor="text1"/>
        </w:rPr>
        <w:t>AAS</w:t>
      </w:r>
      <w:r w:rsidRPr="00582B9E">
        <w:rPr>
          <w:color w:val="000000" w:themeColor="text1"/>
        </w:rPr>
        <w:t>, as</w:t>
      </w:r>
      <w:r w:rsidRPr="00582B9E">
        <w:t xml:space="preserve"> the latter is capable </w:t>
      </w:r>
      <w:r w:rsidR="0082112D">
        <w:t>of</w:t>
      </w:r>
      <w:r w:rsidRPr="00582B9E">
        <w:t xml:space="preserve"> operat</w:t>
      </w:r>
      <w:r w:rsidR="0082112D">
        <w:t>ing</w:t>
      </w:r>
      <w:r w:rsidRPr="00582B9E">
        <w:rPr>
          <w:color w:val="000000" w:themeColor="text1"/>
        </w:rPr>
        <w:t xml:space="preserve"> with volumes under 100 </w:t>
      </w:r>
      <w:proofErr w:type="spellStart"/>
      <w:r w:rsidRPr="00582B9E">
        <w:rPr>
          <w:color w:val="000000" w:themeColor="text1"/>
        </w:rPr>
        <w:t>μL</w:t>
      </w:r>
      <w:proofErr w:type="spellEnd"/>
      <w:r w:rsidRPr="00582B9E">
        <w:rPr>
          <w:color w:val="000000" w:themeColor="text1"/>
        </w:rPr>
        <w:t>, which is significantly less than other spectroscopic methods such as AAS, ICP</w:t>
      </w:r>
      <w:r w:rsidR="0082112D">
        <w:rPr>
          <w:color w:val="000000" w:themeColor="text1"/>
        </w:rPr>
        <w:t>-</w:t>
      </w:r>
      <w:r w:rsidRPr="00582B9E">
        <w:rPr>
          <w:color w:val="000000" w:themeColor="text1"/>
        </w:rPr>
        <w:t>OES, or ICP</w:t>
      </w:r>
      <w:r w:rsidR="0082112D">
        <w:rPr>
          <w:color w:val="000000" w:themeColor="text1"/>
        </w:rPr>
        <w:t>-</w:t>
      </w:r>
      <w:r w:rsidRPr="00582B9E">
        <w:rPr>
          <w:color w:val="000000" w:themeColor="text1"/>
        </w:rPr>
        <w:t>MS.</w:t>
      </w:r>
      <w:r w:rsidR="003E3EEF" w:rsidRPr="00582B9E">
        <w:rPr>
          <w:color w:val="000000" w:themeColor="text1"/>
        </w:rPr>
        <w:t xml:space="preserve"> </w:t>
      </w:r>
      <w:r w:rsidR="00D42263" w:rsidRPr="00582B9E">
        <w:rPr>
          <w:color w:val="000000" w:themeColor="text1"/>
        </w:rPr>
        <w:t>G</w:t>
      </w:r>
      <w:r w:rsidR="009858AB" w:rsidRPr="00582B9E">
        <w:rPr>
          <w:color w:val="000000" w:themeColor="text1"/>
        </w:rPr>
        <w:t xml:space="preserve">iven the small volumes involved in the method, </w:t>
      </w:r>
      <w:r w:rsidR="00CE1264" w:rsidRPr="00582B9E">
        <w:rPr>
          <w:color w:val="000000" w:themeColor="text1"/>
        </w:rPr>
        <w:t>GF</w:t>
      </w:r>
      <w:r w:rsidR="00856443" w:rsidRPr="00582B9E">
        <w:rPr>
          <w:color w:val="000000" w:themeColor="text1"/>
        </w:rPr>
        <w:t>-</w:t>
      </w:r>
      <w:r w:rsidR="00CE1264" w:rsidRPr="00582B9E">
        <w:rPr>
          <w:color w:val="000000" w:themeColor="text1"/>
        </w:rPr>
        <w:t>AAS</w:t>
      </w:r>
      <w:r w:rsidR="009858AB" w:rsidRPr="00582B9E">
        <w:rPr>
          <w:color w:val="000000" w:themeColor="text1"/>
        </w:rPr>
        <w:t xml:space="preserve"> is the ideal technique to determine Zn concentration i</w:t>
      </w:r>
      <w:r w:rsidR="004D0D5E" w:rsidRPr="00582B9E">
        <w:rPr>
          <w:color w:val="000000" w:themeColor="text1"/>
        </w:rPr>
        <w:t>n</w:t>
      </w:r>
      <w:r w:rsidR="009858AB" w:rsidRPr="00582B9E">
        <w:rPr>
          <w:color w:val="000000" w:themeColor="text1"/>
        </w:rPr>
        <w:t xml:space="preserve"> biological samples</w:t>
      </w:r>
      <w:r w:rsidR="001F7983" w:rsidRPr="00582B9E">
        <w:rPr>
          <w:color w:val="000000" w:themeColor="text1"/>
        </w:rPr>
        <w:t xml:space="preserve">, </w:t>
      </w:r>
      <w:r w:rsidR="00856443" w:rsidRPr="00582B9E">
        <w:rPr>
          <w:color w:val="000000" w:themeColor="text1"/>
        </w:rPr>
        <w:t xml:space="preserve">primarily </w:t>
      </w:r>
      <w:r w:rsidR="001F7983" w:rsidRPr="00582B9E">
        <w:rPr>
          <w:color w:val="000000" w:themeColor="text1"/>
        </w:rPr>
        <w:t xml:space="preserve">if the analysis involves subcellular fractions, </w:t>
      </w:r>
      <w:r w:rsidR="003E3EEF" w:rsidRPr="00582B9E">
        <w:rPr>
          <w:color w:val="000000" w:themeColor="text1"/>
        </w:rPr>
        <w:t xml:space="preserve">metal detections in purified proteins, </w:t>
      </w:r>
      <w:r w:rsidR="00113CE7" w:rsidRPr="00582B9E">
        <w:rPr>
          <w:color w:val="000000" w:themeColor="text1"/>
        </w:rPr>
        <w:t xml:space="preserve">or </w:t>
      </w:r>
      <w:r w:rsidR="001F7983" w:rsidRPr="00582B9E">
        <w:rPr>
          <w:color w:val="000000" w:themeColor="text1"/>
        </w:rPr>
        <w:t xml:space="preserve">small variations </w:t>
      </w:r>
      <w:r w:rsidR="00856443" w:rsidRPr="00582B9E">
        <w:rPr>
          <w:color w:val="000000" w:themeColor="text1"/>
        </w:rPr>
        <w:t xml:space="preserve">in </w:t>
      </w:r>
      <w:r w:rsidR="00113CE7" w:rsidRPr="00582B9E">
        <w:rPr>
          <w:color w:val="000000" w:themeColor="text1"/>
        </w:rPr>
        <w:t>cellula</w:t>
      </w:r>
      <w:r w:rsidR="0082112D">
        <w:rPr>
          <w:color w:val="000000" w:themeColor="text1"/>
        </w:rPr>
        <w:t>r</w:t>
      </w:r>
      <w:r w:rsidR="00113CE7" w:rsidRPr="00582B9E">
        <w:rPr>
          <w:color w:val="000000" w:themeColor="text1"/>
        </w:rPr>
        <w:t xml:space="preserve"> </w:t>
      </w:r>
      <w:r w:rsidR="00856443" w:rsidRPr="00582B9E">
        <w:rPr>
          <w:color w:val="000000" w:themeColor="text1"/>
        </w:rPr>
        <w:t xml:space="preserve">metal content due to </w:t>
      </w:r>
      <w:r w:rsidR="009B4F18" w:rsidRPr="00582B9E">
        <w:rPr>
          <w:color w:val="000000" w:themeColor="text1"/>
        </w:rPr>
        <w:t>mutations in transporters or metal binding proteins</w:t>
      </w:r>
      <w:r w:rsidR="009B4F18" w:rsidRPr="00582B9E">
        <w:rPr>
          <w:color w:val="000000" w:themeColor="text1"/>
        </w:rPr>
        <w:fldChar w:fldCharType="begin">
          <w:fldData xml:space="preserve">PEVuZE5vdGU+PENpdGU+PEF1dGhvcj5EdXJyPC9BdXRob3I+PFllYXI+MjAxMzwvWWVhcj48UmVj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</w:fldData>
        </w:fldChar>
      </w:r>
      <w:r w:rsidR="00A041D0">
        <w:rPr>
          <w:color w:val="000000" w:themeColor="text1"/>
        </w:rPr>
        <w:instrText xml:space="preserve"> ADDIN EN.CITE </w:instrText>
      </w:r>
      <w:r w:rsidR="00A041D0">
        <w:rPr>
          <w:color w:val="000000" w:themeColor="text1"/>
        </w:rPr>
        <w:fldChar w:fldCharType="begin">
          <w:fldData xml:space="preserve">PEVuZE5vdGU+PENpdGU+PEF1dGhvcj5EdXJyPC9BdXRob3I+PFllYXI+MjAxMzwvWWVhcj48UmVj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</w:fldData>
        </w:fldChar>
      </w:r>
      <w:r w:rsidR="00A041D0">
        <w:rPr>
          <w:color w:val="000000" w:themeColor="text1"/>
        </w:rPr>
        <w:instrText xml:space="preserve"> ADDIN EN.CITE.DATA </w:instrText>
      </w:r>
      <w:r w:rsidR="00A041D0">
        <w:rPr>
          <w:color w:val="000000" w:themeColor="text1"/>
        </w:rPr>
      </w:r>
      <w:r w:rsidR="00A041D0">
        <w:rPr>
          <w:color w:val="000000" w:themeColor="text1"/>
        </w:rPr>
        <w:fldChar w:fldCharType="end"/>
      </w:r>
      <w:r w:rsidR="009B4F18" w:rsidRPr="00582B9E">
        <w:rPr>
          <w:color w:val="000000" w:themeColor="text1"/>
        </w:rPr>
      </w:r>
      <w:r w:rsidR="009B4F18" w:rsidRPr="00582B9E">
        <w:rPr>
          <w:color w:val="000000" w:themeColor="text1"/>
        </w:rPr>
        <w:fldChar w:fldCharType="separate"/>
      </w:r>
      <w:hyperlink w:anchor="_ENREF_29" w:tooltip="Durr, 2013 #1856" w:history="1">
        <w:r w:rsidR="00A041D0" w:rsidRPr="00A041D0">
          <w:rPr>
            <w:noProof/>
            <w:color w:val="000000" w:themeColor="text1"/>
            <w:vertAlign w:val="superscript"/>
          </w:rPr>
          <w:t>29</w:t>
        </w:r>
      </w:hyperlink>
      <w:r w:rsidR="00A041D0" w:rsidRPr="00A041D0">
        <w:rPr>
          <w:noProof/>
          <w:color w:val="000000" w:themeColor="text1"/>
          <w:vertAlign w:val="superscript"/>
        </w:rPr>
        <w:t>,</w:t>
      </w:r>
      <w:hyperlink w:anchor="_ENREF_52" w:tooltip="Padilla-Benavides, 2013 #520" w:history="1">
        <w:r w:rsidR="00A041D0" w:rsidRPr="00A041D0">
          <w:rPr>
            <w:noProof/>
            <w:color w:val="000000" w:themeColor="text1"/>
            <w:vertAlign w:val="superscript"/>
          </w:rPr>
          <w:t>52</w:t>
        </w:r>
      </w:hyperlink>
      <w:r w:rsidR="009B4F18" w:rsidRPr="00582B9E">
        <w:rPr>
          <w:color w:val="000000" w:themeColor="text1"/>
        </w:rPr>
        <w:fldChar w:fldCharType="end"/>
      </w:r>
      <w:r w:rsidR="009858AB" w:rsidRPr="00582B9E">
        <w:rPr>
          <w:color w:val="000000" w:themeColor="text1"/>
        </w:rPr>
        <w:t>.</w:t>
      </w:r>
      <w:r w:rsidR="007263CD" w:rsidRPr="00582B9E">
        <w:t xml:space="preserve"> In addition</w:t>
      </w:r>
      <w:r w:rsidR="00856443" w:rsidRPr="00582B9E">
        <w:t>,</w:t>
      </w:r>
      <w:r w:rsidR="007263CD" w:rsidRPr="00582B9E">
        <w:t xml:space="preserve"> the </w:t>
      </w:r>
      <w:r w:rsidR="00856443" w:rsidRPr="00582B9E">
        <w:t xml:space="preserve">sensitivity </w:t>
      </w:r>
      <w:r w:rsidR="007263CD" w:rsidRPr="00582B9E">
        <w:t xml:space="preserve">of </w:t>
      </w:r>
      <w:r w:rsidR="00856443" w:rsidRPr="00582B9E">
        <w:t xml:space="preserve">the </w:t>
      </w:r>
      <w:r w:rsidR="00CE1264" w:rsidRPr="00582B9E">
        <w:t>GF</w:t>
      </w:r>
      <w:r w:rsidR="00856443" w:rsidRPr="00582B9E">
        <w:t>-</w:t>
      </w:r>
      <w:r w:rsidR="00CE1264" w:rsidRPr="00582B9E">
        <w:t>AAS</w:t>
      </w:r>
      <w:r w:rsidR="007263CD" w:rsidRPr="00582B9E">
        <w:t xml:space="preserve"> system </w:t>
      </w:r>
      <w:r w:rsidR="00856443" w:rsidRPr="00582B9E">
        <w:t xml:space="preserve">to </w:t>
      </w:r>
      <w:r w:rsidR="007263CD" w:rsidRPr="00582B9E">
        <w:rPr>
          <w:color w:val="000000" w:themeColor="text1"/>
        </w:rPr>
        <w:t>determin</w:t>
      </w:r>
      <w:r w:rsidR="00856443" w:rsidRPr="00582B9E">
        <w:rPr>
          <w:color w:val="000000" w:themeColor="text1"/>
        </w:rPr>
        <w:t xml:space="preserve">e </w:t>
      </w:r>
      <w:r w:rsidR="007263CD" w:rsidRPr="00582B9E">
        <w:rPr>
          <w:color w:val="000000" w:themeColor="text1"/>
        </w:rPr>
        <w:t>trace and ultra-trace concentrations (</w:t>
      </w:r>
      <w:proofErr w:type="spellStart"/>
      <w:r w:rsidR="007263CD" w:rsidRPr="00582B9E">
        <w:rPr>
          <w:color w:val="000000" w:themeColor="text1"/>
        </w:rPr>
        <w:t>pg</w:t>
      </w:r>
      <w:proofErr w:type="spellEnd"/>
      <w:r w:rsidR="007263CD" w:rsidRPr="00582B9E">
        <w:rPr>
          <w:color w:val="000000" w:themeColor="text1"/>
        </w:rPr>
        <w:t>/m</w:t>
      </w:r>
      <w:r w:rsidR="000825F1" w:rsidRPr="00582B9E">
        <w:rPr>
          <w:color w:val="000000" w:themeColor="text1"/>
        </w:rPr>
        <w:t>L</w:t>
      </w:r>
      <w:r w:rsidR="007263CD" w:rsidRPr="00582B9E">
        <w:rPr>
          <w:color w:val="000000" w:themeColor="text1"/>
        </w:rPr>
        <w:t xml:space="preserve"> to ng/m</w:t>
      </w:r>
      <w:r w:rsidR="000825F1" w:rsidRPr="00582B9E">
        <w:rPr>
          <w:color w:val="000000" w:themeColor="text1"/>
        </w:rPr>
        <w:t>L</w:t>
      </w:r>
      <w:r w:rsidR="007263CD" w:rsidRPr="00582B9E">
        <w:rPr>
          <w:color w:val="000000" w:themeColor="text1"/>
        </w:rPr>
        <w:t>) is</w:t>
      </w:r>
      <w:r w:rsidR="00856443" w:rsidRPr="00582B9E">
        <w:rPr>
          <w:color w:val="000000" w:themeColor="text1"/>
        </w:rPr>
        <w:t xml:space="preserve"> another </w:t>
      </w:r>
      <w:r w:rsidR="007263CD" w:rsidRPr="00582B9E">
        <w:rPr>
          <w:color w:val="000000" w:themeColor="text1"/>
        </w:rPr>
        <w:t>advantage.</w:t>
      </w:r>
      <w:r w:rsidR="003D5132" w:rsidRPr="00582B9E">
        <w:rPr>
          <w:color w:val="000000" w:themeColor="text1"/>
        </w:rPr>
        <w:t xml:space="preserve"> </w:t>
      </w:r>
    </w:p>
    <w:p w14:paraId="59D1EBD3" w14:textId="77777777" w:rsidR="006008C8" w:rsidRPr="00582B9E" w:rsidRDefault="006008C8" w:rsidP="00D23BC5">
      <w:pPr>
        <w:tabs>
          <w:tab w:val="left" w:pos="90"/>
        </w:tabs>
        <w:rPr>
          <w:color w:val="000000" w:themeColor="text1"/>
        </w:rPr>
      </w:pPr>
    </w:p>
    <w:p w14:paraId="27AA0D82" w14:textId="77777777" w:rsidR="0082112D" w:rsidRDefault="007263CD" w:rsidP="00D23BC5">
      <w:pPr>
        <w:tabs>
          <w:tab w:val="left" w:pos="90"/>
        </w:tabs>
        <w:rPr>
          <w:color w:val="000000" w:themeColor="text1"/>
        </w:rPr>
      </w:pPr>
      <w:r w:rsidRPr="00582B9E">
        <w:rPr>
          <w:color w:val="000000" w:themeColor="text1"/>
        </w:rPr>
        <w:t xml:space="preserve">Important considerations should be </w:t>
      </w:r>
      <w:r w:rsidR="00856443" w:rsidRPr="00582B9E">
        <w:rPr>
          <w:color w:val="000000" w:themeColor="text1"/>
        </w:rPr>
        <w:t xml:space="preserve">taken </w:t>
      </w:r>
      <w:r w:rsidRPr="00582B9E">
        <w:rPr>
          <w:color w:val="000000" w:themeColor="text1"/>
        </w:rPr>
        <w:t xml:space="preserve">to ensure reliability of the </w:t>
      </w:r>
      <w:r w:rsidR="00113CE7" w:rsidRPr="00582B9E">
        <w:rPr>
          <w:color w:val="000000" w:themeColor="text1"/>
        </w:rPr>
        <w:t>GF-</w:t>
      </w:r>
      <w:r w:rsidR="00CE1264" w:rsidRPr="00582B9E">
        <w:rPr>
          <w:color w:val="000000" w:themeColor="text1"/>
        </w:rPr>
        <w:t>AAS</w:t>
      </w:r>
      <w:r w:rsidRPr="00582B9E">
        <w:rPr>
          <w:color w:val="000000" w:themeColor="text1"/>
        </w:rPr>
        <w:t xml:space="preserve"> data. These </w:t>
      </w:r>
      <w:r w:rsidR="00856443" w:rsidRPr="00582B9E">
        <w:rPr>
          <w:color w:val="000000" w:themeColor="text1"/>
        </w:rPr>
        <w:t xml:space="preserve">include </w:t>
      </w:r>
      <w:r w:rsidR="000E0050" w:rsidRPr="00582B9E">
        <w:rPr>
          <w:color w:val="000000" w:themeColor="text1"/>
        </w:rPr>
        <w:t xml:space="preserve">adequate </w:t>
      </w:r>
      <w:r w:rsidRPr="00582B9E">
        <w:rPr>
          <w:color w:val="000000" w:themeColor="text1"/>
        </w:rPr>
        <w:t>calibration,</w:t>
      </w:r>
      <w:r w:rsidRPr="00582B9E">
        <w:t xml:space="preserve"> </w:t>
      </w:r>
      <w:r w:rsidR="002A27A3" w:rsidRPr="00582B9E">
        <w:t xml:space="preserve">integrity of the graphite tube, </w:t>
      </w:r>
      <w:r w:rsidRPr="00582B9E">
        <w:rPr>
          <w:color w:val="000000" w:themeColor="text1"/>
        </w:rPr>
        <w:t>and selection of suitable matrix modifier for electrothermal atomization.</w:t>
      </w:r>
      <w:r w:rsidR="00BC0446" w:rsidRPr="00582B9E">
        <w:t xml:space="preserve"> </w:t>
      </w:r>
      <w:r w:rsidR="00BC0446" w:rsidRPr="00582B9E">
        <w:rPr>
          <w:color w:val="000000" w:themeColor="text1"/>
        </w:rPr>
        <w:t xml:space="preserve">Matrix modifiers are chemical elements added to the sample, which affect the thermal processes taking place in the atomizer. </w:t>
      </w:r>
      <w:r w:rsidR="00856443" w:rsidRPr="00582B9E">
        <w:rPr>
          <w:color w:val="000000" w:themeColor="text1"/>
        </w:rPr>
        <w:t>These modifiers</w:t>
      </w:r>
      <w:r w:rsidR="00BC0446" w:rsidRPr="00582B9E">
        <w:rPr>
          <w:color w:val="000000" w:themeColor="text1"/>
        </w:rPr>
        <w:t xml:space="preserve"> minimize the loss of analyte during pyrolysis and contribute to removal of matrix components. Overall, modifiers may change the sample matrix to evaporate the matrix components at lower temperature</w:t>
      </w:r>
      <w:r w:rsidR="00856443" w:rsidRPr="00582B9E">
        <w:rPr>
          <w:color w:val="000000" w:themeColor="text1"/>
        </w:rPr>
        <w:t>s</w:t>
      </w:r>
      <w:r w:rsidR="00BC0446" w:rsidRPr="00582B9E">
        <w:rPr>
          <w:color w:val="000000" w:themeColor="text1"/>
        </w:rPr>
        <w:t xml:space="preserve"> and</w:t>
      </w:r>
      <w:r w:rsidR="00856443" w:rsidRPr="00582B9E">
        <w:rPr>
          <w:color w:val="000000" w:themeColor="text1"/>
        </w:rPr>
        <w:t xml:space="preserve"> </w:t>
      </w:r>
      <w:r w:rsidR="00BC0446" w:rsidRPr="00582B9E">
        <w:rPr>
          <w:color w:val="000000" w:themeColor="text1"/>
        </w:rPr>
        <w:t>may work as analyte stabilizers.</w:t>
      </w:r>
      <w:r w:rsidR="003B12C6" w:rsidRPr="00582B9E">
        <w:rPr>
          <w:color w:val="000000" w:themeColor="text1"/>
        </w:rPr>
        <w:t xml:space="preserve"> In addition to these</w:t>
      </w:r>
      <w:r w:rsidR="00856443" w:rsidRPr="00582B9E">
        <w:rPr>
          <w:color w:val="000000" w:themeColor="text1"/>
        </w:rPr>
        <w:t xml:space="preserve"> considerations, it</w:t>
      </w:r>
      <w:r w:rsidR="003B12C6" w:rsidRPr="00582B9E">
        <w:rPr>
          <w:color w:val="000000" w:themeColor="text1"/>
        </w:rPr>
        <w:t xml:space="preserve"> is important to perform adequate optimization of the steps for the atomizer temperature program. </w:t>
      </w:r>
    </w:p>
    <w:p w14:paraId="4C0F694A" w14:textId="77777777" w:rsidR="0082112D" w:rsidRDefault="0082112D" w:rsidP="00D23BC5">
      <w:pPr>
        <w:tabs>
          <w:tab w:val="left" w:pos="90"/>
        </w:tabs>
        <w:rPr>
          <w:color w:val="000000" w:themeColor="text1"/>
        </w:rPr>
      </w:pPr>
    </w:p>
    <w:p w14:paraId="13A10B26" w14:textId="06B50460" w:rsidR="00877A6B" w:rsidRPr="00582B9E" w:rsidRDefault="003B12C6" w:rsidP="00D23BC5">
      <w:pPr>
        <w:tabs>
          <w:tab w:val="left" w:pos="90"/>
        </w:tabs>
        <w:rPr>
          <w:color w:val="000000" w:themeColor="text1"/>
        </w:rPr>
      </w:pPr>
      <w:r w:rsidRPr="00582B9E">
        <w:rPr>
          <w:color w:val="000000" w:themeColor="text1"/>
        </w:rPr>
        <w:t xml:space="preserve">Two main considerations should </w:t>
      </w:r>
      <w:r w:rsidR="0082112D">
        <w:rPr>
          <w:color w:val="000000" w:themeColor="text1"/>
        </w:rPr>
        <w:t>be taken, including</w:t>
      </w:r>
      <w:r w:rsidRPr="00582B9E">
        <w:rPr>
          <w:color w:val="000000" w:themeColor="text1"/>
        </w:rPr>
        <w:t xml:space="preserve"> 1) </w:t>
      </w:r>
      <w:r w:rsidR="0082112D">
        <w:rPr>
          <w:color w:val="000000" w:themeColor="text1"/>
        </w:rPr>
        <w:t>e</w:t>
      </w:r>
      <w:r w:rsidRPr="00D23BC5">
        <w:rPr>
          <w:color w:val="000000" w:themeColor="text1"/>
        </w:rPr>
        <w:t>stablishing the optimum pyrolysis temperature</w:t>
      </w:r>
      <w:r w:rsidR="0082112D">
        <w:rPr>
          <w:color w:val="000000" w:themeColor="text1"/>
        </w:rPr>
        <w:t>, which</w:t>
      </w:r>
      <w:r w:rsidRPr="0082112D">
        <w:rPr>
          <w:color w:val="000000" w:themeColor="text1"/>
        </w:rPr>
        <w:t xml:space="preserve"> refers to the maximum temperature at the atomization step at which no analyte loss occur</w:t>
      </w:r>
      <w:r w:rsidR="00F3717E" w:rsidRPr="0082112D">
        <w:rPr>
          <w:color w:val="000000" w:themeColor="text1"/>
        </w:rPr>
        <w:t>s</w:t>
      </w:r>
      <w:r w:rsidRPr="0082112D">
        <w:rPr>
          <w:color w:val="000000" w:themeColor="text1"/>
        </w:rPr>
        <w:t>, and</w:t>
      </w:r>
      <w:r w:rsidR="0082112D">
        <w:rPr>
          <w:color w:val="000000" w:themeColor="text1"/>
        </w:rPr>
        <w:t xml:space="preserve"> which</w:t>
      </w:r>
      <w:r w:rsidRPr="0082112D">
        <w:rPr>
          <w:color w:val="000000" w:themeColor="text1"/>
        </w:rPr>
        <w:t xml:space="preserve"> allows a maximum absorbance of the analyte with minimal background. </w:t>
      </w:r>
      <w:r w:rsidR="0082112D">
        <w:rPr>
          <w:color w:val="000000" w:themeColor="text1"/>
        </w:rPr>
        <w:t xml:space="preserve">One should also consider </w:t>
      </w:r>
      <w:r w:rsidRPr="0082112D">
        <w:rPr>
          <w:color w:val="000000" w:themeColor="text1"/>
        </w:rPr>
        <w:t>2)</w:t>
      </w:r>
      <w:r w:rsidR="0050268A" w:rsidRPr="0082112D">
        <w:rPr>
          <w:color w:val="000000" w:themeColor="text1"/>
        </w:rPr>
        <w:t xml:space="preserve"> </w:t>
      </w:r>
      <w:r w:rsidR="0082112D">
        <w:rPr>
          <w:color w:val="000000" w:themeColor="text1"/>
        </w:rPr>
        <w:t>e</w:t>
      </w:r>
      <w:r w:rsidRPr="00D23BC5">
        <w:rPr>
          <w:color w:val="000000" w:themeColor="text1"/>
        </w:rPr>
        <w:t>stablishing the optimum atomization temperature</w:t>
      </w:r>
      <w:r w:rsidR="0082112D">
        <w:rPr>
          <w:color w:val="000000" w:themeColor="text1"/>
        </w:rPr>
        <w:t>,</w:t>
      </w:r>
      <w:r w:rsidRPr="00582B9E">
        <w:rPr>
          <w:color w:val="000000" w:themeColor="text1"/>
        </w:rPr>
        <w:t xml:space="preserve"> which refers to the minimum temperature </w:t>
      </w:r>
      <w:r w:rsidR="0082112D">
        <w:rPr>
          <w:color w:val="000000" w:themeColor="text1"/>
        </w:rPr>
        <w:t>at which</w:t>
      </w:r>
      <w:r w:rsidRPr="00582B9E">
        <w:rPr>
          <w:color w:val="000000" w:themeColor="text1"/>
        </w:rPr>
        <w:t xml:space="preserve"> the analyte is fully evaporated and</w:t>
      </w:r>
      <w:r w:rsidR="009660DF" w:rsidRPr="00582B9E">
        <w:rPr>
          <w:color w:val="000000" w:themeColor="text1"/>
        </w:rPr>
        <w:t xml:space="preserve"> recorded as </w:t>
      </w:r>
      <w:r w:rsidRPr="00582B9E">
        <w:rPr>
          <w:color w:val="000000" w:themeColor="text1"/>
        </w:rPr>
        <w:t>a reproducible signal or peak</w:t>
      </w:r>
      <w:r w:rsidR="009660DF" w:rsidRPr="00582B9E">
        <w:rPr>
          <w:color w:val="000000" w:themeColor="text1"/>
        </w:rPr>
        <w:t>.</w:t>
      </w:r>
      <w:r w:rsidRPr="00582B9E">
        <w:rPr>
          <w:color w:val="000000" w:themeColor="text1"/>
        </w:rPr>
        <w:t xml:space="preserve"> </w:t>
      </w:r>
      <w:r w:rsidR="0082112D">
        <w:rPr>
          <w:color w:val="000000" w:themeColor="text1"/>
        </w:rPr>
        <w:t>One</w:t>
      </w:r>
      <w:r w:rsidR="00F3717E" w:rsidRPr="00582B9E">
        <w:rPr>
          <w:color w:val="000000" w:themeColor="text1"/>
        </w:rPr>
        <w:t xml:space="preserve"> of the disadvantages of </w:t>
      </w:r>
      <w:r w:rsidR="00CE1264" w:rsidRPr="00582B9E">
        <w:rPr>
          <w:color w:val="000000" w:themeColor="text1"/>
        </w:rPr>
        <w:t>GF</w:t>
      </w:r>
      <w:r w:rsidR="007E0979" w:rsidRPr="00582B9E">
        <w:rPr>
          <w:color w:val="000000" w:themeColor="text1"/>
        </w:rPr>
        <w:t>-</w:t>
      </w:r>
      <w:r w:rsidR="00CE1264" w:rsidRPr="00582B9E">
        <w:rPr>
          <w:color w:val="000000" w:themeColor="text1"/>
        </w:rPr>
        <w:t>AAS</w:t>
      </w:r>
      <w:r w:rsidR="00F3717E" w:rsidRPr="00582B9E">
        <w:rPr>
          <w:color w:val="000000" w:themeColor="text1"/>
        </w:rPr>
        <w:t xml:space="preserve"> analyses </w:t>
      </w:r>
      <w:r w:rsidR="0082112D">
        <w:rPr>
          <w:color w:val="000000" w:themeColor="text1"/>
        </w:rPr>
        <w:t>is</w:t>
      </w:r>
      <w:r w:rsidR="00F3717E" w:rsidRPr="00582B9E">
        <w:rPr>
          <w:color w:val="000000" w:themeColor="text1"/>
        </w:rPr>
        <w:t xml:space="preserve"> element interference, for which a thorough optimization and standardization are essential for accurate</w:t>
      </w:r>
      <w:r w:rsidR="007E0979" w:rsidRPr="00582B9E">
        <w:rPr>
          <w:color w:val="000000" w:themeColor="text1"/>
        </w:rPr>
        <w:t xml:space="preserve"> measurements</w:t>
      </w:r>
      <w:r w:rsidR="00877A6B" w:rsidRPr="00582B9E">
        <w:rPr>
          <w:color w:val="000000" w:themeColor="text1"/>
        </w:rPr>
        <w:t>. However, to date</w:t>
      </w:r>
      <w:r w:rsidR="0082112D">
        <w:rPr>
          <w:color w:val="000000" w:themeColor="text1"/>
        </w:rPr>
        <w:t>,</w:t>
      </w:r>
      <w:r w:rsidR="00877A6B" w:rsidRPr="00582B9E">
        <w:rPr>
          <w:color w:val="000000" w:themeColor="text1"/>
        </w:rPr>
        <w:t xml:space="preserve"> GF-AAS represent</w:t>
      </w:r>
      <w:r w:rsidR="0082112D">
        <w:rPr>
          <w:color w:val="000000" w:themeColor="text1"/>
        </w:rPr>
        <w:t>s</w:t>
      </w:r>
      <w:r w:rsidR="00877A6B" w:rsidRPr="00582B9E">
        <w:rPr>
          <w:color w:val="000000" w:themeColor="text1"/>
        </w:rPr>
        <w:t xml:space="preserve"> an important tool in scientific research to detect the metal ions in diverse biological samples. </w:t>
      </w:r>
      <w:r w:rsidR="00CA4643" w:rsidRPr="00582B9E">
        <w:rPr>
          <w:color w:val="auto"/>
        </w:rPr>
        <w:t xml:space="preserve">Future applications of Zn </w:t>
      </w:r>
      <w:r w:rsidR="00911AED" w:rsidRPr="00582B9E">
        <w:rPr>
          <w:color w:val="auto"/>
        </w:rPr>
        <w:t xml:space="preserve">(and other metals) </w:t>
      </w:r>
      <w:r w:rsidR="00CA4643" w:rsidRPr="00582B9E">
        <w:rPr>
          <w:color w:val="auto"/>
        </w:rPr>
        <w:t>detection method</w:t>
      </w:r>
      <w:r w:rsidR="00911AED" w:rsidRPr="00582B9E">
        <w:rPr>
          <w:color w:val="auto"/>
        </w:rPr>
        <w:t>s</w:t>
      </w:r>
      <w:r w:rsidR="00CA4643" w:rsidRPr="00582B9E">
        <w:rPr>
          <w:color w:val="auto"/>
        </w:rPr>
        <w:t xml:space="preserve"> by GF-AAS will include measuring the levels of metals in organs and tissues obtained from animal models or patient biopsies to better understand specific physiological needs for trace elements. </w:t>
      </w:r>
      <w:r w:rsidR="00715E60" w:rsidRPr="00582B9E">
        <w:rPr>
          <w:color w:val="000000" w:themeColor="text1"/>
        </w:rPr>
        <w:t>In conclusion, GF-AAS</w:t>
      </w:r>
      <w:r w:rsidR="00877A6B" w:rsidRPr="00582B9E">
        <w:rPr>
          <w:color w:val="000000" w:themeColor="text1"/>
        </w:rPr>
        <w:t xml:space="preserve"> is accurate, sensitive, cost</w:t>
      </w:r>
      <w:r w:rsidR="0082112D">
        <w:rPr>
          <w:color w:val="000000" w:themeColor="text1"/>
        </w:rPr>
        <w:t>-</w:t>
      </w:r>
      <w:r w:rsidR="00877A6B" w:rsidRPr="00582B9E">
        <w:rPr>
          <w:color w:val="000000" w:themeColor="text1"/>
        </w:rPr>
        <w:t>effective</w:t>
      </w:r>
      <w:r w:rsidR="0082112D">
        <w:rPr>
          <w:color w:val="000000" w:themeColor="text1"/>
        </w:rPr>
        <w:t>,</w:t>
      </w:r>
      <w:r w:rsidR="00877A6B" w:rsidRPr="00582B9E">
        <w:rPr>
          <w:color w:val="000000" w:themeColor="text1"/>
        </w:rPr>
        <w:t xml:space="preserve"> and accessible</w:t>
      </w:r>
      <w:r w:rsidR="0082112D">
        <w:rPr>
          <w:color w:val="000000" w:themeColor="text1"/>
        </w:rPr>
        <w:t>, and</w:t>
      </w:r>
      <w:r w:rsidR="00715E60" w:rsidRPr="00582B9E">
        <w:rPr>
          <w:color w:val="000000" w:themeColor="text1"/>
        </w:rPr>
        <w:t xml:space="preserve"> this analytical technique </w:t>
      </w:r>
      <w:r w:rsidR="00877A6B" w:rsidRPr="00582B9E">
        <w:rPr>
          <w:color w:val="000000" w:themeColor="text1"/>
        </w:rPr>
        <w:t xml:space="preserve">will continue to improve </w:t>
      </w:r>
      <w:r w:rsidR="00715E60" w:rsidRPr="00582B9E">
        <w:rPr>
          <w:color w:val="000000" w:themeColor="text1"/>
        </w:rPr>
        <w:t>as technological advances move forward for these</w:t>
      </w:r>
      <w:r w:rsidR="00877A6B" w:rsidRPr="00582B9E">
        <w:rPr>
          <w:color w:val="000000" w:themeColor="text1"/>
        </w:rPr>
        <w:t xml:space="preserve"> detection systems</w:t>
      </w:r>
      <w:r w:rsidR="00715E60" w:rsidRPr="00582B9E">
        <w:rPr>
          <w:color w:val="000000" w:themeColor="text1"/>
        </w:rPr>
        <w:t>.</w:t>
      </w:r>
    </w:p>
    <w:p w14:paraId="05B40195" w14:textId="77777777" w:rsidR="00877A6B" w:rsidRPr="00582B9E" w:rsidRDefault="00877A6B" w:rsidP="00D23BC5">
      <w:pPr>
        <w:tabs>
          <w:tab w:val="left" w:pos="90"/>
        </w:tabs>
        <w:rPr>
          <w:color w:val="000000" w:themeColor="text1"/>
        </w:rPr>
      </w:pPr>
    </w:p>
    <w:p w14:paraId="4697EC1F" w14:textId="697589E6" w:rsidR="00917B75" w:rsidRPr="00582B9E" w:rsidRDefault="009726EE" w:rsidP="00D23BC5">
      <w:pPr>
        <w:tabs>
          <w:tab w:val="left" w:pos="90"/>
        </w:tabs>
        <w:rPr>
          <w:color w:val="auto"/>
        </w:rPr>
      </w:pPr>
      <w:bookmarkStart w:id="10" w:name="Acknowledgments"/>
      <w:r w:rsidRPr="00582B9E">
        <w:rPr>
          <w:b/>
          <w:bCs/>
        </w:rPr>
        <w:t>ACKNOWLEDGMENTS</w:t>
      </w:r>
      <w:bookmarkEnd w:id="10"/>
      <w:r w:rsidRPr="00582B9E">
        <w:rPr>
          <w:b/>
          <w:bCs/>
        </w:rPr>
        <w:t>:</w:t>
      </w:r>
      <w:r w:rsidRPr="00582B9E">
        <w:t xml:space="preserve"> </w:t>
      </w:r>
      <w:bookmarkStart w:id="11" w:name="Disclosures"/>
    </w:p>
    <w:p w14:paraId="35BA9B46" w14:textId="5D383124" w:rsidR="00BE42F6" w:rsidRPr="00582B9E" w:rsidRDefault="004379F6" w:rsidP="00D23BC5">
      <w:pPr>
        <w:tabs>
          <w:tab w:val="left" w:pos="90"/>
        </w:tabs>
        <w:rPr>
          <w:color w:val="auto"/>
        </w:rPr>
      </w:pPr>
      <w:r w:rsidRPr="00582B9E">
        <w:rPr>
          <w:color w:val="auto"/>
        </w:rPr>
        <w:t xml:space="preserve">This work was supported by the Faculty Diversity Scholars Award from the University of Massachusetts Medical School to T.P.-B. </w:t>
      </w:r>
      <w:r w:rsidR="00556072" w:rsidRPr="00582B9E">
        <w:rPr>
          <w:color w:val="auto"/>
        </w:rPr>
        <w:t>N.N.-T</w:t>
      </w:r>
      <w:r w:rsidR="002B6A57" w:rsidRPr="00582B9E">
        <w:rPr>
          <w:color w:val="auto"/>
        </w:rPr>
        <w:t>.</w:t>
      </w:r>
      <w:r w:rsidR="00556072" w:rsidRPr="00582B9E">
        <w:rPr>
          <w:color w:val="auto"/>
        </w:rPr>
        <w:t xml:space="preserve"> </w:t>
      </w:r>
      <w:r w:rsidR="002B6A57" w:rsidRPr="00582B9E">
        <w:rPr>
          <w:color w:val="auto"/>
        </w:rPr>
        <w:t>i</w:t>
      </w:r>
      <w:r w:rsidR="00556072" w:rsidRPr="00582B9E">
        <w:rPr>
          <w:color w:val="auto"/>
        </w:rPr>
        <w:t>s supported by SEP-CONACYT, grant 279879.</w:t>
      </w:r>
      <w:r w:rsidR="0041614E" w:rsidRPr="00582B9E">
        <w:rPr>
          <w:color w:val="auto"/>
        </w:rPr>
        <w:t xml:space="preserve"> </w:t>
      </w:r>
      <w:r w:rsidR="005F29BF" w:rsidRPr="00582B9E">
        <w:rPr>
          <w:color w:val="auto"/>
        </w:rPr>
        <w:t xml:space="preserve">J.G.N is supported by the </w:t>
      </w:r>
      <w:r w:rsidR="009858AB" w:rsidRPr="00582B9E">
        <w:rPr>
          <w:color w:val="auto"/>
        </w:rPr>
        <w:t xml:space="preserve">National Science Foundation Grant </w:t>
      </w:r>
      <w:r w:rsidR="009858AB" w:rsidRPr="00582B9E">
        <w:rPr>
          <w:color w:val="auto"/>
          <w:szCs w:val="22"/>
        </w:rPr>
        <w:t>DBI 0959476</w:t>
      </w:r>
      <w:r w:rsidR="005F29BF" w:rsidRPr="00582B9E">
        <w:rPr>
          <w:color w:val="auto"/>
          <w:szCs w:val="22"/>
        </w:rPr>
        <w:t>.</w:t>
      </w:r>
      <w:r w:rsidR="0082112D">
        <w:rPr>
          <w:color w:val="auto"/>
        </w:rPr>
        <w:t xml:space="preserve"> </w:t>
      </w:r>
      <w:r w:rsidR="00BE42F6" w:rsidRPr="00582B9E">
        <w:rPr>
          <w:color w:val="auto"/>
        </w:rPr>
        <w:t xml:space="preserve">The authors are </w:t>
      </w:r>
      <w:r w:rsidR="00BE42F6" w:rsidRPr="00582B9E">
        <w:rPr>
          <w:color w:val="auto"/>
        </w:rPr>
        <w:lastRenderedPageBreak/>
        <w:t xml:space="preserve">grateful to Dr. Daryl A. Bosco for </w:t>
      </w:r>
      <w:r w:rsidR="0095401A" w:rsidRPr="00582B9E">
        <w:rPr>
          <w:color w:val="auto"/>
        </w:rPr>
        <w:t xml:space="preserve">providing the N2A cell line and to Daniella </w:t>
      </w:r>
      <w:proofErr w:type="spellStart"/>
      <w:r w:rsidR="0095401A" w:rsidRPr="00582B9E">
        <w:rPr>
          <w:color w:val="auto"/>
        </w:rPr>
        <w:t>Cangussu</w:t>
      </w:r>
      <w:proofErr w:type="spellEnd"/>
      <w:r w:rsidR="0095401A" w:rsidRPr="00582B9E">
        <w:rPr>
          <w:color w:val="auto"/>
        </w:rPr>
        <w:t xml:space="preserve"> for her technical support.</w:t>
      </w:r>
    </w:p>
    <w:p w14:paraId="5011998E" w14:textId="77777777" w:rsidR="004379F6" w:rsidRPr="00582B9E" w:rsidRDefault="004379F6" w:rsidP="00D23BC5">
      <w:pPr>
        <w:tabs>
          <w:tab w:val="left" w:pos="90"/>
        </w:tabs>
        <w:rPr>
          <w:b/>
        </w:rPr>
      </w:pPr>
    </w:p>
    <w:p w14:paraId="2F078074" w14:textId="2EFC2A1C" w:rsidR="00917B75" w:rsidRPr="00582B9E" w:rsidRDefault="009726EE" w:rsidP="00D23BC5">
      <w:pPr>
        <w:tabs>
          <w:tab w:val="left" w:pos="90"/>
        </w:tabs>
      </w:pPr>
      <w:r w:rsidRPr="00582B9E">
        <w:rPr>
          <w:b/>
        </w:rPr>
        <w:t>DISCLOSURES</w:t>
      </w:r>
      <w:bookmarkEnd w:id="11"/>
      <w:r w:rsidRPr="00582B9E">
        <w:rPr>
          <w:b/>
        </w:rPr>
        <w:t xml:space="preserve">: </w:t>
      </w:r>
    </w:p>
    <w:p w14:paraId="1FF13186" w14:textId="111E7623" w:rsidR="009726EE" w:rsidRPr="00582B9E" w:rsidRDefault="009726EE" w:rsidP="00D23BC5">
      <w:pPr>
        <w:pStyle w:val="NormalWeb"/>
        <w:tabs>
          <w:tab w:val="left" w:pos="90"/>
        </w:tabs>
        <w:spacing w:before="0" w:beforeAutospacing="0" w:after="0" w:afterAutospacing="0"/>
        <w:rPr>
          <w:color w:val="auto"/>
        </w:rPr>
      </w:pPr>
      <w:r w:rsidRPr="00582B9E">
        <w:rPr>
          <w:color w:val="auto"/>
        </w:rPr>
        <w:t>The authors have nothing to disclose.</w:t>
      </w:r>
    </w:p>
    <w:p w14:paraId="03059FF3" w14:textId="77777777" w:rsidR="009726EE" w:rsidRPr="00582B9E" w:rsidRDefault="009726EE" w:rsidP="00D23BC5">
      <w:pPr>
        <w:tabs>
          <w:tab w:val="left" w:pos="90"/>
        </w:tabs>
        <w:rPr>
          <w:color w:val="7F7F7F"/>
        </w:rPr>
      </w:pPr>
    </w:p>
    <w:p w14:paraId="41D16C46" w14:textId="39BA1FA5" w:rsidR="00CC0C46" w:rsidRPr="00582B9E" w:rsidRDefault="009726EE" w:rsidP="00D23BC5">
      <w:pPr>
        <w:tabs>
          <w:tab w:val="left" w:pos="90"/>
        </w:tabs>
        <w:autoSpaceDE/>
        <w:autoSpaceDN/>
        <w:adjustRightInd/>
        <w:rPr>
          <w:color w:val="7F7F7F" w:themeColor="text1" w:themeTint="80"/>
        </w:rPr>
      </w:pPr>
      <w:bookmarkStart w:id="12" w:name="References"/>
      <w:r w:rsidRPr="00582B9E">
        <w:rPr>
          <w:b/>
          <w:bCs/>
        </w:rPr>
        <w:t>REFERENCES</w:t>
      </w:r>
      <w:r w:rsidRPr="00582B9E">
        <w:t xml:space="preserve"> </w:t>
      </w:r>
      <w:bookmarkEnd w:id="12"/>
    </w:p>
    <w:p w14:paraId="363EBAE8" w14:textId="42223AD3" w:rsidR="00A041D0" w:rsidRPr="00A041D0" w:rsidRDefault="00CC0C46" w:rsidP="00D23BC5">
      <w:pPr>
        <w:pStyle w:val="EndNoteBibliography"/>
        <w:ind w:left="720" w:hanging="720"/>
      </w:pPr>
      <w:r w:rsidRPr="00582B9E">
        <w:rPr>
          <w:color w:val="808080" w:themeColor="background1" w:themeShade="80"/>
        </w:rPr>
        <w:fldChar w:fldCharType="begin"/>
      </w:r>
      <w:r w:rsidRPr="00582B9E">
        <w:rPr>
          <w:color w:val="808080" w:themeColor="background1" w:themeShade="80"/>
        </w:rPr>
        <w:instrText xml:space="preserve"> ADDIN EN.REFLIST </w:instrText>
      </w:r>
      <w:r w:rsidRPr="00582B9E">
        <w:rPr>
          <w:color w:val="808080" w:themeColor="background1" w:themeShade="80"/>
        </w:rPr>
        <w:fldChar w:fldCharType="separate"/>
      </w:r>
      <w:bookmarkStart w:id="13" w:name="_ENREF_1"/>
      <w:r w:rsidR="00A041D0" w:rsidRPr="00A041D0">
        <w:t>1</w:t>
      </w:r>
      <w:r w:rsidR="00A041D0" w:rsidRPr="00A041D0">
        <w:tab/>
        <w:t>Sharma, B., Singh, S.</w:t>
      </w:r>
      <w:r w:rsidR="0032099E">
        <w:t>,</w:t>
      </w:r>
      <w:r w:rsidR="00A041D0" w:rsidRPr="00A041D0">
        <w:t xml:space="preserve"> Siddiqi, N. J. Biomedical implications of heavy metals induced imbalances in redox systems. </w:t>
      </w:r>
      <w:r w:rsidR="00A041D0" w:rsidRPr="00A041D0">
        <w:rPr>
          <w:i/>
        </w:rPr>
        <w:t>Biomed Res</w:t>
      </w:r>
      <w:r w:rsidR="00A318D2">
        <w:rPr>
          <w:i/>
        </w:rPr>
        <w:t>earch</w:t>
      </w:r>
      <w:r w:rsidR="00A041D0" w:rsidRPr="00A041D0">
        <w:rPr>
          <w:i/>
        </w:rPr>
        <w:t xml:space="preserve"> Int</w:t>
      </w:r>
      <w:r w:rsidR="00A318D2">
        <w:rPr>
          <w:i/>
        </w:rPr>
        <w:t>ernational</w:t>
      </w:r>
      <w:r w:rsidR="00A041D0" w:rsidRPr="00A041D0">
        <w:rPr>
          <w:i/>
        </w:rPr>
        <w:t>.</w:t>
      </w:r>
      <w:r w:rsidR="00A041D0" w:rsidRPr="00A041D0">
        <w:t xml:space="preserve"> 640754, (2014).</w:t>
      </w:r>
      <w:bookmarkEnd w:id="13"/>
    </w:p>
    <w:p w14:paraId="4B21ADD0" w14:textId="0D444461" w:rsidR="00A041D0" w:rsidRPr="00A041D0" w:rsidRDefault="00A041D0" w:rsidP="00D23BC5">
      <w:pPr>
        <w:pStyle w:val="EndNoteBibliography"/>
        <w:ind w:left="720" w:hanging="720"/>
      </w:pPr>
      <w:bookmarkStart w:id="14" w:name="_ENREF_2"/>
      <w:r w:rsidRPr="00A041D0">
        <w:t>2</w:t>
      </w:r>
      <w:r w:rsidRPr="00A041D0">
        <w:tab/>
        <w:t>Jaishankar, M., Tseten, T., Anbalagan, N., Mathew, B. B.</w:t>
      </w:r>
      <w:r w:rsidR="00A318D2">
        <w:t>,</w:t>
      </w:r>
      <w:r w:rsidRPr="00A041D0">
        <w:t xml:space="preserve"> Beeregowda, K. N. Toxicity, mechanism and health effects of some heavy metals. </w:t>
      </w:r>
      <w:r w:rsidRPr="00A041D0">
        <w:rPr>
          <w:i/>
        </w:rPr>
        <w:t>Interdiscip</w:t>
      </w:r>
      <w:r w:rsidR="00A318D2">
        <w:rPr>
          <w:i/>
        </w:rPr>
        <w:t>linary</w:t>
      </w:r>
      <w:r w:rsidRPr="00A041D0">
        <w:rPr>
          <w:i/>
        </w:rPr>
        <w:t xml:space="preserve"> Toxicol</w:t>
      </w:r>
      <w:r w:rsidR="00A318D2">
        <w:rPr>
          <w:i/>
        </w:rPr>
        <w:t>ogy</w:t>
      </w:r>
      <w:r w:rsidRPr="00A041D0">
        <w:rPr>
          <w:i/>
        </w:rPr>
        <w:t>.</w:t>
      </w:r>
      <w:r w:rsidRPr="00A041D0">
        <w:t xml:space="preserve"> </w:t>
      </w:r>
      <w:r w:rsidRPr="00A041D0">
        <w:rPr>
          <w:b/>
        </w:rPr>
        <w:t>7</w:t>
      </w:r>
      <w:r w:rsidRPr="00A041D0">
        <w:t xml:space="preserve"> (2), 60-72 (2014).</w:t>
      </w:r>
      <w:bookmarkEnd w:id="14"/>
    </w:p>
    <w:p w14:paraId="0270BDBF" w14:textId="688B0DF6" w:rsidR="00A041D0" w:rsidRPr="00A041D0" w:rsidRDefault="00A041D0" w:rsidP="00D23BC5">
      <w:pPr>
        <w:pStyle w:val="EndNoteBibliography"/>
        <w:ind w:left="720" w:hanging="720"/>
      </w:pPr>
      <w:bookmarkStart w:id="15" w:name="_ENREF_3"/>
      <w:r w:rsidRPr="00A041D0">
        <w:t>3</w:t>
      </w:r>
      <w:r w:rsidRPr="00A041D0">
        <w:tab/>
        <w:t>Jan, A. T.</w:t>
      </w:r>
      <w:r w:rsidRPr="00A041D0">
        <w:rPr>
          <w:i/>
        </w:rPr>
        <w:t xml:space="preserve"> </w:t>
      </w:r>
      <w:r w:rsidR="00D23BC5" w:rsidRPr="00D23BC5">
        <w:t>et al.</w:t>
      </w:r>
      <w:r w:rsidRPr="00A041D0">
        <w:t xml:space="preserve"> Heavy Metals and Human Health: Mechanistic Insight into Toxicity and Counter Defense System of Antioxidants. </w:t>
      </w:r>
      <w:r w:rsidRPr="00A041D0">
        <w:rPr>
          <w:i/>
        </w:rPr>
        <w:t>Int</w:t>
      </w:r>
      <w:r w:rsidR="00A318D2">
        <w:rPr>
          <w:i/>
        </w:rPr>
        <w:t>ernational</w:t>
      </w:r>
      <w:r w:rsidRPr="00A041D0">
        <w:rPr>
          <w:i/>
        </w:rPr>
        <w:t xml:space="preserve"> J</w:t>
      </w:r>
      <w:r w:rsidR="00A318D2">
        <w:rPr>
          <w:i/>
        </w:rPr>
        <w:t>ournal of</w:t>
      </w:r>
      <w:r w:rsidRPr="00A041D0">
        <w:rPr>
          <w:i/>
        </w:rPr>
        <w:t xml:space="preserve"> Mol</w:t>
      </w:r>
      <w:r w:rsidR="00A318D2">
        <w:rPr>
          <w:i/>
        </w:rPr>
        <w:t>ecular</w:t>
      </w:r>
      <w:r w:rsidRPr="00A041D0">
        <w:rPr>
          <w:i/>
        </w:rPr>
        <w:t xml:space="preserve"> Sci</w:t>
      </w:r>
      <w:r w:rsidR="00A318D2">
        <w:rPr>
          <w:i/>
        </w:rPr>
        <w:t>ence</w:t>
      </w:r>
      <w:r w:rsidRPr="00A041D0">
        <w:rPr>
          <w:i/>
        </w:rPr>
        <w:t>.</w:t>
      </w:r>
      <w:r w:rsidRPr="00A041D0">
        <w:t xml:space="preserve"> </w:t>
      </w:r>
      <w:r w:rsidRPr="00A041D0">
        <w:rPr>
          <w:b/>
        </w:rPr>
        <w:t>16</w:t>
      </w:r>
      <w:r w:rsidRPr="00A041D0">
        <w:t xml:space="preserve"> (12), 29592-29630</w:t>
      </w:r>
      <w:r w:rsidR="00AC7580">
        <w:t xml:space="preserve"> </w:t>
      </w:r>
      <w:r w:rsidRPr="00A041D0">
        <w:t>(2015).</w:t>
      </w:r>
      <w:bookmarkEnd w:id="15"/>
    </w:p>
    <w:p w14:paraId="44D75A0C" w14:textId="4CDA334E" w:rsidR="00A041D0" w:rsidRPr="00A041D0" w:rsidRDefault="00A041D0" w:rsidP="00D23BC5">
      <w:pPr>
        <w:pStyle w:val="EndNoteBibliography"/>
        <w:ind w:left="720" w:hanging="720"/>
      </w:pPr>
      <w:bookmarkStart w:id="16" w:name="_ENREF_4"/>
      <w:r w:rsidRPr="00A041D0">
        <w:t>4</w:t>
      </w:r>
      <w:r w:rsidRPr="00A041D0">
        <w:tab/>
        <w:t>Manutsewee, N. A., W.</w:t>
      </w:r>
      <w:r w:rsidR="00A318D2">
        <w:t>,</w:t>
      </w:r>
      <w:r w:rsidRPr="00A041D0">
        <w:t xml:space="preserve"> Varanusupakul, P.</w:t>
      </w:r>
      <w:r w:rsidR="00A318D2">
        <w:t>,</w:t>
      </w:r>
      <w:r w:rsidRPr="00A041D0">
        <w:t xml:space="preserve"> Imyim, A. Determination of Cd, Cu, and Zn in fish and mussel by AAS after ultrasound-assisted acid leaching extraction. </w:t>
      </w:r>
      <w:r w:rsidRPr="00A041D0">
        <w:rPr>
          <w:i/>
        </w:rPr>
        <w:t>Food Chem</w:t>
      </w:r>
      <w:r w:rsidR="00A318D2">
        <w:rPr>
          <w:i/>
        </w:rPr>
        <w:t>istry</w:t>
      </w:r>
      <w:r w:rsidRPr="00A041D0">
        <w:rPr>
          <w:i/>
        </w:rPr>
        <w:t>.</w:t>
      </w:r>
      <w:r w:rsidRPr="00A041D0">
        <w:t xml:space="preserve"> </w:t>
      </w:r>
      <w:r w:rsidRPr="00A041D0">
        <w:rPr>
          <w:b/>
        </w:rPr>
        <w:t>101</w:t>
      </w:r>
      <w:r w:rsidRPr="00A041D0">
        <w:t xml:space="preserve"> (2), 817-824 (2007).</w:t>
      </w:r>
      <w:bookmarkEnd w:id="16"/>
    </w:p>
    <w:p w14:paraId="2D03CD95" w14:textId="11509598" w:rsidR="00A041D0" w:rsidRPr="00A041D0" w:rsidRDefault="00A041D0" w:rsidP="00D23BC5">
      <w:pPr>
        <w:pStyle w:val="EndNoteBibliography"/>
        <w:ind w:left="720" w:hanging="720"/>
      </w:pPr>
      <w:bookmarkStart w:id="17" w:name="_ENREF_5"/>
      <w:r w:rsidRPr="00A041D0">
        <w:t>5</w:t>
      </w:r>
      <w:r w:rsidRPr="00A041D0">
        <w:tab/>
        <w:t>Pereira, C. C., de Souza, A. O., Oreste, E. Q., Vieira, M. A.</w:t>
      </w:r>
      <w:r w:rsidR="00A318D2">
        <w:t>,</w:t>
      </w:r>
      <w:r w:rsidRPr="00A041D0">
        <w:t xml:space="preserve"> Ribeiro, A. S. Evaluation of the use of a reflux system for sample preparation of processed fruit juices and subsequent determination of Cr, Cu, K, Mg, Na, Pb and Zn by atomic spectrometry techniques. </w:t>
      </w:r>
      <w:r w:rsidRPr="00A041D0">
        <w:rPr>
          <w:i/>
        </w:rPr>
        <w:t>Food Chem</w:t>
      </w:r>
      <w:r w:rsidR="00A318D2">
        <w:rPr>
          <w:i/>
        </w:rPr>
        <w:t>istry</w:t>
      </w:r>
      <w:r w:rsidRPr="00A041D0">
        <w:rPr>
          <w:i/>
        </w:rPr>
        <w:t>.</w:t>
      </w:r>
      <w:r w:rsidRPr="00A041D0">
        <w:t xml:space="preserve"> </w:t>
      </w:r>
      <w:r w:rsidRPr="00A041D0">
        <w:rPr>
          <w:b/>
        </w:rPr>
        <w:t>240</w:t>
      </w:r>
      <w:r w:rsidR="00A318D2">
        <w:rPr>
          <w:b/>
        </w:rPr>
        <w:t>,</w:t>
      </w:r>
      <w:r w:rsidRPr="00A041D0">
        <w:t xml:space="preserve"> 959-964 (2018).</w:t>
      </w:r>
      <w:bookmarkEnd w:id="17"/>
    </w:p>
    <w:p w14:paraId="7CBAF0E3" w14:textId="5B87AAFA" w:rsidR="00A041D0" w:rsidRPr="00A041D0" w:rsidRDefault="00A041D0" w:rsidP="00D23BC5">
      <w:pPr>
        <w:pStyle w:val="EndNoteBibliography"/>
        <w:ind w:left="720" w:hanging="720"/>
      </w:pPr>
      <w:bookmarkStart w:id="18" w:name="_ENREF_6"/>
      <w:r w:rsidRPr="00A041D0">
        <w:t>6</w:t>
      </w:r>
      <w:r w:rsidRPr="00A041D0">
        <w:tab/>
        <w:t>McComb, J. Q., Rogers, C., Han, F. X.</w:t>
      </w:r>
      <w:r w:rsidR="00A318D2">
        <w:t>,</w:t>
      </w:r>
      <w:r w:rsidRPr="00A041D0">
        <w:t xml:space="preserve"> Tchounwou, P. B. Rapid screening of heavy metals and trace elements in environmental samples using portable X-ray fluorescence spectrometer, A comparative study. </w:t>
      </w:r>
      <w:r w:rsidRPr="00A041D0">
        <w:rPr>
          <w:i/>
        </w:rPr>
        <w:t>Water</w:t>
      </w:r>
      <w:r w:rsidR="00A318D2">
        <w:rPr>
          <w:i/>
        </w:rPr>
        <w:t>,</w:t>
      </w:r>
      <w:r w:rsidRPr="00A041D0">
        <w:rPr>
          <w:i/>
        </w:rPr>
        <w:t xml:space="preserve"> Air</w:t>
      </w:r>
      <w:r w:rsidR="00A318D2">
        <w:rPr>
          <w:i/>
        </w:rPr>
        <w:t>, &amp;</w:t>
      </w:r>
      <w:r w:rsidRPr="00A041D0">
        <w:rPr>
          <w:i/>
        </w:rPr>
        <w:t xml:space="preserve"> Soil Pollut</w:t>
      </w:r>
      <w:r w:rsidR="00A318D2">
        <w:rPr>
          <w:i/>
        </w:rPr>
        <w:t>ion</w:t>
      </w:r>
      <w:r w:rsidRPr="00A041D0">
        <w:rPr>
          <w:i/>
        </w:rPr>
        <w:t>.</w:t>
      </w:r>
      <w:r w:rsidRPr="00A041D0">
        <w:t xml:space="preserve"> </w:t>
      </w:r>
      <w:r w:rsidRPr="00A041D0">
        <w:rPr>
          <w:b/>
        </w:rPr>
        <w:t>225</w:t>
      </w:r>
      <w:r w:rsidRPr="00A041D0">
        <w:t xml:space="preserve"> (12), (2014).</w:t>
      </w:r>
      <w:bookmarkEnd w:id="18"/>
    </w:p>
    <w:p w14:paraId="07FF29A7" w14:textId="311D882A" w:rsidR="00A041D0" w:rsidRPr="00A041D0" w:rsidRDefault="00A041D0" w:rsidP="00D23BC5">
      <w:pPr>
        <w:pStyle w:val="EndNoteBibliography"/>
        <w:ind w:left="720" w:hanging="720"/>
      </w:pPr>
      <w:bookmarkStart w:id="19" w:name="_ENREF_7"/>
      <w:r w:rsidRPr="00A041D0">
        <w:t>7</w:t>
      </w:r>
      <w:r w:rsidRPr="00A041D0">
        <w:tab/>
        <w:t>Borgatta, J. P., A.</w:t>
      </w:r>
      <w:r w:rsidR="00A318D2">
        <w:t>,</w:t>
      </w:r>
      <w:r w:rsidRPr="00A041D0">
        <w:t xml:space="preserve"> Kim, D.</w:t>
      </w:r>
      <w:r w:rsidR="00A318D2">
        <w:t>,</w:t>
      </w:r>
      <w:r w:rsidRPr="00A041D0">
        <w:t xml:space="preserve"> Navea, J.</w:t>
      </w:r>
      <w:r w:rsidR="00A318D2">
        <w:t xml:space="preserve"> </w:t>
      </w:r>
      <w:r w:rsidRPr="00A041D0">
        <w:t xml:space="preserve">G. Comparative evaluation of iron leach from different sources of fly ash under atmospherically relevant conditions. </w:t>
      </w:r>
      <w:r w:rsidRPr="00A041D0">
        <w:rPr>
          <w:i/>
        </w:rPr>
        <w:t>Environmental Chemistry.</w:t>
      </w:r>
      <w:r w:rsidRPr="00A041D0">
        <w:t xml:space="preserve"> </w:t>
      </w:r>
      <w:r w:rsidRPr="00A041D0">
        <w:rPr>
          <w:b/>
        </w:rPr>
        <w:t>13</w:t>
      </w:r>
      <w:r w:rsidR="00A318D2">
        <w:rPr>
          <w:b/>
        </w:rPr>
        <w:t>,</w:t>
      </w:r>
      <w:r w:rsidRPr="00A041D0">
        <w:t xml:space="preserve"> 902-912 (2016).</w:t>
      </w:r>
      <w:bookmarkEnd w:id="19"/>
    </w:p>
    <w:p w14:paraId="2998623C" w14:textId="1DE14C58" w:rsidR="00A041D0" w:rsidRPr="00A041D0" w:rsidRDefault="00A041D0" w:rsidP="00D23BC5">
      <w:pPr>
        <w:pStyle w:val="EndNoteBibliography"/>
        <w:ind w:left="720" w:hanging="720"/>
      </w:pPr>
      <w:bookmarkStart w:id="20" w:name="_ENREF_8"/>
      <w:r w:rsidRPr="00A041D0">
        <w:t>8</w:t>
      </w:r>
      <w:r w:rsidRPr="00A041D0">
        <w:tab/>
        <w:t>Dufner-Beattie, J., Langmade, S. J., Wang, F., Eide, D.</w:t>
      </w:r>
      <w:r w:rsidR="00A318D2">
        <w:t>,</w:t>
      </w:r>
      <w:r w:rsidRPr="00A041D0">
        <w:t xml:space="preserve"> Andrews, G. K. Structure, function, and regulation of a subfamily of mouse zinc transporter genes. </w:t>
      </w:r>
      <w:r w:rsidRPr="00A041D0">
        <w:rPr>
          <w:i/>
        </w:rPr>
        <w:t>J</w:t>
      </w:r>
      <w:r w:rsidR="00A318D2">
        <w:rPr>
          <w:i/>
        </w:rPr>
        <w:t>ournal of</w:t>
      </w:r>
      <w:r w:rsidRPr="00A041D0">
        <w:rPr>
          <w:i/>
        </w:rPr>
        <w:t xml:space="preserve"> Biol</w:t>
      </w:r>
      <w:r w:rsidR="00A318D2">
        <w:rPr>
          <w:i/>
        </w:rPr>
        <w:t>ogical</w:t>
      </w:r>
      <w:r w:rsidRPr="00A041D0">
        <w:rPr>
          <w:i/>
        </w:rPr>
        <w:t xml:space="preserve"> Chem</w:t>
      </w:r>
      <w:r w:rsidR="00A318D2">
        <w:rPr>
          <w:i/>
        </w:rPr>
        <w:t>istry</w:t>
      </w:r>
      <w:r w:rsidRPr="00A041D0">
        <w:rPr>
          <w:i/>
        </w:rPr>
        <w:t>.</w:t>
      </w:r>
      <w:r w:rsidRPr="00A041D0">
        <w:t xml:space="preserve"> </w:t>
      </w:r>
      <w:r w:rsidRPr="00A041D0">
        <w:rPr>
          <w:b/>
        </w:rPr>
        <w:t>278</w:t>
      </w:r>
      <w:r w:rsidRPr="00A041D0">
        <w:t xml:space="preserve"> (50), 50142-50150 (2003).</w:t>
      </w:r>
      <w:bookmarkEnd w:id="20"/>
    </w:p>
    <w:p w14:paraId="0601995F" w14:textId="4B014108" w:rsidR="00A041D0" w:rsidRPr="00A041D0" w:rsidRDefault="00A041D0" w:rsidP="00D23BC5">
      <w:pPr>
        <w:pStyle w:val="EndNoteBibliography"/>
        <w:ind w:left="720" w:hanging="720"/>
      </w:pPr>
      <w:bookmarkStart w:id="21" w:name="_ENREF_9"/>
      <w:r w:rsidRPr="00A041D0">
        <w:t>9</w:t>
      </w:r>
      <w:r w:rsidRPr="00A041D0">
        <w:tab/>
        <w:t>Sekler, I., Sensi, S. L., Hershfinkel, M.</w:t>
      </w:r>
      <w:r w:rsidR="00A318D2">
        <w:t>,</w:t>
      </w:r>
      <w:r w:rsidRPr="00A041D0">
        <w:t xml:space="preserve"> Silverman, W. F. Mechanism and regulation of cellular zinc transport. </w:t>
      </w:r>
      <w:r w:rsidRPr="00A041D0">
        <w:rPr>
          <w:i/>
        </w:rPr>
        <w:t>Mol</w:t>
      </w:r>
      <w:r w:rsidR="00A318D2">
        <w:rPr>
          <w:i/>
        </w:rPr>
        <w:t>ecular</w:t>
      </w:r>
      <w:r w:rsidRPr="00A041D0">
        <w:rPr>
          <w:i/>
        </w:rPr>
        <w:t xml:space="preserve"> Med</w:t>
      </w:r>
      <w:r w:rsidR="00A318D2">
        <w:rPr>
          <w:i/>
        </w:rPr>
        <w:t>icine</w:t>
      </w:r>
      <w:r w:rsidRPr="00A041D0">
        <w:rPr>
          <w:i/>
        </w:rPr>
        <w:t>.</w:t>
      </w:r>
      <w:r w:rsidRPr="00A041D0">
        <w:t xml:space="preserve"> </w:t>
      </w:r>
      <w:r w:rsidRPr="00A041D0">
        <w:rPr>
          <w:b/>
        </w:rPr>
        <w:t>13</w:t>
      </w:r>
      <w:r w:rsidRPr="00A041D0">
        <w:t xml:space="preserve"> (7-8), 337-343 (2007).</w:t>
      </w:r>
      <w:bookmarkEnd w:id="21"/>
    </w:p>
    <w:p w14:paraId="02691008" w14:textId="57B6B705" w:rsidR="00A041D0" w:rsidRPr="00A041D0" w:rsidRDefault="00A041D0" w:rsidP="00D23BC5">
      <w:pPr>
        <w:pStyle w:val="EndNoteBibliography"/>
        <w:ind w:left="720" w:hanging="720"/>
      </w:pPr>
      <w:bookmarkStart w:id="22" w:name="_ENREF_10"/>
      <w:r w:rsidRPr="00A041D0">
        <w:t>10</w:t>
      </w:r>
      <w:r w:rsidRPr="00A041D0">
        <w:tab/>
        <w:t>Berg, J. M.</w:t>
      </w:r>
      <w:r w:rsidR="00A318D2">
        <w:t>,</w:t>
      </w:r>
      <w:r w:rsidRPr="00A041D0">
        <w:t xml:space="preserve"> Shi, Y. The galvanization of biology: a growing appreciation for the roles of zinc. </w:t>
      </w:r>
      <w:r w:rsidRPr="00A041D0">
        <w:rPr>
          <w:i/>
        </w:rPr>
        <w:t>Science.</w:t>
      </w:r>
      <w:r w:rsidRPr="00A041D0">
        <w:t xml:space="preserve"> </w:t>
      </w:r>
      <w:r w:rsidRPr="00A041D0">
        <w:rPr>
          <w:b/>
        </w:rPr>
        <w:t>271</w:t>
      </w:r>
      <w:r w:rsidRPr="00A041D0">
        <w:t xml:space="preserve"> (5252), 1081-1085 (1996).</w:t>
      </w:r>
      <w:bookmarkEnd w:id="22"/>
    </w:p>
    <w:p w14:paraId="59250949" w14:textId="418DF4FF" w:rsidR="00A041D0" w:rsidRPr="00A041D0" w:rsidRDefault="00A041D0" w:rsidP="00D23BC5">
      <w:pPr>
        <w:pStyle w:val="EndNoteBibliography"/>
        <w:ind w:left="720" w:hanging="720"/>
      </w:pPr>
      <w:bookmarkStart w:id="23" w:name="_ENREF_11"/>
      <w:r w:rsidRPr="00A041D0">
        <w:t>11</w:t>
      </w:r>
      <w:r w:rsidRPr="00A041D0">
        <w:tab/>
        <w:t>Kambe, T., Tsuji, T., Hashimoto, A.</w:t>
      </w:r>
      <w:r w:rsidR="00A318D2">
        <w:t>,</w:t>
      </w:r>
      <w:r w:rsidRPr="00A041D0">
        <w:t xml:space="preserve"> Itsumura, N. The Physiological, Biochemical, and Molecular Roles of Zinc Transporters in Zinc Homeostasis and Metabolism. </w:t>
      </w:r>
      <w:r w:rsidRPr="00A041D0">
        <w:rPr>
          <w:i/>
        </w:rPr>
        <w:t>Physiol</w:t>
      </w:r>
      <w:r w:rsidR="00A318D2">
        <w:rPr>
          <w:i/>
        </w:rPr>
        <w:t>ogy</w:t>
      </w:r>
      <w:r w:rsidRPr="00A041D0">
        <w:rPr>
          <w:i/>
        </w:rPr>
        <w:t xml:space="preserve"> Rev</w:t>
      </w:r>
      <w:r w:rsidR="00A318D2">
        <w:rPr>
          <w:i/>
        </w:rPr>
        <w:t>iews</w:t>
      </w:r>
      <w:r w:rsidRPr="00A041D0">
        <w:rPr>
          <w:i/>
        </w:rPr>
        <w:t>.</w:t>
      </w:r>
      <w:r w:rsidRPr="00A041D0">
        <w:t xml:space="preserve"> </w:t>
      </w:r>
      <w:r w:rsidRPr="00A041D0">
        <w:rPr>
          <w:b/>
        </w:rPr>
        <w:t>95</w:t>
      </w:r>
      <w:r w:rsidRPr="00A041D0">
        <w:t xml:space="preserve"> (3), 749-784 (2015).</w:t>
      </w:r>
      <w:bookmarkEnd w:id="23"/>
    </w:p>
    <w:p w14:paraId="374328A6" w14:textId="605A185F" w:rsidR="00A041D0" w:rsidRPr="00A041D0" w:rsidRDefault="00A041D0" w:rsidP="00D23BC5">
      <w:pPr>
        <w:pStyle w:val="EndNoteBibliography"/>
        <w:ind w:left="720" w:hanging="720"/>
      </w:pPr>
      <w:bookmarkStart w:id="24" w:name="_ENREF_12"/>
      <w:r w:rsidRPr="00A041D0">
        <w:t>12</w:t>
      </w:r>
      <w:r w:rsidRPr="00A041D0">
        <w:tab/>
        <w:t>Fukada, T.</w:t>
      </w:r>
      <w:r w:rsidR="00A318D2">
        <w:t>,</w:t>
      </w:r>
      <w:r w:rsidRPr="00A041D0">
        <w:t xml:space="preserve"> Kambe, T. Molecular and genetic features of zinc transporters in physiology and pathogenesis. </w:t>
      </w:r>
      <w:r w:rsidRPr="00A041D0">
        <w:rPr>
          <w:i/>
        </w:rPr>
        <w:t>Metallomics.</w:t>
      </w:r>
      <w:r w:rsidRPr="00A041D0">
        <w:t xml:space="preserve"> </w:t>
      </w:r>
      <w:r w:rsidRPr="00A041D0">
        <w:rPr>
          <w:b/>
        </w:rPr>
        <w:t>3</w:t>
      </w:r>
      <w:r w:rsidRPr="00A041D0">
        <w:t xml:space="preserve"> (7), 662-674 (2011).</w:t>
      </w:r>
      <w:bookmarkEnd w:id="24"/>
    </w:p>
    <w:p w14:paraId="5E669C7D" w14:textId="10DFE85D" w:rsidR="00A041D0" w:rsidRPr="00A041D0" w:rsidRDefault="00A041D0" w:rsidP="00D23BC5">
      <w:pPr>
        <w:pStyle w:val="EndNoteBibliography"/>
        <w:ind w:left="720" w:hanging="720"/>
      </w:pPr>
      <w:bookmarkStart w:id="25" w:name="_ENREF_13"/>
      <w:r w:rsidRPr="00A041D0">
        <w:t>13</w:t>
      </w:r>
      <w:r w:rsidRPr="00A041D0">
        <w:tab/>
        <w:t>Prasad, A. S., Halsted, J. A.</w:t>
      </w:r>
      <w:r w:rsidR="00A318D2">
        <w:t>,</w:t>
      </w:r>
      <w:r w:rsidRPr="00A041D0">
        <w:t xml:space="preserve"> Nadimi, M. Syndrome of iron deficiency anemia, hepatosplenomegaly, hypogonadism, dwarfism and geophagia. </w:t>
      </w:r>
      <w:r w:rsidRPr="00A041D0">
        <w:rPr>
          <w:i/>
        </w:rPr>
        <w:t>Am</w:t>
      </w:r>
      <w:r w:rsidR="00A318D2">
        <w:rPr>
          <w:i/>
        </w:rPr>
        <w:t>erican</w:t>
      </w:r>
      <w:r w:rsidRPr="00A041D0">
        <w:rPr>
          <w:i/>
        </w:rPr>
        <w:t xml:space="preserve"> J</w:t>
      </w:r>
      <w:r w:rsidR="00A318D2">
        <w:rPr>
          <w:i/>
        </w:rPr>
        <w:t>ournal of</w:t>
      </w:r>
      <w:r w:rsidRPr="00A041D0">
        <w:rPr>
          <w:i/>
        </w:rPr>
        <w:t xml:space="preserve"> Med</w:t>
      </w:r>
      <w:r w:rsidR="00A318D2">
        <w:rPr>
          <w:i/>
        </w:rPr>
        <w:t>icine</w:t>
      </w:r>
      <w:r w:rsidRPr="00A041D0">
        <w:rPr>
          <w:i/>
        </w:rPr>
        <w:t>.</w:t>
      </w:r>
      <w:r w:rsidRPr="00A041D0">
        <w:t xml:space="preserve"> </w:t>
      </w:r>
      <w:r w:rsidRPr="00A041D0">
        <w:rPr>
          <w:b/>
        </w:rPr>
        <w:t>31</w:t>
      </w:r>
      <w:r w:rsidR="00A318D2">
        <w:rPr>
          <w:b/>
        </w:rPr>
        <w:t>,</w:t>
      </w:r>
      <w:r w:rsidRPr="00A041D0">
        <w:t xml:space="preserve"> 532-546 (1961).</w:t>
      </w:r>
      <w:bookmarkEnd w:id="25"/>
    </w:p>
    <w:p w14:paraId="761F1043" w14:textId="0EE5B130" w:rsidR="00A041D0" w:rsidRPr="00A041D0" w:rsidRDefault="00A041D0" w:rsidP="00D23BC5">
      <w:pPr>
        <w:pStyle w:val="EndNoteBibliography"/>
        <w:ind w:left="720" w:hanging="720"/>
      </w:pPr>
      <w:bookmarkStart w:id="26" w:name="_ENREF_14"/>
      <w:r w:rsidRPr="00A041D0">
        <w:t>14</w:t>
      </w:r>
      <w:r w:rsidRPr="00A041D0">
        <w:tab/>
        <w:t>Jinno, N., Nagata, M.</w:t>
      </w:r>
      <w:r w:rsidR="00A318D2">
        <w:t>,</w:t>
      </w:r>
      <w:r w:rsidRPr="00A041D0">
        <w:t xml:space="preserve"> Takahashi, T. Marginal zinc deficiency negatively affects recovery </w:t>
      </w:r>
      <w:r w:rsidRPr="00A041D0">
        <w:lastRenderedPageBreak/>
        <w:t xml:space="preserve">from muscle injury in mice. </w:t>
      </w:r>
      <w:r w:rsidRPr="00A041D0">
        <w:rPr>
          <w:i/>
        </w:rPr>
        <w:t>Biol</w:t>
      </w:r>
      <w:r w:rsidR="00A318D2">
        <w:rPr>
          <w:i/>
        </w:rPr>
        <w:t>ogical</w:t>
      </w:r>
      <w:r w:rsidRPr="00A041D0">
        <w:rPr>
          <w:i/>
        </w:rPr>
        <w:t xml:space="preserve"> Trace Elem</w:t>
      </w:r>
      <w:r w:rsidR="00A318D2">
        <w:rPr>
          <w:i/>
        </w:rPr>
        <w:t>ent</w:t>
      </w:r>
      <w:r w:rsidRPr="00A041D0">
        <w:rPr>
          <w:i/>
        </w:rPr>
        <w:t xml:space="preserve"> Res</w:t>
      </w:r>
      <w:r w:rsidR="00A318D2">
        <w:rPr>
          <w:i/>
        </w:rPr>
        <w:t>earch</w:t>
      </w:r>
      <w:r w:rsidRPr="00A041D0">
        <w:rPr>
          <w:i/>
        </w:rPr>
        <w:t>.</w:t>
      </w:r>
      <w:r w:rsidRPr="00A041D0">
        <w:t xml:space="preserve"> </w:t>
      </w:r>
      <w:r w:rsidRPr="00A041D0">
        <w:rPr>
          <w:b/>
        </w:rPr>
        <w:t>158</w:t>
      </w:r>
      <w:r w:rsidRPr="00A041D0">
        <w:t xml:space="preserve"> (1), 65-72 (2014).</w:t>
      </w:r>
      <w:bookmarkEnd w:id="26"/>
    </w:p>
    <w:p w14:paraId="7A66A14B" w14:textId="3949BB10" w:rsidR="00A041D0" w:rsidRPr="00A041D0" w:rsidRDefault="00A041D0" w:rsidP="00D23BC5">
      <w:pPr>
        <w:pStyle w:val="EndNoteBibliography"/>
        <w:ind w:left="720" w:hanging="720"/>
      </w:pPr>
      <w:bookmarkStart w:id="27" w:name="_ENREF_15"/>
      <w:r w:rsidRPr="00A041D0">
        <w:t>15</w:t>
      </w:r>
      <w:r w:rsidRPr="00A041D0">
        <w:tab/>
        <w:t>Gaither, L. A.</w:t>
      </w:r>
      <w:r w:rsidR="00A318D2">
        <w:t>,</w:t>
      </w:r>
      <w:r w:rsidRPr="00A041D0">
        <w:t xml:space="preserve"> Eide, D. J. Eukaryotic zinc transporters and their regulation. </w:t>
      </w:r>
      <w:r w:rsidRPr="00A041D0">
        <w:rPr>
          <w:i/>
        </w:rPr>
        <w:t>Biometals.</w:t>
      </w:r>
      <w:r w:rsidRPr="00A041D0">
        <w:t xml:space="preserve"> </w:t>
      </w:r>
      <w:r w:rsidRPr="00A041D0">
        <w:rPr>
          <w:b/>
        </w:rPr>
        <w:t>14</w:t>
      </w:r>
      <w:r w:rsidRPr="00A041D0">
        <w:t xml:space="preserve"> (3-4), 251-270 (2001).</w:t>
      </w:r>
      <w:bookmarkEnd w:id="27"/>
    </w:p>
    <w:p w14:paraId="6015138D" w14:textId="1EC67354" w:rsidR="00A041D0" w:rsidRPr="00A041D0" w:rsidRDefault="00A041D0" w:rsidP="00D23BC5">
      <w:pPr>
        <w:pStyle w:val="EndNoteBibliography"/>
        <w:ind w:left="720" w:hanging="720"/>
      </w:pPr>
      <w:bookmarkStart w:id="28" w:name="_ENREF_16"/>
      <w:r w:rsidRPr="00A041D0">
        <w:t>16</w:t>
      </w:r>
      <w:r w:rsidRPr="00A041D0">
        <w:tab/>
        <w:t>Fukada, T., Yamasaki, S., Nishida, K., Murakami, M.</w:t>
      </w:r>
      <w:r w:rsidR="00A318D2">
        <w:t>,</w:t>
      </w:r>
      <w:r w:rsidRPr="00A041D0">
        <w:t xml:space="preserve"> Hirano, T. Zinc homeostasis and signaling in health and diseases: Zinc signaling. </w:t>
      </w:r>
      <w:r w:rsidRPr="00A041D0">
        <w:rPr>
          <w:i/>
        </w:rPr>
        <w:t>J</w:t>
      </w:r>
      <w:r w:rsidR="00A318D2">
        <w:rPr>
          <w:i/>
        </w:rPr>
        <w:t>ournal of</w:t>
      </w:r>
      <w:r w:rsidRPr="00A041D0">
        <w:rPr>
          <w:i/>
        </w:rPr>
        <w:t xml:space="preserve"> Biol</w:t>
      </w:r>
      <w:r w:rsidR="00A318D2">
        <w:rPr>
          <w:i/>
        </w:rPr>
        <w:t>ogical</w:t>
      </w:r>
      <w:r w:rsidRPr="00A041D0">
        <w:rPr>
          <w:i/>
        </w:rPr>
        <w:t xml:space="preserve"> Inorg</w:t>
      </w:r>
      <w:r w:rsidR="00A318D2">
        <w:rPr>
          <w:i/>
        </w:rPr>
        <w:t>anic</w:t>
      </w:r>
      <w:r w:rsidRPr="00A041D0">
        <w:rPr>
          <w:i/>
        </w:rPr>
        <w:t xml:space="preserve"> Chem</w:t>
      </w:r>
      <w:r w:rsidR="00A318D2">
        <w:rPr>
          <w:i/>
        </w:rPr>
        <w:t>istry</w:t>
      </w:r>
      <w:r w:rsidRPr="00A041D0">
        <w:rPr>
          <w:i/>
        </w:rPr>
        <w:t>.</w:t>
      </w:r>
      <w:r w:rsidRPr="00A041D0">
        <w:t xml:space="preserve"> </w:t>
      </w:r>
      <w:r w:rsidRPr="00A041D0">
        <w:rPr>
          <w:b/>
        </w:rPr>
        <w:t>16</w:t>
      </w:r>
      <w:r w:rsidRPr="00A041D0">
        <w:t xml:space="preserve"> (7), 1123-1134 (2011).</w:t>
      </w:r>
      <w:bookmarkEnd w:id="28"/>
    </w:p>
    <w:p w14:paraId="3B697759" w14:textId="320602DF" w:rsidR="00A041D0" w:rsidRPr="00A041D0" w:rsidRDefault="00A041D0" w:rsidP="00D23BC5">
      <w:pPr>
        <w:pStyle w:val="EndNoteBibliography"/>
        <w:ind w:left="720" w:hanging="720"/>
      </w:pPr>
      <w:bookmarkStart w:id="29" w:name="_ENREF_17"/>
      <w:r w:rsidRPr="00A041D0">
        <w:t>17</w:t>
      </w:r>
      <w:r w:rsidRPr="00A041D0">
        <w:tab/>
        <w:t>Kambe, T., Hashimoto, A.</w:t>
      </w:r>
      <w:r w:rsidR="00A318D2">
        <w:t>,</w:t>
      </w:r>
      <w:r w:rsidRPr="00A041D0">
        <w:t xml:space="preserve"> Fujimoto, S. Current understanding of ZIP and ZnT zinc transporters in human health and diseases. </w:t>
      </w:r>
      <w:r w:rsidRPr="00A041D0">
        <w:rPr>
          <w:i/>
        </w:rPr>
        <w:t>Cell</w:t>
      </w:r>
      <w:r w:rsidR="00A318D2">
        <w:rPr>
          <w:i/>
        </w:rPr>
        <w:t>ular and</w:t>
      </w:r>
      <w:r w:rsidRPr="00A041D0">
        <w:rPr>
          <w:i/>
        </w:rPr>
        <w:t xml:space="preserve"> Mol</w:t>
      </w:r>
      <w:r w:rsidR="00A318D2">
        <w:rPr>
          <w:i/>
        </w:rPr>
        <w:t>ecular</w:t>
      </w:r>
      <w:r w:rsidRPr="00A041D0">
        <w:rPr>
          <w:i/>
        </w:rPr>
        <w:t xml:space="preserve"> Life Sci</w:t>
      </w:r>
      <w:r w:rsidR="00A318D2">
        <w:rPr>
          <w:i/>
        </w:rPr>
        <w:t>ences</w:t>
      </w:r>
      <w:r w:rsidRPr="00A041D0">
        <w:rPr>
          <w:i/>
        </w:rPr>
        <w:t>.</w:t>
      </w:r>
      <w:r w:rsidRPr="00A041D0">
        <w:t xml:space="preserve"> </w:t>
      </w:r>
      <w:r w:rsidRPr="00A041D0">
        <w:rPr>
          <w:b/>
        </w:rPr>
        <w:t>71</w:t>
      </w:r>
      <w:r w:rsidRPr="00A041D0">
        <w:t xml:space="preserve"> (17), 3281-3295 (2014).</w:t>
      </w:r>
      <w:bookmarkEnd w:id="29"/>
    </w:p>
    <w:p w14:paraId="1F0A8F11" w14:textId="184C1C0A" w:rsidR="00A041D0" w:rsidRPr="00A041D0" w:rsidRDefault="00A041D0" w:rsidP="00D23BC5">
      <w:pPr>
        <w:pStyle w:val="EndNoteBibliography"/>
        <w:ind w:left="720" w:hanging="720"/>
      </w:pPr>
      <w:bookmarkStart w:id="30" w:name="_ENREF_18"/>
      <w:r w:rsidRPr="00A041D0">
        <w:t>18</w:t>
      </w:r>
      <w:r w:rsidRPr="00A041D0">
        <w:tab/>
        <w:t>Plum, L. M., Rink, L.</w:t>
      </w:r>
      <w:r w:rsidR="00A318D2">
        <w:t>,</w:t>
      </w:r>
      <w:r w:rsidRPr="00A041D0">
        <w:t xml:space="preserve"> Haase, H. The essential toxin: impact of zinc on human health. </w:t>
      </w:r>
      <w:r w:rsidRPr="00A041D0">
        <w:rPr>
          <w:i/>
        </w:rPr>
        <w:t>Int</w:t>
      </w:r>
      <w:r w:rsidR="00A318D2">
        <w:rPr>
          <w:i/>
        </w:rPr>
        <w:t>ernational</w:t>
      </w:r>
      <w:r w:rsidRPr="00A041D0">
        <w:rPr>
          <w:i/>
        </w:rPr>
        <w:t xml:space="preserve"> J</w:t>
      </w:r>
      <w:r w:rsidR="00A318D2">
        <w:rPr>
          <w:i/>
        </w:rPr>
        <w:t>ournal</w:t>
      </w:r>
      <w:r w:rsidRPr="00A041D0">
        <w:rPr>
          <w:i/>
        </w:rPr>
        <w:t xml:space="preserve"> </w:t>
      </w:r>
      <w:r w:rsidR="00445AD0">
        <w:rPr>
          <w:i/>
        </w:rPr>
        <w:t xml:space="preserve">of </w:t>
      </w:r>
      <w:r w:rsidRPr="00A041D0">
        <w:rPr>
          <w:i/>
        </w:rPr>
        <w:t>Environ</w:t>
      </w:r>
      <w:r w:rsidR="00445AD0">
        <w:rPr>
          <w:i/>
        </w:rPr>
        <w:t>mental</w:t>
      </w:r>
      <w:r w:rsidRPr="00A041D0">
        <w:rPr>
          <w:i/>
        </w:rPr>
        <w:t xml:space="preserve"> Res</w:t>
      </w:r>
      <w:r w:rsidR="00445AD0">
        <w:rPr>
          <w:i/>
        </w:rPr>
        <w:t>earch</w:t>
      </w:r>
      <w:r w:rsidRPr="00A041D0">
        <w:rPr>
          <w:i/>
        </w:rPr>
        <w:t xml:space="preserve"> </w:t>
      </w:r>
      <w:r w:rsidR="00445AD0">
        <w:rPr>
          <w:i/>
        </w:rPr>
        <w:t xml:space="preserve">and </w:t>
      </w:r>
      <w:r w:rsidRPr="00A041D0">
        <w:rPr>
          <w:i/>
        </w:rPr>
        <w:t>Public Health.</w:t>
      </w:r>
      <w:r w:rsidRPr="00A041D0">
        <w:t xml:space="preserve"> </w:t>
      </w:r>
      <w:r w:rsidRPr="00A041D0">
        <w:rPr>
          <w:b/>
        </w:rPr>
        <w:t>7</w:t>
      </w:r>
      <w:r w:rsidRPr="00A041D0">
        <w:t xml:space="preserve"> (4), 1342-1365</w:t>
      </w:r>
      <w:r w:rsidR="00D23BC5" w:rsidRPr="00D23BC5">
        <w:t xml:space="preserve"> </w:t>
      </w:r>
      <w:r w:rsidRPr="00A041D0">
        <w:t>(2010).</w:t>
      </w:r>
      <w:bookmarkEnd w:id="30"/>
    </w:p>
    <w:p w14:paraId="2B04A51B" w14:textId="0EF8D441" w:rsidR="00A041D0" w:rsidRPr="00A041D0" w:rsidRDefault="00A041D0" w:rsidP="00D23BC5">
      <w:pPr>
        <w:pStyle w:val="EndNoteBibliography"/>
        <w:ind w:left="720" w:hanging="720"/>
      </w:pPr>
      <w:bookmarkStart w:id="31" w:name="_ENREF_19"/>
      <w:r w:rsidRPr="00A041D0">
        <w:t>19</w:t>
      </w:r>
      <w:r w:rsidRPr="00A041D0">
        <w:tab/>
        <w:t>Broun, E. R., Greist, A., Tricot, G.</w:t>
      </w:r>
      <w:r w:rsidR="00A318D2">
        <w:t>,</w:t>
      </w:r>
      <w:r w:rsidRPr="00A041D0">
        <w:t xml:space="preserve"> Hoffman, R. Excessive zinc ingestion. A reversible cause of sideroblastic anemia and bone marrow depression.</w:t>
      </w:r>
      <w:r w:rsidR="00445AD0">
        <w:rPr>
          <w:i/>
        </w:rPr>
        <w:t xml:space="preserve"> </w:t>
      </w:r>
      <w:r w:rsidR="00445AD0" w:rsidRPr="00445AD0">
        <w:rPr>
          <w:i/>
        </w:rPr>
        <w:t>Journal of the American Medical Association</w:t>
      </w:r>
      <w:r w:rsidRPr="00A041D0">
        <w:rPr>
          <w:i/>
        </w:rPr>
        <w:t>.</w:t>
      </w:r>
      <w:r w:rsidRPr="00A041D0">
        <w:t xml:space="preserve"> </w:t>
      </w:r>
      <w:r w:rsidRPr="00A041D0">
        <w:rPr>
          <w:b/>
        </w:rPr>
        <w:t>264</w:t>
      </w:r>
      <w:r w:rsidRPr="00A041D0">
        <w:t xml:space="preserve"> (11), 1441-1443 (1990).</w:t>
      </w:r>
      <w:bookmarkEnd w:id="31"/>
    </w:p>
    <w:p w14:paraId="70CC3E21" w14:textId="6AE52DBF" w:rsidR="00A041D0" w:rsidRPr="00A041D0" w:rsidRDefault="00A041D0" w:rsidP="00D23BC5">
      <w:pPr>
        <w:pStyle w:val="EndNoteBibliography"/>
        <w:ind w:left="720" w:hanging="720"/>
      </w:pPr>
      <w:bookmarkStart w:id="32" w:name="_ENREF_20"/>
      <w:r w:rsidRPr="00A041D0">
        <w:t>20</w:t>
      </w:r>
      <w:r w:rsidRPr="00A041D0">
        <w:tab/>
        <w:t>Fischer, P. W., Giroux, A.</w:t>
      </w:r>
      <w:r w:rsidR="00A318D2">
        <w:t>,</w:t>
      </w:r>
      <w:r w:rsidRPr="00A041D0">
        <w:t xml:space="preserve"> L'Abbe, M. R. The effect of dietary zinc on intestinal copper absorption. </w:t>
      </w:r>
      <w:r w:rsidRPr="00A041D0">
        <w:rPr>
          <w:i/>
        </w:rPr>
        <w:t>Am</w:t>
      </w:r>
      <w:r w:rsidR="00445AD0">
        <w:rPr>
          <w:i/>
        </w:rPr>
        <w:t>erican</w:t>
      </w:r>
      <w:r w:rsidRPr="00A041D0">
        <w:rPr>
          <w:i/>
        </w:rPr>
        <w:t xml:space="preserve"> J</w:t>
      </w:r>
      <w:r w:rsidR="00445AD0">
        <w:rPr>
          <w:i/>
        </w:rPr>
        <w:t>ournal of</w:t>
      </w:r>
      <w:r w:rsidRPr="00A041D0">
        <w:rPr>
          <w:i/>
        </w:rPr>
        <w:t xml:space="preserve"> Clin</w:t>
      </w:r>
      <w:r w:rsidR="00445AD0">
        <w:rPr>
          <w:i/>
        </w:rPr>
        <w:t>ical</w:t>
      </w:r>
      <w:r w:rsidRPr="00A041D0">
        <w:rPr>
          <w:i/>
        </w:rPr>
        <w:t xml:space="preserve"> Nutr</w:t>
      </w:r>
      <w:r w:rsidR="00445AD0">
        <w:rPr>
          <w:i/>
        </w:rPr>
        <w:t>ition</w:t>
      </w:r>
      <w:r w:rsidRPr="00A041D0">
        <w:rPr>
          <w:i/>
        </w:rPr>
        <w:t>.</w:t>
      </w:r>
      <w:r w:rsidRPr="00A041D0">
        <w:t xml:space="preserve"> </w:t>
      </w:r>
      <w:r w:rsidRPr="00A041D0">
        <w:rPr>
          <w:b/>
        </w:rPr>
        <w:t>34</w:t>
      </w:r>
      <w:r w:rsidRPr="00A041D0">
        <w:t xml:space="preserve"> (9), 1670-1675 (1981).</w:t>
      </w:r>
      <w:bookmarkEnd w:id="32"/>
    </w:p>
    <w:p w14:paraId="78ACD16A" w14:textId="513A499F" w:rsidR="00A041D0" w:rsidRPr="00A041D0" w:rsidRDefault="00A041D0" w:rsidP="00D23BC5">
      <w:pPr>
        <w:pStyle w:val="EndNoteBibliography"/>
        <w:ind w:left="720" w:hanging="720"/>
      </w:pPr>
      <w:bookmarkStart w:id="33" w:name="_ENREF_21"/>
      <w:r w:rsidRPr="00A041D0">
        <w:t>21</w:t>
      </w:r>
      <w:r w:rsidRPr="00A041D0">
        <w:tab/>
        <w:t>Ogiso, T., Ogawa, N.</w:t>
      </w:r>
      <w:r w:rsidR="00A318D2">
        <w:t>,</w:t>
      </w:r>
      <w:r w:rsidRPr="00A041D0">
        <w:t xml:space="preserve"> Miura, T. Inhibitory effect of high dietary zinc on copper absorption in rats. II. Binding of copper and zinc to cytosol proteins in the intestinal mucosa. </w:t>
      </w:r>
      <w:r w:rsidR="00445AD0" w:rsidRPr="00D23BC5">
        <w:rPr>
          <w:i/>
        </w:rPr>
        <w:t>Chemical and Pharmaceutical Bulletin</w:t>
      </w:r>
      <w:r w:rsidRPr="00A041D0">
        <w:rPr>
          <w:i/>
        </w:rPr>
        <w:t xml:space="preserve"> (Tokyo).</w:t>
      </w:r>
      <w:r w:rsidRPr="00A041D0">
        <w:t xml:space="preserve"> </w:t>
      </w:r>
      <w:r w:rsidRPr="00A041D0">
        <w:rPr>
          <w:b/>
        </w:rPr>
        <w:t>27</w:t>
      </w:r>
      <w:r w:rsidRPr="00A041D0">
        <w:t xml:space="preserve"> (2), 515-521 (1979).</w:t>
      </w:r>
      <w:bookmarkEnd w:id="33"/>
    </w:p>
    <w:p w14:paraId="0118A2EC" w14:textId="2F1AAC20" w:rsidR="00A041D0" w:rsidRPr="00A041D0" w:rsidRDefault="00A041D0" w:rsidP="00D23BC5">
      <w:pPr>
        <w:pStyle w:val="EndNoteBibliography"/>
        <w:ind w:left="720" w:hanging="720"/>
      </w:pPr>
      <w:bookmarkStart w:id="34" w:name="_ENREF_22"/>
      <w:r w:rsidRPr="00A041D0">
        <w:t>22</w:t>
      </w:r>
      <w:r w:rsidRPr="00A041D0">
        <w:tab/>
        <w:t>Gaetke, L. M.</w:t>
      </w:r>
      <w:r w:rsidR="00A318D2">
        <w:t>,</w:t>
      </w:r>
      <w:r w:rsidRPr="00A041D0">
        <w:t xml:space="preserve"> Chow, C. K. Copper toxicity, oxidative stress, and antioxidant nutrients. </w:t>
      </w:r>
      <w:r w:rsidRPr="00A041D0">
        <w:rPr>
          <w:i/>
        </w:rPr>
        <w:t>Toxicology.</w:t>
      </w:r>
      <w:r w:rsidRPr="00A041D0">
        <w:t xml:space="preserve"> </w:t>
      </w:r>
      <w:r w:rsidRPr="00A041D0">
        <w:rPr>
          <w:b/>
        </w:rPr>
        <w:t>189</w:t>
      </w:r>
      <w:r w:rsidRPr="00A041D0">
        <w:t xml:space="preserve"> (1-2), 147-163 (2003).</w:t>
      </w:r>
      <w:bookmarkEnd w:id="34"/>
    </w:p>
    <w:p w14:paraId="05C9FD5C" w14:textId="4CE74B63" w:rsidR="00A041D0" w:rsidRPr="00A041D0" w:rsidRDefault="00A041D0" w:rsidP="00D23BC5">
      <w:pPr>
        <w:pStyle w:val="EndNoteBibliography"/>
        <w:ind w:left="720" w:hanging="720"/>
      </w:pPr>
      <w:bookmarkStart w:id="35" w:name="_ENREF_23"/>
      <w:r w:rsidRPr="00A041D0">
        <w:t>23</w:t>
      </w:r>
      <w:r w:rsidRPr="00A041D0">
        <w:tab/>
        <w:t>Macomber, L.</w:t>
      </w:r>
      <w:r w:rsidR="00A318D2">
        <w:t>,</w:t>
      </w:r>
      <w:r w:rsidRPr="00A041D0">
        <w:t xml:space="preserve"> Imlay, J. A. The iron-sulfur clusters of dehydratases are primary intracellular targets of copper toxicity.</w:t>
      </w:r>
      <w:r w:rsidRPr="00D23BC5">
        <w:rPr>
          <w:i/>
        </w:rPr>
        <w:t xml:space="preserve"> </w:t>
      </w:r>
      <w:r w:rsidR="00445AD0" w:rsidRPr="00D23BC5">
        <w:rPr>
          <w:i/>
        </w:rPr>
        <w:t>Proceedings of the National Academy of Sciences of the United States of America</w:t>
      </w:r>
      <w:r w:rsidRPr="00A041D0">
        <w:rPr>
          <w:i/>
        </w:rPr>
        <w:t>.</w:t>
      </w:r>
      <w:r w:rsidRPr="00A041D0">
        <w:t xml:space="preserve"> </w:t>
      </w:r>
      <w:r w:rsidRPr="00A041D0">
        <w:rPr>
          <w:b/>
        </w:rPr>
        <w:t>106</w:t>
      </w:r>
      <w:r w:rsidRPr="00A041D0">
        <w:t xml:space="preserve"> (20), 8344-8349 (2009).</w:t>
      </w:r>
      <w:bookmarkEnd w:id="35"/>
    </w:p>
    <w:p w14:paraId="4F9E556A" w14:textId="6B6C16F6" w:rsidR="00A041D0" w:rsidRPr="00A041D0" w:rsidRDefault="00A041D0" w:rsidP="00D23BC5">
      <w:pPr>
        <w:pStyle w:val="EndNoteBibliography"/>
        <w:ind w:left="720" w:hanging="720"/>
      </w:pPr>
      <w:bookmarkStart w:id="36" w:name="_ENREF_24"/>
      <w:r w:rsidRPr="00A041D0">
        <w:t>24</w:t>
      </w:r>
      <w:r w:rsidRPr="00A041D0">
        <w:tab/>
        <w:t>Robotham, J. L.</w:t>
      </w:r>
      <w:r w:rsidR="00A318D2">
        <w:t>,</w:t>
      </w:r>
      <w:r w:rsidRPr="00A041D0">
        <w:t xml:space="preserve"> Lietman, P. S. Acute iron poisoning. A review.</w:t>
      </w:r>
      <w:r w:rsidRPr="00D23BC5">
        <w:rPr>
          <w:i/>
        </w:rPr>
        <w:t xml:space="preserve"> </w:t>
      </w:r>
      <w:r w:rsidR="00445AD0" w:rsidRPr="00D23BC5">
        <w:rPr>
          <w:i/>
        </w:rPr>
        <w:t xml:space="preserve">American </w:t>
      </w:r>
      <w:r w:rsidR="00A57F62">
        <w:rPr>
          <w:i/>
        </w:rPr>
        <w:t>J</w:t>
      </w:r>
      <w:r w:rsidR="00445AD0" w:rsidRPr="00D23BC5">
        <w:rPr>
          <w:i/>
        </w:rPr>
        <w:t xml:space="preserve">ournal of </w:t>
      </w:r>
      <w:r w:rsidR="00A57F62">
        <w:rPr>
          <w:i/>
        </w:rPr>
        <w:t>D</w:t>
      </w:r>
      <w:r w:rsidR="00445AD0" w:rsidRPr="00D23BC5">
        <w:rPr>
          <w:i/>
        </w:rPr>
        <w:t>iseases of</w:t>
      </w:r>
      <w:r w:rsidR="00A57F62">
        <w:rPr>
          <w:i/>
        </w:rPr>
        <w:t xml:space="preserve"> C</w:t>
      </w:r>
      <w:r w:rsidR="00445AD0" w:rsidRPr="00D23BC5">
        <w:rPr>
          <w:i/>
        </w:rPr>
        <w:t>hildren</w:t>
      </w:r>
      <w:r w:rsidRPr="00A041D0">
        <w:rPr>
          <w:i/>
        </w:rPr>
        <w:t>.</w:t>
      </w:r>
      <w:r w:rsidRPr="00A041D0">
        <w:t xml:space="preserve"> </w:t>
      </w:r>
      <w:r w:rsidRPr="00A041D0">
        <w:rPr>
          <w:b/>
        </w:rPr>
        <w:t>134</w:t>
      </w:r>
      <w:r w:rsidRPr="00A041D0">
        <w:t xml:space="preserve"> (9), 875-879 (1980).</w:t>
      </w:r>
      <w:bookmarkEnd w:id="36"/>
    </w:p>
    <w:p w14:paraId="7368B3FC" w14:textId="01BC191C" w:rsidR="00A041D0" w:rsidRPr="00A041D0" w:rsidRDefault="00A041D0" w:rsidP="00D23BC5">
      <w:pPr>
        <w:pStyle w:val="EndNoteBibliography"/>
        <w:ind w:left="720" w:hanging="720"/>
      </w:pPr>
      <w:bookmarkStart w:id="37" w:name="_ENREF_25"/>
      <w:r w:rsidRPr="00A041D0">
        <w:t>25</w:t>
      </w:r>
      <w:r w:rsidRPr="00A041D0">
        <w:tab/>
        <w:t>Yang, W.</w:t>
      </w:r>
      <w:r w:rsidR="00A318D2">
        <w:t>,</w:t>
      </w:r>
      <w:r w:rsidRPr="00A041D0">
        <w:t xml:space="preserve"> Ni, Z. Recent advances in absolute analysis by graphite furnace atomic absorption spectrometry. </w:t>
      </w:r>
      <w:r w:rsidR="00445AD0">
        <w:t xml:space="preserve">eds. </w:t>
      </w:r>
      <w:r w:rsidRPr="00D23BC5">
        <w:t>Guang Pu</w:t>
      </w:r>
      <w:r w:rsidR="00445AD0">
        <w:t>,</w:t>
      </w:r>
      <w:r w:rsidRPr="00D23BC5">
        <w:t xml:space="preserve"> Xue Yu</w:t>
      </w:r>
      <w:r w:rsidR="00445AD0">
        <w:t>,</w:t>
      </w:r>
      <w:r w:rsidRPr="00D23BC5">
        <w:t xml:space="preserve"> Guang Pu</w:t>
      </w:r>
      <w:r w:rsidR="00445AD0">
        <w:t>,</w:t>
      </w:r>
      <w:r w:rsidRPr="00D23BC5">
        <w:t xml:space="preserve"> Fen Xi</w:t>
      </w:r>
      <w:r w:rsidRPr="00A041D0">
        <w:rPr>
          <w:i/>
        </w:rPr>
        <w:t>.</w:t>
      </w:r>
      <w:r w:rsidRPr="00A041D0">
        <w:t xml:space="preserve"> </w:t>
      </w:r>
      <w:r w:rsidRPr="00A041D0">
        <w:rPr>
          <w:b/>
        </w:rPr>
        <w:t>17</w:t>
      </w:r>
      <w:r w:rsidRPr="00A041D0">
        <w:t xml:space="preserve"> (2), 104-110 (1997).</w:t>
      </w:r>
      <w:bookmarkEnd w:id="37"/>
    </w:p>
    <w:p w14:paraId="75B1C0D9" w14:textId="55151C59" w:rsidR="00A041D0" w:rsidRPr="00A041D0" w:rsidRDefault="00A041D0" w:rsidP="00D23BC5">
      <w:pPr>
        <w:pStyle w:val="EndNoteBibliography"/>
        <w:ind w:left="720" w:hanging="720"/>
      </w:pPr>
      <w:bookmarkStart w:id="38" w:name="_ENREF_26"/>
      <w:r w:rsidRPr="00A041D0">
        <w:t>26</w:t>
      </w:r>
      <w:r w:rsidRPr="00A041D0">
        <w:tab/>
        <w:t>Gomez-Nieto, B., Gismera, M. J., Sevilla, M. T., Satrustegui, J.</w:t>
      </w:r>
      <w:r w:rsidR="00A318D2">
        <w:t>,</w:t>
      </w:r>
      <w:r w:rsidRPr="00A041D0">
        <w:t xml:space="preserve"> Procopio, J. R. Micro-sampling method based on high-resolution continuum source graphite furnace atomic absorption spectrometry for calcium determination in blood and mitochondrial suspensions. </w:t>
      </w:r>
      <w:r w:rsidRPr="00A041D0">
        <w:rPr>
          <w:i/>
        </w:rPr>
        <w:t>Talanta.</w:t>
      </w:r>
      <w:r w:rsidRPr="00A041D0">
        <w:t xml:space="preserve"> </w:t>
      </w:r>
      <w:r w:rsidRPr="00A041D0">
        <w:rPr>
          <w:b/>
        </w:rPr>
        <w:t>170</w:t>
      </w:r>
      <w:r w:rsidR="00A318D2">
        <w:rPr>
          <w:b/>
        </w:rPr>
        <w:t>,</w:t>
      </w:r>
      <w:r w:rsidRPr="00A041D0">
        <w:t xml:space="preserve"> 15-21 (2017).</w:t>
      </w:r>
      <w:bookmarkEnd w:id="38"/>
    </w:p>
    <w:p w14:paraId="60470DFE" w14:textId="1F65C51B" w:rsidR="00A041D0" w:rsidRPr="00A041D0" w:rsidRDefault="00A041D0" w:rsidP="00D23BC5">
      <w:pPr>
        <w:pStyle w:val="EndNoteBibliography"/>
        <w:ind w:left="720" w:hanging="720"/>
      </w:pPr>
      <w:bookmarkStart w:id="39" w:name="_ENREF_27"/>
      <w:r w:rsidRPr="00A041D0">
        <w:t>27</w:t>
      </w:r>
      <w:r w:rsidRPr="00A041D0">
        <w:tab/>
        <w:t>Shaw, J. C., Bury, A. J., Barber, A., Mann, L.</w:t>
      </w:r>
      <w:r w:rsidR="00A318D2">
        <w:t>,</w:t>
      </w:r>
      <w:r w:rsidRPr="00A041D0">
        <w:t xml:space="preserve"> Taylor, A. A micromethod for the analysis of zinc in plasma or serum by atomic absorption spectrophotometry using graphite furnace. </w:t>
      </w:r>
      <w:r w:rsidRPr="00A041D0">
        <w:rPr>
          <w:i/>
        </w:rPr>
        <w:t>Clin Chim Acta.</w:t>
      </w:r>
      <w:r w:rsidRPr="00A041D0">
        <w:t xml:space="preserve"> </w:t>
      </w:r>
      <w:r w:rsidRPr="00A041D0">
        <w:rPr>
          <w:b/>
        </w:rPr>
        <w:t>118</w:t>
      </w:r>
      <w:r w:rsidRPr="00A041D0">
        <w:t xml:space="preserve"> (2-3), 229-239 (1982).</w:t>
      </w:r>
      <w:bookmarkEnd w:id="39"/>
    </w:p>
    <w:p w14:paraId="7F2EA38D" w14:textId="323E826A" w:rsidR="00A041D0" w:rsidRPr="00A041D0" w:rsidRDefault="00A041D0" w:rsidP="00D23BC5">
      <w:pPr>
        <w:pStyle w:val="EndNoteBibliography"/>
        <w:ind w:left="720" w:hanging="720"/>
      </w:pPr>
      <w:bookmarkStart w:id="40" w:name="_ENREF_28"/>
      <w:r w:rsidRPr="00A041D0">
        <w:t>28</w:t>
      </w:r>
      <w:r w:rsidRPr="00A041D0">
        <w:tab/>
        <w:t>Stevens, B. J., Hare, D. J., Volitakis, I., Cherny, R. A.</w:t>
      </w:r>
      <w:r w:rsidR="00A318D2">
        <w:t>,</w:t>
      </w:r>
      <w:r w:rsidRPr="00A041D0">
        <w:t xml:space="preserve"> Roberts, B. R. Direct determination of zinc in plasma by graphite furnace atomic absorption spectrometry using palladium/magnesium and EDTA matrix modification with high temperature pyrolysis. </w:t>
      </w:r>
      <w:r w:rsidRPr="00A041D0">
        <w:rPr>
          <w:i/>
        </w:rPr>
        <w:t>Journal of Analytical Atomic Spectrometry.</w:t>
      </w:r>
      <w:r w:rsidRPr="00A041D0">
        <w:t xml:space="preserve"> </w:t>
      </w:r>
      <w:r w:rsidRPr="00A041D0">
        <w:rPr>
          <w:b/>
        </w:rPr>
        <w:t>32</w:t>
      </w:r>
      <w:r w:rsidRPr="00A041D0">
        <w:t xml:space="preserve"> (4), 843-847 (2017).</w:t>
      </w:r>
      <w:bookmarkEnd w:id="40"/>
    </w:p>
    <w:p w14:paraId="3C3759AC" w14:textId="4ED40DC3" w:rsidR="00A041D0" w:rsidRPr="00A041D0" w:rsidRDefault="00A041D0" w:rsidP="00D23BC5">
      <w:pPr>
        <w:pStyle w:val="EndNoteBibliography"/>
        <w:ind w:left="720" w:hanging="720"/>
      </w:pPr>
      <w:bookmarkStart w:id="41" w:name="_ENREF_29"/>
      <w:r w:rsidRPr="00A041D0">
        <w:t>29</w:t>
      </w:r>
      <w:r w:rsidRPr="00A041D0">
        <w:tab/>
        <w:t>Durr, K. L., Tavraz, N. N., Spiller, S.</w:t>
      </w:r>
      <w:r w:rsidR="00A318D2">
        <w:t>,</w:t>
      </w:r>
      <w:r w:rsidRPr="00A041D0">
        <w:t xml:space="preserve"> Friedrich, T. Measuring cation transport by Na,K- and H,K-ATPase in Xenopus oocytes by atomic absorption spectrophotometry: an alternative to radioisotope assays. </w:t>
      </w:r>
      <w:r w:rsidRPr="00A041D0">
        <w:rPr>
          <w:i/>
        </w:rPr>
        <w:t>J</w:t>
      </w:r>
      <w:r w:rsidR="00A57F62">
        <w:rPr>
          <w:i/>
        </w:rPr>
        <w:t>ournal of</w:t>
      </w:r>
      <w:r w:rsidRPr="00A041D0">
        <w:rPr>
          <w:i/>
        </w:rPr>
        <w:t xml:space="preserve"> Vis</w:t>
      </w:r>
      <w:r w:rsidR="00A57F62">
        <w:rPr>
          <w:i/>
        </w:rPr>
        <w:t>ualized</w:t>
      </w:r>
      <w:r w:rsidRPr="00A041D0">
        <w:rPr>
          <w:i/>
        </w:rPr>
        <w:t xml:space="preserve"> Exp</w:t>
      </w:r>
      <w:r w:rsidR="00A57F62">
        <w:rPr>
          <w:i/>
        </w:rPr>
        <w:t>eriments</w:t>
      </w:r>
      <w:r w:rsidRPr="00A041D0">
        <w:rPr>
          <w:i/>
        </w:rPr>
        <w:t>.</w:t>
      </w:r>
      <w:r w:rsidRPr="00A041D0">
        <w:t xml:space="preserve"> 10.3791/50201 (72), e50201 (2013).</w:t>
      </w:r>
      <w:bookmarkEnd w:id="41"/>
    </w:p>
    <w:p w14:paraId="5BBFC138" w14:textId="5FB0C72C" w:rsidR="00A041D0" w:rsidRPr="00A041D0" w:rsidRDefault="00A041D0" w:rsidP="00D23BC5">
      <w:pPr>
        <w:pStyle w:val="EndNoteBibliography"/>
        <w:ind w:left="720" w:hanging="720"/>
      </w:pPr>
      <w:bookmarkStart w:id="42" w:name="_ENREF_30"/>
      <w:r w:rsidRPr="00A041D0">
        <w:lastRenderedPageBreak/>
        <w:t>30</w:t>
      </w:r>
      <w:r w:rsidRPr="00A041D0">
        <w:tab/>
        <w:t>Conejo, R., Valverde, A. M., Benito, M.</w:t>
      </w:r>
      <w:r w:rsidR="00A318D2">
        <w:t>,</w:t>
      </w:r>
      <w:r w:rsidRPr="00A041D0">
        <w:t xml:space="preserve"> Lorenzo, M. Insulin produces myogenesis in C2C12 myoblasts by induction of NF-kappaB and downregulation of AP-1 activities. </w:t>
      </w:r>
      <w:r w:rsidRPr="00A041D0">
        <w:rPr>
          <w:i/>
        </w:rPr>
        <w:t>J</w:t>
      </w:r>
      <w:r w:rsidR="00A57F62">
        <w:rPr>
          <w:i/>
        </w:rPr>
        <w:t>ournal of</w:t>
      </w:r>
      <w:r w:rsidRPr="00A041D0">
        <w:rPr>
          <w:i/>
        </w:rPr>
        <w:t xml:space="preserve"> Cell</w:t>
      </w:r>
      <w:r w:rsidR="00A57F62">
        <w:rPr>
          <w:i/>
        </w:rPr>
        <w:t>ular</w:t>
      </w:r>
      <w:r w:rsidRPr="00A041D0">
        <w:rPr>
          <w:i/>
        </w:rPr>
        <w:t xml:space="preserve"> Physiol</w:t>
      </w:r>
      <w:r w:rsidR="00A57F62">
        <w:rPr>
          <w:i/>
        </w:rPr>
        <w:t>ogy</w:t>
      </w:r>
      <w:r w:rsidRPr="00A041D0">
        <w:rPr>
          <w:i/>
        </w:rPr>
        <w:t>.</w:t>
      </w:r>
      <w:r w:rsidRPr="00A041D0">
        <w:t xml:space="preserve"> </w:t>
      </w:r>
      <w:r w:rsidRPr="00A041D0">
        <w:rPr>
          <w:b/>
        </w:rPr>
        <w:t>186</w:t>
      </w:r>
      <w:r w:rsidRPr="00A041D0">
        <w:t xml:space="preserve"> (1), 82-94 (2001).</w:t>
      </w:r>
      <w:bookmarkEnd w:id="42"/>
    </w:p>
    <w:p w14:paraId="0B4D9EAF" w14:textId="32294456" w:rsidR="00A041D0" w:rsidRPr="00A041D0" w:rsidRDefault="00A041D0" w:rsidP="00D23BC5">
      <w:pPr>
        <w:pStyle w:val="EndNoteBibliography"/>
        <w:ind w:left="720" w:hanging="720"/>
      </w:pPr>
      <w:bookmarkStart w:id="43" w:name="_ENREF_31"/>
      <w:r w:rsidRPr="00A041D0">
        <w:t>31</w:t>
      </w:r>
      <w:r w:rsidRPr="00A041D0">
        <w:tab/>
        <w:t>Salto, R.</w:t>
      </w:r>
      <w:r w:rsidRPr="00A041D0">
        <w:rPr>
          <w:i/>
        </w:rPr>
        <w:t xml:space="preserve"> </w:t>
      </w:r>
      <w:r w:rsidR="00D23BC5" w:rsidRPr="00D23BC5">
        <w:t>et al.</w:t>
      </w:r>
      <w:r w:rsidRPr="00A041D0">
        <w:t xml:space="preserve"> beta-Hydroxy-beta-Methylbutyrate (HMB) Promotes Neurite Outgrowth in Neuro2a Cells. </w:t>
      </w:r>
      <w:r w:rsidRPr="00A041D0">
        <w:rPr>
          <w:i/>
        </w:rPr>
        <w:t>PLoS One.</w:t>
      </w:r>
      <w:r w:rsidRPr="00A041D0">
        <w:t xml:space="preserve"> </w:t>
      </w:r>
      <w:r w:rsidRPr="00A041D0">
        <w:rPr>
          <w:b/>
        </w:rPr>
        <w:t>10</w:t>
      </w:r>
      <w:r w:rsidRPr="00A041D0">
        <w:t xml:space="preserve"> (8), e0135614 (2015).</w:t>
      </w:r>
      <w:bookmarkEnd w:id="43"/>
    </w:p>
    <w:p w14:paraId="4E00B684" w14:textId="01485DAC" w:rsidR="00A041D0" w:rsidRPr="00A041D0" w:rsidRDefault="00A041D0" w:rsidP="00D23BC5">
      <w:pPr>
        <w:pStyle w:val="EndNoteBibliography"/>
        <w:ind w:left="720" w:hanging="720"/>
      </w:pPr>
      <w:bookmarkStart w:id="44" w:name="_ENREF_32"/>
      <w:r w:rsidRPr="00A041D0">
        <w:t>32</w:t>
      </w:r>
      <w:r w:rsidRPr="00A041D0">
        <w:tab/>
        <w:t>LePage, K. T., Dickey, R. W., Gerwick, W. H., Jester, E. L.</w:t>
      </w:r>
      <w:r w:rsidR="00A318D2">
        <w:t>,</w:t>
      </w:r>
      <w:r w:rsidRPr="00A041D0">
        <w:t xml:space="preserve"> Murray, T. F. On the use of neuro-2a neuroblastoma cells versus intact neurons in primary culture for neurotoxicity studies. </w:t>
      </w:r>
      <w:r w:rsidRPr="00A041D0">
        <w:rPr>
          <w:i/>
        </w:rPr>
        <w:t>Crit</w:t>
      </w:r>
      <w:r w:rsidR="00A57F62">
        <w:rPr>
          <w:i/>
        </w:rPr>
        <w:t>ical</w:t>
      </w:r>
      <w:r w:rsidRPr="00A041D0">
        <w:rPr>
          <w:i/>
        </w:rPr>
        <w:t xml:space="preserve"> Rev</w:t>
      </w:r>
      <w:r w:rsidR="00A57F62">
        <w:rPr>
          <w:i/>
        </w:rPr>
        <w:t>iews in</w:t>
      </w:r>
      <w:r w:rsidRPr="00A041D0">
        <w:rPr>
          <w:i/>
        </w:rPr>
        <w:t xml:space="preserve"> Neurobiol</w:t>
      </w:r>
      <w:r w:rsidR="00A57F62">
        <w:rPr>
          <w:i/>
        </w:rPr>
        <w:t>ogy</w:t>
      </w:r>
      <w:r w:rsidRPr="00A041D0">
        <w:rPr>
          <w:i/>
        </w:rPr>
        <w:t>.</w:t>
      </w:r>
      <w:r w:rsidRPr="00A041D0">
        <w:t xml:space="preserve"> </w:t>
      </w:r>
      <w:r w:rsidRPr="00A041D0">
        <w:rPr>
          <w:b/>
        </w:rPr>
        <w:t>17</w:t>
      </w:r>
      <w:r w:rsidRPr="00A041D0">
        <w:t xml:space="preserve"> (1), 27-50 (2005).</w:t>
      </w:r>
      <w:bookmarkEnd w:id="44"/>
    </w:p>
    <w:p w14:paraId="7576FD93" w14:textId="503E5265" w:rsidR="00A041D0" w:rsidRPr="00A041D0" w:rsidRDefault="00A041D0" w:rsidP="00D23BC5">
      <w:pPr>
        <w:pStyle w:val="EndNoteBibliography"/>
        <w:ind w:left="720" w:hanging="720"/>
      </w:pPr>
      <w:bookmarkStart w:id="45" w:name="_ENREF_33"/>
      <w:r w:rsidRPr="00A041D0">
        <w:t>33</w:t>
      </w:r>
      <w:r w:rsidRPr="00A041D0">
        <w:tab/>
        <w:t xml:space="preserve">Provost, P. Interpretation and applicability of microRNA data to the context of Alzheimer's and age-related diseases. </w:t>
      </w:r>
      <w:r w:rsidRPr="00A041D0">
        <w:rPr>
          <w:i/>
        </w:rPr>
        <w:t>Aging (Albany NY).</w:t>
      </w:r>
      <w:r w:rsidRPr="00A041D0">
        <w:t xml:space="preserve"> </w:t>
      </w:r>
      <w:r w:rsidRPr="00A041D0">
        <w:rPr>
          <w:b/>
        </w:rPr>
        <w:t>2</w:t>
      </w:r>
      <w:r w:rsidRPr="00A041D0">
        <w:t xml:space="preserve"> (3), 166-169 (2010).</w:t>
      </w:r>
      <w:bookmarkEnd w:id="45"/>
    </w:p>
    <w:p w14:paraId="02A4E92A" w14:textId="4E59FEF6" w:rsidR="00A041D0" w:rsidRPr="00A041D0" w:rsidRDefault="00A041D0" w:rsidP="00D23BC5">
      <w:pPr>
        <w:pStyle w:val="EndNoteBibliography"/>
        <w:ind w:left="720" w:hanging="720"/>
      </w:pPr>
      <w:bookmarkStart w:id="46" w:name="_ENREF_34"/>
      <w:r w:rsidRPr="00A041D0">
        <w:t>34</w:t>
      </w:r>
      <w:r w:rsidRPr="00A041D0">
        <w:tab/>
        <w:t>Green, H.</w:t>
      </w:r>
      <w:r w:rsidR="00A318D2">
        <w:t>,</w:t>
      </w:r>
      <w:r w:rsidRPr="00A041D0">
        <w:t xml:space="preserve"> Kehinde, O. An established preadipose cell line and its differentiation in culture. II. Factors affecting the adipose conversion. </w:t>
      </w:r>
      <w:r w:rsidRPr="00A041D0">
        <w:rPr>
          <w:i/>
        </w:rPr>
        <w:t>Cell.</w:t>
      </w:r>
      <w:r w:rsidRPr="00A041D0">
        <w:t xml:space="preserve"> </w:t>
      </w:r>
      <w:r w:rsidRPr="00A041D0">
        <w:rPr>
          <w:b/>
        </w:rPr>
        <w:t>5</w:t>
      </w:r>
      <w:r w:rsidRPr="00A041D0">
        <w:t xml:space="preserve"> (1), 19-27 (1975).</w:t>
      </w:r>
      <w:bookmarkEnd w:id="46"/>
    </w:p>
    <w:p w14:paraId="2ABA9CBB" w14:textId="575CA1D2" w:rsidR="00A041D0" w:rsidRPr="00A041D0" w:rsidRDefault="00A041D0" w:rsidP="00D23BC5">
      <w:pPr>
        <w:pStyle w:val="EndNoteBibliography"/>
        <w:ind w:left="720" w:hanging="720"/>
      </w:pPr>
      <w:bookmarkStart w:id="47" w:name="_ENREF_35"/>
      <w:r w:rsidRPr="00A041D0">
        <w:t>35</w:t>
      </w:r>
      <w:r w:rsidRPr="00A041D0">
        <w:tab/>
        <w:t>Padilla-Benavides, T., Velez-delValle, C., Marsch-Moreno, M., Castro-Munozledo, F.</w:t>
      </w:r>
      <w:r w:rsidR="00A318D2">
        <w:t>,</w:t>
      </w:r>
      <w:r w:rsidRPr="00A041D0">
        <w:t xml:space="preserve"> Kuri-Harcuch, W. Lipogenic Enzymes Complexes and Cytoplasmic Lipid Droplet Formation During Adipogenesis. </w:t>
      </w:r>
      <w:r w:rsidRPr="00A041D0">
        <w:rPr>
          <w:i/>
        </w:rPr>
        <w:t>J</w:t>
      </w:r>
      <w:r w:rsidR="00A57F62">
        <w:rPr>
          <w:i/>
        </w:rPr>
        <w:t>ournal of</w:t>
      </w:r>
      <w:r w:rsidRPr="00A041D0">
        <w:rPr>
          <w:i/>
        </w:rPr>
        <w:t xml:space="preserve"> Cell</w:t>
      </w:r>
      <w:r w:rsidR="00A57F62">
        <w:rPr>
          <w:i/>
        </w:rPr>
        <w:t>ular</w:t>
      </w:r>
      <w:r w:rsidRPr="00A041D0">
        <w:rPr>
          <w:i/>
        </w:rPr>
        <w:t xml:space="preserve"> Biochem</w:t>
      </w:r>
      <w:r w:rsidR="00A57F62">
        <w:rPr>
          <w:i/>
        </w:rPr>
        <w:t>istry</w:t>
      </w:r>
      <w:r w:rsidRPr="00A041D0">
        <w:rPr>
          <w:i/>
        </w:rPr>
        <w:t>.</w:t>
      </w:r>
      <w:r w:rsidRPr="00A041D0">
        <w:t xml:space="preserve"> </w:t>
      </w:r>
      <w:r w:rsidRPr="00A041D0">
        <w:rPr>
          <w:b/>
        </w:rPr>
        <w:t>117</w:t>
      </w:r>
      <w:r w:rsidRPr="00A041D0">
        <w:t xml:space="preserve"> (10), 2315-2326 (2016).</w:t>
      </w:r>
      <w:bookmarkEnd w:id="47"/>
    </w:p>
    <w:p w14:paraId="3B55F013" w14:textId="0AE1EA50" w:rsidR="00A041D0" w:rsidRPr="00A041D0" w:rsidRDefault="00A041D0" w:rsidP="00D23BC5">
      <w:pPr>
        <w:pStyle w:val="EndNoteBibliography"/>
        <w:ind w:left="720" w:hanging="720"/>
      </w:pPr>
      <w:bookmarkStart w:id="48" w:name="_ENREF_36"/>
      <w:r w:rsidRPr="00A041D0">
        <w:t>36</w:t>
      </w:r>
      <w:r w:rsidRPr="00A041D0">
        <w:tab/>
        <w:t>Soule, H. D.</w:t>
      </w:r>
      <w:r w:rsidRPr="00A041D0">
        <w:rPr>
          <w:i/>
        </w:rPr>
        <w:t xml:space="preserve"> </w:t>
      </w:r>
      <w:r w:rsidR="00D23BC5" w:rsidRPr="00D23BC5">
        <w:t>et al.</w:t>
      </w:r>
      <w:r w:rsidRPr="00A041D0">
        <w:t xml:space="preserve"> Isolation and characterization of a spontaneously immortalized human breast epithelial cell line, MCF-10. </w:t>
      </w:r>
      <w:r w:rsidRPr="00A041D0">
        <w:rPr>
          <w:i/>
        </w:rPr>
        <w:t>Cancer Res</w:t>
      </w:r>
      <w:r w:rsidR="00A57F62">
        <w:rPr>
          <w:i/>
        </w:rPr>
        <w:t>earch</w:t>
      </w:r>
      <w:r w:rsidRPr="00A041D0">
        <w:rPr>
          <w:i/>
        </w:rPr>
        <w:t>.</w:t>
      </w:r>
      <w:r w:rsidRPr="00A041D0">
        <w:t xml:space="preserve"> </w:t>
      </w:r>
      <w:r w:rsidRPr="00A041D0">
        <w:rPr>
          <w:b/>
        </w:rPr>
        <w:t>50</w:t>
      </w:r>
      <w:r w:rsidRPr="00A041D0">
        <w:t xml:space="preserve"> (18), 6075-6086 (1990).</w:t>
      </w:r>
      <w:bookmarkEnd w:id="48"/>
    </w:p>
    <w:p w14:paraId="7DBF40A2" w14:textId="153B5093" w:rsidR="00A041D0" w:rsidRPr="00A041D0" w:rsidRDefault="00A041D0" w:rsidP="00D23BC5">
      <w:pPr>
        <w:pStyle w:val="EndNoteBibliography"/>
        <w:ind w:left="720" w:hanging="720"/>
      </w:pPr>
      <w:bookmarkStart w:id="49" w:name="_ENREF_37"/>
      <w:r w:rsidRPr="00A041D0">
        <w:t>37</w:t>
      </w:r>
      <w:r w:rsidRPr="00A041D0">
        <w:tab/>
        <w:t>Leighton, J., Estes, L. W., Mansukhani, S.</w:t>
      </w:r>
      <w:r w:rsidR="00A318D2">
        <w:t>,</w:t>
      </w:r>
      <w:r w:rsidRPr="00A041D0">
        <w:t xml:space="preserve"> Brada, Z. A cell line derived from normal dog kidney (MDCK) exhibiting qualities of papillary adenocarcinoma and of renal tubular epithelium. </w:t>
      </w:r>
      <w:r w:rsidRPr="00A041D0">
        <w:rPr>
          <w:i/>
        </w:rPr>
        <w:t>Cancer.</w:t>
      </w:r>
      <w:r w:rsidRPr="00A041D0">
        <w:t xml:space="preserve"> </w:t>
      </w:r>
      <w:r w:rsidRPr="00A041D0">
        <w:rPr>
          <w:b/>
        </w:rPr>
        <w:t>26</w:t>
      </w:r>
      <w:r w:rsidRPr="00A041D0">
        <w:t xml:space="preserve"> (5), 1022-1028 (1970).</w:t>
      </w:r>
      <w:bookmarkEnd w:id="49"/>
    </w:p>
    <w:p w14:paraId="2D944767" w14:textId="1F8EC99B" w:rsidR="00A041D0" w:rsidRPr="00A041D0" w:rsidRDefault="00A041D0" w:rsidP="00D23BC5">
      <w:pPr>
        <w:pStyle w:val="EndNoteBibliography"/>
        <w:ind w:left="720" w:hanging="720"/>
      </w:pPr>
      <w:bookmarkStart w:id="50" w:name="_ENREF_38"/>
      <w:r w:rsidRPr="00A041D0">
        <w:t>38</w:t>
      </w:r>
      <w:r w:rsidRPr="00A041D0">
        <w:tab/>
        <w:t xml:space="preserve">Cote, R. J. Aseptic technique for cell culture. </w:t>
      </w:r>
      <w:r w:rsidRPr="00A041D0">
        <w:rPr>
          <w:i/>
        </w:rPr>
        <w:t>Curr</w:t>
      </w:r>
      <w:r w:rsidR="00A57F62">
        <w:rPr>
          <w:i/>
        </w:rPr>
        <w:t>ent</w:t>
      </w:r>
      <w:r w:rsidRPr="00A041D0">
        <w:rPr>
          <w:i/>
        </w:rPr>
        <w:t xml:space="preserve"> Protoc</w:t>
      </w:r>
      <w:r w:rsidR="00A57F62">
        <w:rPr>
          <w:i/>
        </w:rPr>
        <w:t>ols</w:t>
      </w:r>
      <w:r w:rsidRPr="00A041D0">
        <w:rPr>
          <w:i/>
        </w:rPr>
        <w:t xml:space="preserve"> </w:t>
      </w:r>
      <w:r w:rsidR="00A57F62">
        <w:rPr>
          <w:i/>
        </w:rPr>
        <w:t xml:space="preserve">in </w:t>
      </w:r>
      <w:r w:rsidRPr="00A041D0">
        <w:rPr>
          <w:i/>
        </w:rPr>
        <w:t>Cell Biol</w:t>
      </w:r>
      <w:r w:rsidR="00A57F62">
        <w:rPr>
          <w:i/>
        </w:rPr>
        <w:t>ogy</w:t>
      </w:r>
      <w:r w:rsidRPr="00A041D0">
        <w:rPr>
          <w:i/>
        </w:rPr>
        <w:t>.</w:t>
      </w:r>
      <w:r w:rsidRPr="00A041D0">
        <w:t xml:space="preserve"> </w:t>
      </w:r>
      <w:r w:rsidRPr="00A041D0">
        <w:rPr>
          <w:b/>
        </w:rPr>
        <w:t>Chapter 1</w:t>
      </w:r>
      <w:r w:rsidR="00A318D2">
        <w:rPr>
          <w:b/>
        </w:rPr>
        <w:t>,</w:t>
      </w:r>
      <w:r w:rsidRPr="00A041D0">
        <w:t xml:space="preserve"> Unit 1 3 (2001).</w:t>
      </w:r>
      <w:bookmarkEnd w:id="50"/>
    </w:p>
    <w:p w14:paraId="5E3E655C" w14:textId="78EBEC64" w:rsidR="00A041D0" w:rsidRPr="00A041D0" w:rsidRDefault="00A041D0" w:rsidP="00D23BC5">
      <w:pPr>
        <w:pStyle w:val="EndNoteBibliography"/>
        <w:ind w:left="720" w:hanging="720"/>
      </w:pPr>
      <w:bookmarkStart w:id="51" w:name="_ENREF_39"/>
      <w:r w:rsidRPr="00A041D0">
        <w:t>39</w:t>
      </w:r>
      <w:r w:rsidRPr="00A041D0">
        <w:tab/>
        <w:t>Suzuki, K., Bose, P., Leong-Quong, R. Y., Fujita, D. J.</w:t>
      </w:r>
      <w:r w:rsidR="00A318D2">
        <w:t>,</w:t>
      </w:r>
      <w:r w:rsidRPr="00A041D0">
        <w:t xml:space="preserve"> Riabowol, K. REAP: A two minute cell fractionation method. </w:t>
      </w:r>
      <w:r w:rsidRPr="00A041D0">
        <w:rPr>
          <w:i/>
        </w:rPr>
        <w:t>BMC Res</w:t>
      </w:r>
      <w:r w:rsidR="00A57F62">
        <w:rPr>
          <w:i/>
        </w:rPr>
        <w:t>earch</w:t>
      </w:r>
      <w:r w:rsidRPr="00A041D0">
        <w:rPr>
          <w:i/>
        </w:rPr>
        <w:t xml:space="preserve"> Notes.</w:t>
      </w:r>
      <w:r w:rsidRPr="00A041D0">
        <w:t xml:space="preserve"> </w:t>
      </w:r>
      <w:r w:rsidRPr="00A041D0">
        <w:rPr>
          <w:b/>
        </w:rPr>
        <w:t>3</w:t>
      </w:r>
      <w:r w:rsidR="00AC7580">
        <w:rPr>
          <w:b/>
        </w:rPr>
        <w:t>,</w:t>
      </w:r>
      <w:r w:rsidRPr="00A041D0">
        <w:t xml:space="preserve"> 294 (2010).</w:t>
      </w:r>
      <w:bookmarkEnd w:id="51"/>
    </w:p>
    <w:p w14:paraId="35330BDC" w14:textId="4B7A2A31" w:rsidR="00A041D0" w:rsidRPr="00A041D0" w:rsidRDefault="00A041D0" w:rsidP="00D23BC5">
      <w:pPr>
        <w:pStyle w:val="EndNoteBibliography"/>
        <w:ind w:left="720" w:hanging="720"/>
      </w:pPr>
      <w:bookmarkStart w:id="52" w:name="_ENREF_40"/>
      <w:r w:rsidRPr="00A041D0">
        <w:t>40</w:t>
      </w:r>
      <w:r w:rsidRPr="00A041D0">
        <w:tab/>
        <w:t>Nabbi, A.</w:t>
      </w:r>
      <w:r w:rsidR="00A318D2">
        <w:t>,</w:t>
      </w:r>
      <w:r w:rsidRPr="00A041D0">
        <w:t xml:space="preserve"> Riabowol, K. Rapid Isolation of Nuclei from Cells In Vitro. </w:t>
      </w:r>
      <w:r w:rsidRPr="00A041D0">
        <w:rPr>
          <w:i/>
        </w:rPr>
        <w:t>Cold Spring Harb</w:t>
      </w:r>
      <w:r w:rsidR="00A57F62">
        <w:rPr>
          <w:i/>
        </w:rPr>
        <w:t>or</w:t>
      </w:r>
      <w:r w:rsidRPr="00A041D0">
        <w:rPr>
          <w:i/>
        </w:rPr>
        <w:t xml:space="preserve"> Protoc</w:t>
      </w:r>
      <w:r w:rsidR="00A57F62">
        <w:rPr>
          <w:i/>
        </w:rPr>
        <w:t>ols</w:t>
      </w:r>
      <w:r w:rsidRPr="00A041D0">
        <w:rPr>
          <w:i/>
        </w:rPr>
        <w:t>.</w:t>
      </w:r>
      <w:r w:rsidRPr="00A041D0">
        <w:t xml:space="preserve"> </w:t>
      </w:r>
      <w:r w:rsidRPr="00A041D0">
        <w:rPr>
          <w:b/>
        </w:rPr>
        <w:t>2015</w:t>
      </w:r>
      <w:r w:rsidRPr="00A041D0">
        <w:t xml:space="preserve"> (8), 769-772 (2015).</w:t>
      </w:r>
      <w:bookmarkEnd w:id="52"/>
    </w:p>
    <w:p w14:paraId="5B53E4D0" w14:textId="28B171C5" w:rsidR="00A041D0" w:rsidRPr="00A041D0" w:rsidRDefault="00A041D0" w:rsidP="00D23BC5">
      <w:pPr>
        <w:pStyle w:val="EndNoteBibliography"/>
        <w:ind w:left="720" w:hanging="720"/>
      </w:pPr>
      <w:bookmarkStart w:id="53" w:name="_ENREF_41"/>
      <w:r w:rsidRPr="00A041D0">
        <w:t>41</w:t>
      </w:r>
      <w:r w:rsidRPr="00A041D0">
        <w:tab/>
        <w:t xml:space="preserve">Bradford, M. M. A rapid and sensitive method for the quantitation of microgram quantities of protein utilizing the principle of protein-dye binding. </w:t>
      </w:r>
      <w:r w:rsidRPr="00A041D0">
        <w:rPr>
          <w:i/>
        </w:rPr>
        <w:t>Anal</w:t>
      </w:r>
      <w:r w:rsidR="00A57F62">
        <w:rPr>
          <w:i/>
        </w:rPr>
        <w:t>ytical</w:t>
      </w:r>
      <w:r w:rsidRPr="00A041D0">
        <w:rPr>
          <w:i/>
        </w:rPr>
        <w:t xml:space="preserve"> Biochem</w:t>
      </w:r>
      <w:r w:rsidR="00A57F62">
        <w:rPr>
          <w:i/>
        </w:rPr>
        <w:t>istry</w:t>
      </w:r>
      <w:r w:rsidRPr="00A041D0">
        <w:rPr>
          <w:i/>
        </w:rPr>
        <w:t>.</w:t>
      </w:r>
      <w:r w:rsidRPr="00A041D0">
        <w:t xml:space="preserve"> </w:t>
      </w:r>
      <w:r w:rsidRPr="00A041D0">
        <w:rPr>
          <w:b/>
        </w:rPr>
        <w:t>72</w:t>
      </w:r>
      <w:r w:rsidR="00A318D2">
        <w:rPr>
          <w:b/>
        </w:rPr>
        <w:t>,</w:t>
      </w:r>
      <w:r w:rsidRPr="00A041D0">
        <w:t xml:space="preserve"> 248-254 (1976).</w:t>
      </w:r>
      <w:bookmarkEnd w:id="53"/>
    </w:p>
    <w:p w14:paraId="443AC862" w14:textId="02041561" w:rsidR="00A041D0" w:rsidRPr="00A041D0" w:rsidRDefault="00A041D0" w:rsidP="00D23BC5">
      <w:pPr>
        <w:pStyle w:val="EndNoteBibliography"/>
        <w:ind w:left="720" w:hanging="720"/>
      </w:pPr>
      <w:bookmarkStart w:id="54" w:name="_ENREF_42"/>
      <w:r w:rsidRPr="00A041D0">
        <w:t>42</w:t>
      </w:r>
      <w:r w:rsidRPr="00A041D0">
        <w:tab/>
        <w:t>Carpenter, M. C., Lo, M. N.</w:t>
      </w:r>
      <w:r w:rsidR="00A318D2">
        <w:t>,</w:t>
      </w:r>
      <w:r w:rsidRPr="00A041D0">
        <w:t xml:space="preserve"> Palmer, A. E. Techniques for measuring cellular zinc. </w:t>
      </w:r>
      <w:r w:rsidRPr="00A041D0">
        <w:rPr>
          <w:i/>
        </w:rPr>
        <w:t>Arch</w:t>
      </w:r>
      <w:r w:rsidR="00A57F62">
        <w:rPr>
          <w:i/>
        </w:rPr>
        <w:t>ive of</w:t>
      </w:r>
      <w:r w:rsidRPr="00A041D0">
        <w:rPr>
          <w:i/>
        </w:rPr>
        <w:t xml:space="preserve"> Biochem</w:t>
      </w:r>
      <w:r w:rsidR="00A57F62">
        <w:rPr>
          <w:i/>
        </w:rPr>
        <w:t>istry and</w:t>
      </w:r>
      <w:r w:rsidRPr="00A041D0">
        <w:rPr>
          <w:i/>
        </w:rPr>
        <w:t xml:space="preserve"> Biophys</w:t>
      </w:r>
      <w:r w:rsidR="00A57F62">
        <w:rPr>
          <w:i/>
        </w:rPr>
        <w:t>ics</w:t>
      </w:r>
      <w:r w:rsidRPr="00A041D0">
        <w:rPr>
          <w:i/>
        </w:rPr>
        <w:t>.</w:t>
      </w:r>
      <w:r w:rsidRPr="00A041D0">
        <w:t xml:space="preserve"> </w:t>
      </w:r>
      <w:r w:rsidRPr="00A041D0">
        <w:rPr>
          <w:b/>
        </w:rPr>
        <w:t>611</w:t>
      </w:r>
      <w:r w:rsidR="00A318D2">
        <w:rPr>
          <w:b/>
        </w:rPr>
        <w:t>,</w:t>
      </w:r>
      <w:r w:rsidRPr="00A041D0">
        <w:t xml:space="preserve"> 20-29 (2016).</w:t>
      </w:r>
      <w:bookmarkEnd w:id="54"/>
    </w:p>
    <w:p w14:paraId="6C8469E6" w14:textId="0CC267CC" w:rsidR="00A041D0" w:rsidRPr="00A041D0" w:rsidRDefault="00A041D0" w:rsidP="00D23BC5">
      <w:pPr>
        <w:pStyle w:val="EndNoteBibliography"/>
        <w:ind w:left="720" w:hanging="720"/>
      </w:pPr>
      <w:bookmarkStart w:id="55" w:name="_ENREF_43"/>
      <w:r w:rsidRPr="00A041D0">
        <w:t>43</w:t>
      </w:r>
      <w:r w:rsidRPr="00A041D0">
        <w:tab/>
        <w:t>Paskavitz, A. L.</w:t>
      </w:r>
      <w:r w:rsidRPr="00A041D0">
        <w:rPr>
          <w:i/>
        </w:rPr>
        <w:t xml:space="preserve"> </w:t>
      </w:r>
      <w:r w:rsidR="00D23BC5" w:rsidRPr="00D23BC5">
        <w:t>et al.</w:t>
      </w:r>
      <w:r w:rsidRPr="00A041D0">
        <w:t xml:space="preserve"> Differential expression of zinc transporters accompanies the differentiation of C2C12 myoblasts. </w:t>
      </w:r>
      <w:r w:rsidRPr="00A041D0">
        <w:rPr>
          <w:i/>
        </w:rPr>
        <w:t>J</w:t>
      </w:r>
      <w:r w:rsidR="00A57F62">
        <w:rPr>
          <w:i/>
        </w:rPr>
        <w:t>ournal of</w:t>
      </w:r>
      <w:r w:rsidRPr="00A041D0">
        <w:rPr>
          <w:i/>
        </w:rPr>
        <w:t xml:space="preserve"> Trace Elem</w:t>
      </w:r>
      <w:r w:rsidR="00A57F62">
        <w:rPr>
          <w:i/>
        </w:rPr>
        <w:t>ents in</w:t>
      </w:r>
      <w:r w:rsidRPr="00A041D0">
        <w:rPr>
          <w:i/>
        </w:rPr>
        <w:t xml:space="preserve"> Med</w:t>
      </w:r>
      <w:r w:rsidR="00A57F62">
        <w:rPr>
          <w:i/>
        </w:rPr>
        <w:t>ical</w:t>
      </w:r>
      <w:r w:rsidRPr="00A041D0">
        <w:rPr>
          <w:i/>
        </w:rPr>
        <w:t xml:space="preserve"> Biol</w:t>
      </w:r>
      <w:r w:rsidR="00A57F62">
        <w:rPr>
          <w:i/>
        </w:rPr>
        <w:t>ogy</w:t>
      </w:r>
      <w:r w:rsidRPr="00A041D0">
        <w:rPr>
          <w:i/>
        </w:rPr>
        <w:t>.</w:t>
      </w:r>
      <w:r w:rsidRPr="00A041D0">
        <w:t xml:space="preserve"> </w:t>
      </w:r>
      <w:r w:rsidRPr="00A041D0">
        <w:rPr>
          <w:b/>
        </w:rPr>
        <w:t>49</w:t>
      </w:r>
      <w:r w:rsidR="00A318D2">
        <w:rPr>
          <w:b/>
        </w:rPr>
        <w:t>,</w:t>
      </w:r>
      <w:r w:rsidRPr="00A041D0">
        <w:t xml:space="preserve"> 27-34 (2018).</w:t>
      </w:r>
      <w:bookmarkEnd w:id="55"/>
    </w:p>
    <w:p w14:paraId="51DB83AD" w14:textId="5259120F" w:rsidR="00A041D0" w:rsidRPr="00A041D0" w:rsidRDefault="00A041D0" w:rsidP="00D23BC5">
      <w:pPr>
        <w:pStyle w:val="EndNoteBibliography"/>
        <w:ind w:left="720" w:hanging="720"/>
      </w:pPr>
      <w:bookmarkStart w:id="56" w:name="_ENREF_44"/>
      <w:r w:rsidRPr="00A041D0">
        <w:t>44</w:t>
      </w:r>
      <w:r w:rsidRPr="00A041D0">
        <w:tab/>
        <w:t>Chandler, P.</w:t>
      </w:r>
      <w:r w:rsidRPr="00A041D0">
        <w:rPr>
          <w:i/>
        </w:rPr>
        <w:t xml:space="preserve"> </w:t>
      </w:r>
      <w:r w:rsidR="00D23BC5" w:rsidRPr="00D23BC5">
        <w:t>et al.</w:t>
      </w:r>
      <w:r w:rsidRPr="00A041D0">
        <w:t xml:space="preserve"> Subtype-specific accumulation of intracellular zinc pools is associated with the malignant phenotype in breast cancer. </w:t>
      </w:r>
      <w:r w:rsidRPr="00A041D0">
        <w:rPr>
          <w:i/>
        </w:rPr>
        <w:t>Mol</w:t>
      </w:r>
      <w:r w:rsidR="00A57F62">
        <w:rPr>
          <w:i/>
        </w:rPr>
        <w:t>ecular</w:t>
      </w:r>
      <w:r w:rsidRPr="00A041D0">
        <w:rPr>
          <w:i/>
        </w:rPr>
        <w:t xml:space="preserve"> Cancer.</w:t>
      </w:r>
      <w:r w:rsidRPr="00A041D0">
        <w:t xml:space="preserve"> </w:t>
      </w:r>
      <w:r w:rsidRPr="00A041D0">
        <w:rPr>
          <w:b/>
        </w:rPr>
        <w:t>15</w:t>
      </w:r>
      <w:r w:rsidR="00A318D2">
        <w:rPr>
          <w:b/>
        </w:rPr>
        <w:t>,</w:t>
      </w:r>
      <w:r w:rsidRPr="00A041D0">
        <w:t xml:space="preserve"> </w:t>
      </w:r>
      <w:r w:rsidR="00AC7580">
        <w:t>(</w:t>
      </w:r>
      <w:r w:rsidRPr="00A041D0">
        <w:t>2</w:t>
      </w:r>
      <w:r w:rsidR="00AC7580">
        <w:t>),</w:t>
      </w:r>
      <w:r w:rsidRPr="00A041D0">
        <w:t xml:space="preserve"> (2016).</w:t>
      </w:r>
      <w:bookmarkEnd w:id="56"/>
    </w:p>
    <w:p w14:paraId="1D564E71" w14:textId="15BF2792" w:rsidR="00A041D0" w:rsidRPr="00A041D0" w:rsidRDefault="00A041D0" w:rsidP="00D23BC5">
      <w:pPr>
        <w:pStyle w:val="EndNoteBibliography"/>
        <w:ind w:left="720" w:hanging="720"/>
      </w:pPr>
      <w:bookmarkStart w:id="57" w:name="_ENREF_45"/>
      <w:r w:rsidRPr="00A041D0">
        <w:t>45</w:t>
      </w:r>
      <w:r w:rsidRPr="00A041D0">
        <w:tab/>
        <w:t>Gordon, S. J. V., Fenker, D. E., Vest, K. E.</w:t>
      </w:r>
      <w:r w:rsidR="00A318D2">
        <w:t>, Padilla-Benavides</w:t>
      </w:r>
      <w:r w:rsidRPr="00A041D0">
        <w:t xml:space="preserve">, T. Manganese influx and expression of ZIP8 is essential in primary myoblasts and contributes to activation of SOD2. </w:t>
      </w:r>
      <w:r w:rsidRPr="00A041D0">
        <w:rPr>
          <w:i/>
        </w:rPr>
        <w:t>bioRxiv.</w:t>
      </w:r>
      <w:r w:rsidRPr="00A041D0">
        <w:t xml:space="preserve"> 10.1101/494542 494542 (2018).</w:t>
      </w:r>
      <w:bookmarkEnd w:id="57"/>
    </w:p>
    <w:p w14:paraId="63B53822" w14:textId="65F8EC12" w:rsidR="00A041D0" w:rsidRPr="00A041D0" w:rsidRDefault="00A041D0" w:rsidP="00D23BC5">
      <w:pPr>
        <w:pStyle w:val="EndNoteBibliography"/>
        <w:ind w:left="720" w:hanging="720"/>
      </w:pPr>
      <w:bookmarkStart w:id="58" w:name="_ENREF_46"/>
      <w:r w:rsidRPr="00A041D0">
        <w:t>46</w:t>
      </w:r>
      <w:r w:rsidRPr="00A041D0">
        <w:tab/>
        <w:t>Jansen, S., Arning, J.</w:t>
      </w:r>
      <w:r w:rsidR="00A318D2">
        <w:t>,</w:t>
      </w:r>
      <w:r w:rsidRPr="00A041D0">
        <w:t xml:space="preserve"> Beyersmann, D. Zinc homeostasis in C6 glioma cells: phospholipase C activity regulates cellular zinc export. </w:t>
      </w:r>
      <w:r w:rsidRPr="00A041D0">
        <w:rPr>
          <w:i/>
        </w:rPr>
        <w:t>Biol</w:t>
      </w:r>
      <w:r w:rsidR="00A57F62">
        <w:rPr>
          <w:i/>
        </w:rPr>
        <w:t>ogical</w:t>
      </w:r>
      <w:r w:rsidRPr="00A041D0">
        <w:rPr>
          <w:i/>
        </w:rPr>
        <w:t xml:space="preserve"> Trace Elem</w:t>
      </w:r>
      <w:r w:rsidR="00A57F62">
        <w:rPr>
          <w:i/>
        </w:rPr>
        <w:t>ent</w:t>
      </w:r>
      <w:r w:rsidRPr="00A041D0">
        <w:rPr>
          <w:i/>
        </w:rPr>
        <w:t xml:space="preserve"> Res</w:t>
      </w:r>
      <w:r w:rsidR="00A57F62">
        <w:rPr>
          <w:i/>
        </w:rPr>
        <w:t>earch</w:t>
      </w:r>
      <w:r w:rsidRPr="00A041D0">
        <w:rPr>
          <w:i/>
        </w:rPr>
        <w:t>.</w:t>
      </w:r>
      <w:r w:rsidRPr="00A041D0">
        <w:t xml:space="preserve"> </w:t>
      </w:r>
      <w:r w:rsidRPr="00A041D0">
        <w:rPr>
          <w:b/>
        </w:rPr>
        <w:t>108</w:t>
      </w:r>
      <w:r w:rsidRPr="00A041D0">
        <w:t xml:space="preserve"> (1-3), 87-104 (2005).</w:t>
      </w:r>
      <w:bookmarkEnd w:id="58"/>
    </w:p>
    <w:p w14:paraId="7521FCA2" w14:textId="19855186" w:rsidR="00A041D0" w:rsidRPr="00A041D0" w:rsidRDefault="00A041D0" w:rsidP="00D23BC5">
      <w:pPr>
        <w:pStyle w:val="EndNoteBibliography"/>
        <w:ind w:left="720" w:hanging="720"/>
      </w:pPr>
      <w:bookmarkStart w:id="59" w:name="_ENREF_47"/>
      <w:r w:rsidRPr="00A041D0">
        <w:t>47</w:t>
      </w:r>
      <w:r w:rsidRPr="00A041D0">
        <w:tab/>
        <w:t xml:space="preserve">Fahrni, C. J. Biological applications of X-ray fluorescence microscopy: exploring the subcellular topography and speciation of transition metals. </w:t>
      </w:r>
      <w:r w:rsidRPr="00A041D0">
        <w:rPr>
          <w:i/>
        </w:rPr>
        <w:t>Curr</w:t>
      </w:r>
      <w:r w:rsidR="00A57F62">
        <w:rPr>
          <w:i/>
        </w:rPr>
        <w:t>ent</w:t>
      </w:r>
      <w:r w:rsidRPr="00A041D0">
        <w:rPr>
          <w:i/>
        </w:rPr>
        <w:t xml:space="preserve"> Opin</w:t>
      </w:r>
      <w:r w:rsidR="00A57F62">
        <w:rPr>
          <w:i/>
        </w:rPr>
        <w:t>ion in</w:t>
      </w:r>
      <w:r w:rsidRPr="00A041D0">
        <w:rPr>
          <w:i/>
        </w:rPr>
        <w:t xml:space="preserve"> Chem</w:t>
      </w:r>
      <w:r w:rsidR="00A57F62">
        <w:rPr>
          <w:i/>
        </w:rPr>
        <w:t>ical</w:t>
      </w:r>
      <w:r w:rsidRPr="00A041D0">
        <w:rPr>
          <w:i/>
        </w:rPr>
        <w:t xml:space="preserve"> </w:t>
      </w:r>
      <w:r w:rsidRPr="00A041D0">
        <w:rPr>
          <w:i/>
        </w:rPr>
        <w:lastRenderedPageBreak/>
        <w:t>Biol</w:t>
      </w:r>
      <w:r w:rsidR="00A57F62">
        <w:rPr>
          <w:i/>
        </w:rPr>
        <w:t>ogy</w:t>
      </w:r>
      <w:r w:rsidRPr="00A041D0">
        <w:rPr>
          <w:i/>
        </w:rPr>
        <w:t>.</w:t>
      </w:r>
      <w:r w:rsidRPr="00A041D0">
        <w:t xml:space="preserve"> </w:t>
      </w:r>
      <w:r w:rsidRPr="00A041D0">
        <w:rPr>
          <w:b/>
        </w:rPr>
        <w:t>11</w:t>
      </w:r>
      <w:r w:rsidRPr="00A041D0">
        <w:t xml:space="preserve"> (2), 121-127 (2007).</w:t>
      </w:r>
      <w:bookmarkEnd w:id="59"/>
    </w:p>
    <w:p w14:paraId="0EBCC16E" w14:textId="38D774B2" w:rsidR="00A041D0" w:rsidRPr="00A041D0" w:rsidRDefault="00A041D0" w:rsidP="00D23BC5">
      <w:pPr>
        <w:pStyle w:val="EndNoteBibliography"/>
        <w:ind w:left="720" w:hanging="720"/>
      </w:pPr>
      <w:bookmarkStart w:id="60" w:name="_ENREF_48"/>
      <w:r w:rsidRPr="00A041D0">
        <w:t>48</w:t>
      </w:r>
      <w:r w:rsidRPr="00A041D0">
        <w:tab/>
        <w:t>Huang, Z.</w:t>
      </w:r>
      <w:r w:rsidR="00A318D2">
        <w:t>,</w:t>
      </w:r>
      <w:r w:rsidRPr="00A041D0">
        <w:t xml:space="preserve"> Lippard, S. J. Illuminating mobile zinc with fluorescence from cuvettes to live cells and tissues. </w:t>
      </w:r>
      <w:r w:rsidRPr="00A041D0">
        <w:rPr>
          <w:i/>
        </w:rPr>
        <w:t>Methods</w:t>
      </w:r>
      <w:r w:rsidR="00A57F62">
        <w:rPr>
          <w:i/>
        </w:rPr>
        <w:t xml:space="preserve"> in</w:t>
      </w:r>
      <w:r w:rsidRPr="00A041D0">
        <w:rPr>
          <w:i/>
        </w:rPr>
        <w:t xml:space="preserve"> Enzymol</w:t>
      </w:r>
      <w:r w:rsidR="00A57F62">
        <w:rPr>
          <w:i/>
        </w:rPr>
        <w:t>ogy</w:t>
      </w:r>
      <w:r w:rsidRPr="00A041D0">
        <w:rPr>
          <w:i/>
        </w:rPr>
        <w:t>.</w:t>
      </w:r>
      <w:r w:rsidRPr="00A041D0">
        <w:t xml:space="preserve"> </w:t>
      </w:r>
      <w:r w:rsidRPr="00A041D0">
        <w:rPr>
          <w:b/>
        </w:rPr>
        <w:t>505</w:t>
      </w:r>
      <w:r w:rsidR="00A318D2">
        <w:rPr>
          <w:b/>
        </w:rPr>
        <w:t>,</w:t>
      </w:r>
      <w:r w:rsidRPr="00A041D0">
        <w:t xml:space="preserve"> 445-468 (2012).</w:t>
      </w:r>
      <w:bookmarkEnd w:id="60"/>
    </w:p>
    <w:p w14:paraId="2BB6F79E" w14:textId="32911564" w:rsidR="00A041D0" w:rsidRPr="00A041D0" w:rsidRDefault="00A041D0" w:rsidP="00D23BC5">
      <w:pPr>
        <w:pStyle w:val="EndNoteBibliography"/>
        <w:ind w:left="720" w:hanging="720"/>
      </w:pPr>
      <w:bookmarkStart w:id="61" w:name="_ENREF_49"/>
      <w:r w:rsidRPr="00A041D0">
        <w:t>49</w:t>
      </w:r>
      <w:r w:rsidRPr="00A041D0">
        <w:tab/>
        <w:t>Qiao, W., Mooney, M., Bird, A. J., Winge, D. R.</w:t>
      </w:r>
      <w:r w:rsidR="00A318D2">
        <w:t>,</w:t>
      </w:r>
      <w:r w:rsidRPr="00A041D0">
        <w:t xml:space="preserve"> Eide, D. J. Zinc binding to a regulatory zinc-sensing domain monitored in vivo by using FRET. </w:t>
      </w:r>
      <w:r w:rsidR="00A57F62" w:rsidRPr="00D23BC5">
        <w:rPr>
          <w:i/>
        </w:rPr>
        <w:t>Proceedings of the National Academy of Sciences of the United States of America</w:t>
      </w:r>
      <w:r w:rsidRPr="00A041D0">
        <w:rPr>
          <w:i/>
        </w:rPr>
        <w:t>.</w:t>
      </w:r>
      <w:r w:rsidRPr="00A041D0">
        <w:t xml:space="preserve"> </w:t>
      </w:r>
      <w:r w:rsidRPr="00A041D0">
        <w:rPr>
          <w:b/>
        </w:rPr>
        <w:t>103</w:t>
      </w:r>
      <w:r w:rsidRPr="00A041D0">
        <w:t xml:space="preserve"> (23), 8674-8679 (2006).</w:t>
      </w:r>
      <w:bookmarkEnd w:id="61"/>
    </w:p>
    <w:p w14:paraId="64C44C35" w14:textId="122D74FC" w:rsidR="00A041D0" w:rsidRPr="00A041D0" w:rsidRDefault="00A041D0" w:rsidP="00D23BC5">
      <w:pPr>
        <w:pStyle w:val="EndNoteBibliography"/>
        <w:ind w:left="720" w:hanging="720"/>
      </w:pPr>
      <w:bookmarkStart w:id="62" w:name="_ENREF_50"/>
      <w:r w:rsidRPr="00A041D0">
        <w:t>50</w:t>
      </w:r>
      <w:r w:rsidRPr="00A041D0">
        <w:tab/>
        <w:t>Tomat, E.</w:t>
      </w:r>
      <w:r w:rsidR="00A318D2">
        <w:t>,</w:t>
      </w:r>
      <w:r w:rsidRPr="00A041D0">
        <w:t xml:space="preserve"> Lippard, S. J. Imaging mobile zinc in biology. </w:t>
      </w:r>
      <w:r w:rsidRPr="00A041D0">
        <w:rPr>
          <w:i/>
        </w:rPr>
        <w:t>Curr</w:t>
      </w:r>
      <w:r w:rsidR="00A57F62">
        <w:rPr>
          <w:i/>
        </w:rPr>
        <w:t>ent</w:t>
      </w:r>
      <w:r w:rsidRPr="00A041D0">
        <w:rPr>
          <w:i/>
        </w:rPr>
        <w:t xml:space="preserve"> Opin</w:t>
      </w:r>
      <w:r w:rsidR="00A57F62">
        <w:rPr>
          <w:i/>
        </w:rPr>
        <w:t>ion in</w:t>
      </w:r>
      <w:r w:rsidRPr="00A041D0">
        <w:rPr>
          <w:i/>
        </w:rPr>
        <w:t xml:space="preserve"> Chem</w:t>
      </w:r>
      <w:r w:rsidR="00A57F62">
        <w:rPr>
          <w:i/>
        </w:rPr>
        <w:t>ical</w:t>
      </w:r>
      <w:r w:rsidRPr="00A041D0">
        <w:rPr>
          <w:i/>
        </w:rPr>
        <w:t xml:space="preserve"> Biol</w:t>
      </w:r>
      <w:r w:rsidR="00A57F62">
        <w:rPr>
          <w:i/>
        </w:rPr>
        <w:t>ogy</w:t>
      </w:r>
      <w:r w:rsidRPr="00A041D0">
        <w:rPr>
          <w:i/>
        </w:rPr>
        <w:t>.</w:t>
      </w:r>
      <w:r w:rsidRPr="00A041D0">
        <w:t xml:space="preserve"> </w:t>
      </w:r>
      <w:r w:rsidRPr="00A041D0">
        <w:rPr>
          <w:b/>
        </w:rPr>
        <w:t>14</w:t>
      </w:r>
      <w:r w:rsidRPr="00A041D0">
        <w:t xml:space="preserve"> (2), 225-230 (2010).</w:t>
      </w:r>
      <w:bookmarkEnd w:id="62"/>
    </w:p>
    <w:p w14:paraId="498DEC44" w14:textId="301AF866" w:rsidR="00A041D0" w:rsidRPr="00A041D0" w:rsidRDefault="00A041D0" w:rsidP="00D23BC5">
      <w:pPr>
        <w:pStyle w:val="EndNoteBibliography"/>
        <w:ind w:left="720" w:hanging="720"/>
      </w:pPr>
      <w:bookmarkStart w:id="63" w:name="_ENREF_51"/>
      <w:r w:rsidRPr="00A041D0">
        <w:t>51</w:t>
      </w:r>
      <w:r w:rsidRPr="00A041D0">
        <w:tab/>
        <w:t>Jajda, H. M.</w:t>
      </w:r>
      <w:r w:rsidRPr="00A041D0">
        <w:rPr>
          <w:i/>
        </w:rPr>
        <w:t xml:space="preserve"> </w:t>
      </w:r>
      <w:r w:rsidR="00D23BC5" w:rsidRPr="00D23BC5">
        <w:t>et al.</w:t>
      </w:r>
      <w:r w:rsidRPr="00A041D0">
        <w:t xml:space="preserve"> Comparative efficacy of two standard methods for determination of iron and zinc in fruits, pulses and cereals. </w:t>
      </w:r>
      <w:r w:rsidRPr="00A041D0">
        <w:rPr>
          <w:i/>
        </w:rPr>
        <w:t>J</w:t>
      </w:r>
      <w:r w:rsidR="00A57F62">
        <w:rPr>
          <w:i/>
        </w:rPr>
        <w:t>ournal of</w:t>
      </w:r>
      <w:r w:rsidRPr="00A041D0">
        <w:rPr>
          <w:i/>
        </w:rPr>
        <w:t xml:space="preserve"> Food Sci</w:t>
      </w:r>
      <w:r w:rsidR="00A57F62">
        <w:rPr>
          <w:i/>
        </w:rPr>
        <w:t>ence and</w:t>
      </w:r>
      <w:r w:rsidRPr="00A041D0">
        <w:rPr>
          <w:i/>
        </w:rPr>
        <w:t xml:space="preserve"> Technol</w:t>
      </w:r>
      <w:r w:rsidR="00A57F62">
        <w:rPr>
          <w:i/>
        </w:rPr>
        <w:t>ogy</w:t>
      </w:r>
      <w:r w:rsidRPr="00A041D0">
        <w:rPr>
          <w:i/>
        </w:rPr>
        <w:t>.</w:t>
      </w:r>
      <w:r w:rsidRPr="00A041D0">
        <w:t xml:space="preserve"> </w:t>
      </w:r>
      <w:r w:rsidRPr="00A041D0">
        <w:rPr>
          <w:b/>
        </w:rPr>
        <w:t>52</w:t>
      </w:r>
      <w:r w:rsidRPr="00A041D0">
        <w:t xml:space="preserve"> (2), 1096-1102 (2015).</w:t>
      </w:r>
      <w:bookmarkEnd w:id="63"/>
    </w:p>
    <w:p w14:paraId="1E5AA8A2" w14:textId="5A84F0BE" w:rsidR="00A041D0" w:rsidRPr="00A041D0" w:rsidRDefault="00A041D0" w:rsidP="00D23BC5">
      <w:pPr>
        <w:pStyle w:val="EndNoteBibliography"/>
        <w:ind w:left="720" w:hanging="720"/>
      </w:pPr>
      <w:bookmarkStart w:id="64" w:name="_ENREF_52"/>
      <w:r w:rsidRPr="00A041D0">
        <w:t>52</w:t>
      </w:r>
      <w:r w:rsidRPr="00A041D0">
        <w:tab/>
        <w:t>Padilla-Benavides, T., Long, J. E., Raimunda, D., Sassetti, C. M.</w:t>
      </w:r>
      <w:r w:rsidR="00A318D2">
        <w:t>,</w:t>
      </w:r>
      <w:r w:rsidRPr="00A041D0">
        <w:t xml:space="preserve"> Argüello, J. M. A novel P</w:t>
      </w:r>
      <w:r w:rsidRPr="00A041D0">
        <w:rPr>
          <w:vertAlign w:val="subscript"/>
        </w:rPr>
        <w:t>1B</w:t>
      </w:r>
      <w:r w:rsidRPr="00A041D0">
        <w:t>-type Mn</w:t>
      </w:r>
      <w:r w:rsidRPr="00A041D0">
        <w:rPr>
          <w:vertAlign w:val="superscript"/>
        </w:rPr>
        <w:t>2+</w:t>
      </w:r>
      <w:r w:rsidRPr="00A041D0">
        <w:t xml:space="preserve">-transporting ATPase is required for secreted protein metallation in mycobacteria. </w:t>
      </w:r>
      <w:r w:rsidRPr="00A041D0">
        <w:rPr>
          <w:i/>
        </w:rPr>
        <w:t>J</w:t>
      </w:r>
      <w:r w:rsidR="00A57F62">
        <w:rPr>
          <w:i/>
        </w:rPr>
        <w:t>ournal of</w:t>
      </w:r>
      <w:r w:rsidRPr="00A041D0">
        <w:rPr>
          <w:i/>
        </w:rPr>
        <w:t xml:space="preserve"> Biol</w:t>
      </w:r>
      <w:r w:rsidR="00A57F62">
        <w:rPr>
          <w:i/>
        </w:rPr>
        <w:t>ogical</w:t>
      </w:r>
      <w:r w:rsidRPr="00A041D0">
        <w:rPr>
          <w:i/>
        </w:rPr>
        <w:t xml:space="preserve"> Chem</w:t>
      </w:r>
      <w:r w:rsidR="00A57F62">
        <w:rPr>
          <w:i/>
        </w:rPr>
        <w:t>istry</w:t>
      </w:r>
      <w:r w:rsidRPr="00A041D0">
        <w:rPr>
          <w:i/>
        </w:rPr>
        <w:t>.</w:t>
      </w:r>
      <w:r w:rsidRPr="00A041D0">
        <w:t xml:space="preserve"> </w:t>
      </w:r>
      <w:r w:rsidRPr="00A041D0">
        <w:rPr>
          <w:b/>
        </w:rPr>
        <w:t>288</w:t>
      </w:r>
      <w:r w:rsidRPr="00A041D0">
        <w:t xml:space="preserve"> (16), 11334-11347 (2013).</w:t>
      </w:r>
      <w:bookmarkEnd w:id="64"/>
    </w:p>
    <w:p w14:paraId="735C93E8" w14:textId="78A99F8C" w:rsidR="00CD3C8C" w:rsidRPr="00582B9E" w:rsidRDefault="00CC0C46" w:rsidP="00D23BC5">
      <w:pPr>
        <w:tabs>
          <w:tab w:val="left" w:pos="90"/>
        </w:tabs>
        <w:rPr>
          <w:color w:val="808080" w:themeColor="background1" w:themeShade="80"/>
        </w:rPr>
      </w:pPr>
      <w:r w:rsidRPr="00582B9E">
        <w:rPr>
          <w:color w:val="808080" w:themeColor="background1" w:themeShade="80"/>
        </w:rPr>
        <w:fldChar w:fldCharType="end"/>
      </w:r>
    </w:p>
    <w:sectPr w:rsidR="00CD3C8C" w:rsidRPr="00582B9E" w:rsidSect="00582B9E">
      <w:head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543120" w14:textId="77777777" w:rsidR="004379CB" w:rsidRDefault="004379CB" w:rsidP="00621C4E">
      <w:r>
        <w:separator/>
      </w:r>
    </w:p>
  </w:endnote>
  <w:endnote w:type="continuationSeparator" w:id="0">
    <w:p w14:paraId="46726F39" w14:textId="77777777" w:rsidR="004379CB" w:rsidRDefault="004379C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2112D" w:rsidRDefault="0082112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5BFB60" w14:textId="77777777" w:rsidR="004379CB" w:rsidRDefault="004379CB" w:rsidP="00621C4E">
      <w:r>
        <w:separator/>
      </w:r>
    </w:p>
  </w:footnote>
  <w:footnote w:type="continuationSeparator" w:id="0">
    <w:p w14:paraId="6C6A86E8" w14:textId="77777777" w:rsidR="004379CB" w:rsidRDefault="004379C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2112D" w:rsidRPr="006F06E4" w:rsidRDefault="0082112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28295F"/>
    <w:multiLevelType w:val="multilevel"/>
    <w:tmpl w:val="7D36138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576C93"/>
    <w:multiLevelType w:val="hybridMultilevel"/>
    <w:tmpl w:val="240AF6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8B5E06"/>
    <w:multiLevelType w:val="multilevel"/>
    <w:tmpl w:val="CE7A9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4D93131"/>
    <w:multiLevelType w:val="hybridMultilevel"/>
    <w:tmpl w:val="3CFCD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2D0F52"/>
    <w:multiLevelType w:val="hybridMultilevel"/>
    <w:tmpl w:val="EA80EF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211583"/>
    <w:multiLevelType w:val="multilevel"/>
    <w:tmpl w:val="3E8A8F7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D663F7A"/>
    <w:multiLevelType w:val="hybridMultilevel"/>
    <w:tmpl w:val="77F432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4378C6"/>
    <w:multiLevelType w:val="multilevel"/>
    <w:tmpl w:val="DA9E8236"/>
    <w:lvl w:ilvl="0">
      <w:start w:val="1"/>
      <w:numFmt w:val="decimal"/>
      <w:lvlText w:val="%1."/>
      <w:lvlJc w:val="left"/>
      <w:pPr>
        <w:ind w:left="720" w:hanging="360"/>
      </w:pPr>
      <w:rPr>
        <w:rFonts w:hint="default"/>
      </w:rPr>
    </w:lvl>
    <w:lvl w:ilvl="1">
      <w:start w:val="1"/>
      <w:numFmt w:val="decimal"/>
      <w:isLgl/>
      <w:lvlText w:val="%1.%2"/>
      <w:lvlJc w:val="left"/>
      <w:pPr>
        <w:ind w:left="762" w:hanging="40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A7A6CF1"/>
    <w:multiLevelType w:val="multilevel"/>
    <w:tmpl w:val="6596A3F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27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F976E5"/>
    <w:multiLevelType w:val="multilevel"/>
    <w:tmpl w:val="F9667F96"/>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5D4527"/>
    <w:multiLevelType w:val="hybridMultilevel"/>
    <w:tmpl w:val="294E16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574770"/>
    <w:multiLevelType w:val="multilevel"/>
    <w:tmpl w:val="C3368C2C"/>
    <w:lvl w:ilvl="0">
      <w:start w:val="2"/>
      <w:numFmt w:val="decimal"/>
      <w:lvlText w:val="%1"/>
      <w:lvlJc w:val="left"/>
      <w:pPr>
        <w:ind w:left="612" w:hanging="612"/>
      </w:pPr>
      <w:rPr>
        <w:rFonts w:hint="default"/>
      </w:rPr>
    </w:lvl>
    <w:lvl w:ilvl="1">
      <w:start w:val="11"/>
      <w:numFmt w:val="decimal"/>
      <w:lvlText w:val="%1.%2"/>
      <w:lvlJc w:val="left"/>
      <w:pPr>
        <w:ind w:left="972" w:hanging="612"/>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716D01"/>
    <w:multiLevelType w:val="multilevel"/>
    <w:tmpl w:val="3E8A8F7C"/>
    <w:lvl w:ilvl="0">
      <w:start w:val="1"/>
      <w:numFmt w:val="decimal"/>
      <w:lvlText w:val="%1"/>
      <w:lvlJc w:val="left"/>
      <w:pPr>
        <w:ind w:left="360" w:hanging="360"/>
      </w:pPr>
      <w:rPr>
        <w:rFonts w:hint="default"/>
      </w:rPr>
    </w:lvl>
    <w:lvl w:ilvl="1">
      <w:start w:val="1"/>
      <w:numFmt w:val="decimal"/>
      <w:lvlText w:val="%1.%2"/>
      <w:lvlJc w:val="left"/>
      <w:pPr>
        <w:ind w:left="1530" w:hanging="360"/>
      </w:pPr>
      <w:rPr>
        <w:rFonts w:hint="default"/>
      </w:rPr>
    </w:lvl>
    <w:lvl w:ilvl="2">
      <w:start w:val="1"/>
      <w:numFmt w:val="decimal"/>
      <w:lvlText w:val="%1.%2.%3"/>
      <w:lvlJc w:val="left"/>
      <w:pPr>
        <w:ind w:left="1710" w:hanging="720"/>
      </w:pPr>
      <w:rPr>
        <w:rFonts w:hint="default"/>
      </w:rPr>
    </w:lvl>
    <w:lvl w:ilvl="3">
      <w:start w:val="1"/>
      <w:numFmt w:val="decimal"/>
      <w:lvlText w:val="%1.%2.%3.%4"/>
      <w:lvlJc w:val="left"/>
      <w:pPr>
        <w:ind w:left="117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5D2173"/>
    <w:multiLevelType w:val="hybridMultilevel"/>
    <w:tmpl w:val="ECE494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2811978"/>
    <w:multiLevelType w:val="multilevel"/>
    <w:tmpl w:val="AC8C202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8"/>
  </w:num>
  <w:num w:numId="3">
    <w:abstractNumId w:val="5"/>
  </w:num>
  <w:num w:numId="4">
    <w:abstractNumId w:val="24"/>
  </w:num>
  <w:num w:numId="5">
    <w:abstractNumId w:val="12"/>
  </w:num>
  <w:num w:numId="6">
    <w:abstractNumId w:val="22"/>
  </w:num>
  <w:num w:numId="7">
    <w:abstractNumId w:val="0"/>
  </w:num>
  <w:num w:numId="8">
    <w:abstractNumId w:val="15"/>
  </w:num>
  <w:num w:numId="9">
    <w:abstractNumId w:val="16"/>
  </w:num>
  <w:num w:numId="10">
    <w:abstractNumId w:val="26"/>
  </w:num>
  <w:num w:numId="11">
    <w:abstractNumId w:val="32"/>
  </w:num>
  <w:num w:numId="12">
    <w:abstractNumId w:val="1"/>
  </w:num>
  <w:num w:numId="13">
    <w:abstractNumId w:val="29"/>
  </w:num>
  <w:num w:numId="14">
    <w:abstractNumId w:val="38"/>
  </w:num>
  <w:num w:numId="15">
    <w:abstractNumId w:val="18"/>
  </w:num>
  <w:num w:numId="16">
    <w:abstractNumId w:val="10"/>
  </w:num>
  <w:num w:numId="17">
    <w:abstractNumId w:val="31"/>
  </w:num>
  <w:num w:numId="18">
    <w:abstractNumId w:val="19"/>
  </w:num>
  <w:num w:numId="19">
    <w:abstractNumId w:val="34"/>
  </w:num>
  <w:num w:numId="20">
    <w:abstractNumId w:val="2"/>
  </w:num>
  <w:num w:numId="21">
    <w:abstractNumId w:val="36"/>
  </w:num>
  <w:num w:numId="22">
    <w:abstractNumId w:val="33"/>
  </w:num>
  <w:num w:numId="23">
    <w:abstractNumId w:val="21"/>
  </w:num>
  <w:num w:numId="24">
    <w:abstractNumId w:val="39"/>
  </w:num>
  <w:num w:numId="25">
    <w:abstractNumId w:val="8"/>
  </w:num>
  <w:num w:numId="26">
    <w:abstractNumId w:val="3"/>
  </w:num>
  <w:num w:numId="27">
    <w:abstractNumId w:val="17"/>
  </w:num>
  <w:num w:numId="28">
    <w:abstractNumId w:val="20"/>
  </w:num>
  <w:num w:numId="29">
    <w:abstractNumId w:val="9"/>
  </w:num>
  <w:num w:numId="30">
    <w:abstractNumId w:val="11"/>
  </w:num>
  <w:num w:numId="31">
    <w:abstractNumId w:val="4"/>
  </w:num>
  <w:num w:numId="32">
    <w:abstractNumId w:val="13"/>
  </w:num>
  <w:num w:numId="33">
    <w:abstractNumId w:val="7"/>
  </w:num>
  <w:num w:numId="34">
    <w:abstractNumId w:val="37"/>
  </w:num>
  <w:num w:numId="35">
    <w:abstractNumId w:val="23"/>
  </w:num>
  <w:num w:numId="36">
    <w:abstractNumId w:val="14"/>
  </w:num>
  <w:num w:numId="37">
    <w:abstractNumId w:val="25"/>
  </w:num>
  <w:num w:numId="38">
    <w:abstractNumId w:val="27"/>
  </w:num>
  <w:num w:numId="39">
    <w:abstractNumId w:val="35"/>
  </w:num>
  <w:num w:numId="40">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s-MX" w:vendorID="64" w:dllVersion="6" w:nlCheck="1" w:checkStyle="1"/>
  <w:activeWritingStyle w:appName="MSWord" w:lang="en-US" w:vendorID="64" w:dllVersion="6" w:nlCheck="1" w:checkStyle="1"/>
  <w:activeWritingStyle w:appName="MSWord" w:lang="en-US" w:vendorID="64" w:dllVersion="0" w:nlCheck="1" w:checkStyle="0"/>
  <w:activeWritingStyle w:appName="MSWord" w:lang="es-MX"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Q0Nbc0MzE0tjAzMjNS0lEKTi0uzszPAykwNKsFAL+evGA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32D5"/>
    <w:rsid w:val="00005197"/>
    <w:rsid w:val="00005815"/>
    <w:rsid w:val="00007DBC"/>
    <w:rsid w:val="00007EA1"/>
    <w:rsid w:val="000100F0"/>
    <w:rsid w:val="000129B2"/>
    <w:rsid w:val="00012FF9"/>
    <w:rsid w:val="00013617"/>
    <w:rsid w:val="0001389C"/>
    <w:rsid w:val="00014314"/>
    <w:rsid w:val="000172BC"/>
    <w:rsid w:val="00021434"/>
    <w:rsid w:val="00021774"/>
    <w:rsid w:val="000219EF"/>
    <w:rsid w:val="00021DF3"/>
    <w:rsid w:val="0002334C"/>
    <w:rsid w:val="00023842"/>
    <w:rsid w:val="00023869"/>
    <w:rsid w:val="00023A4E"/>
    <w:rsid w:val="00023DC3"/>
    <w:rsid w:val="00024101"/>
    <w:rsid w:val="00024598"/>
    <w:rsid w:val="00025CB1"/>
    <w:rsid w:val="000279B0"/>
    <w:rsid w:val="00032769"/>
    <w:rsid w:val="0003311E"/>
    <w:rsid w:val="00033E56"/>
    <w:rsid w:val="0003531B"/>
    <w:rsid w:val="00037B58"/>
    <w:rsid w:val="00043311"/>
    <w:rsid w:val="00043B4B"/>
    <w:rsid w:val="00046852"/>
    <w:rsid w:val="00046A48"/>
    <w:rsid w:val="000513F2"/>
    <w:rsid w:val="00051B73"/>
    <w:rsid w:val="00060ABE"/>
    <w:rsid w:val="00061A50"/>
    <w:rsid w:val="0006361B"/>
    <w:rsid w:val="00064104"/>
    <w:rsid w:val="000652E3"/>
    <w:rsid w:val="00066025"/>
    <w:rsid w:val="00067A8F"/>
    <w:rsid w:val="000701D1"/>
    <w:rsid w:val="00074779"/>
    <w:rsid w:val="00080A20"/>
    <w:rsid w:val="000825F1"/>
    <w:rsid w:val="00082796"/>
    <w:rsid w:val="00082DF4"/>
    <w:rsid w:val="00085B86"/>
    <w:rsid w:val="00086FF5"/>
    <w:rsid w:val="00087047"/>
    <w:rsid w:val="00087C0A"/>
    <w:rsid w:val="0009157D"/>
    <w:rsid w:val="000918B4"/>
    <w:rsid w:val="00093BC4"/>
    <w:rsid w:val="000943E6"/>
    <w:rsid w:val="00097929"/>
    <w:rsid w:val="000A1E80"/>
    <w:rsid w:val="000A3B70"/>
    <w:rsid w:val="000A5153"/>
    <w:rsid w:val="000B10AE"/>
    <w:rsid w:val="000B2CC9"/>
    <w:rsid w:val="000B30BF"/>
    <w:rsid w:val="000B4B72"/>
    <w:rsid w:val="000B4C2F"/>
    <w:rsid w:val="000B566B"/>
    <w:rsid w:val="000B5A8A"/>
    <w:rsid w:val="000B662E"/>
    <w:rsid w:val="000B7294"/>
    <w:rsid w:val="000B72F1"/>
    <w:rsid w:val="000B75BE"/>
    <w:rsid w:val="000B75D0"/>
    <w:rsid w:val="000C152F"/>
    <w:rsid w:val="000C1CF8"/>
    <w:rsid w:val="000C2D39"/>
    <w:rsid w:val="000C2D5E"/>
    <w:rsid w:val="000C3762"/>
    <w:rsid w:val="000C49CF"/>
    <w:rsid w:val="000C4BA1"/>
    <w:rsid w:val="000C52E9"/>
    <w:rsid w:val="000C5CDC"/>
    <w:rsid w:val="000C65DC"/>
    <w:rsid w:val="000C66F3"/>
    <w:rsid w:val="000C6900"/>
    <w:rsid w:val="000D31E8"/>
    <w:rsid w:val="000D76E4"/>
    <w:rsid w:val="000E0050"/>
    <w:rsid w:val="000E0842"/>
    <w:rsid w:val="000E28F6"/>
    <w:rsid w:val="000E3816"/>
    <w:rsid w:val="000E4F77"/>
    <w:rsid w:val="000F0D44"/>
    <w:rsid w:val="000F265C"/>
    <w:rsid w:val="000F3AFA"/>
    <w:rsid w:val="000F55E5"/>
    <w:rsid w:val="000F5712"/>
    <w:rsid w:val="000F5CDB"/>
    <w:rsid w:val="000F6611"/>
    <w:rsid w:val="000F6A43"/>
    <w:rsid w:val="000F7E22"/>
    <w:rsid w:val="00100529"/>
    <w:rsid w:val="001040E0"/>
    <w:rsid w:val="00104118"/>
    <w:rsid w:val="001104F3"/>
    <w:rsid w:val="0011061C"/>
    <w:rsid w:val="00110C3A"/>
    <w:rsid w:val="00112EEB"/>
    <w:rsid w:val="00113CE7"/>
    <w:rsid w:val="001173FF"/>
    <w:rsid w:val="001232FB"/>
    <w:rsid w:val="00124922"/>
    <w:rsid w:val="00124B8E"/>
    <w:rsid w:val="0012563A"/>
    <w:rsid w:val="001264DE"/>
    <w:rsid w:val="001313A7"/>
    <w:rsid w:val="0013276F"/>
    <w:rsid w:val="001338E5"/>
    <w:rsid w:val="00134CC4"/>
    <w:rsid w:val="0013621E"/>
    <w:rsid w:val="0013642E"/>
    <w:rsid w:val="00141D06"/>
    <w:rsid w:val="00142688"/>
    <w:rsid w:val="00142C48"/>
    <w:rsid w:val="00142EFE"/>
    <w:rsid w:val="00152A23"/>
    <w:rsid w:val="00152C32"/>
    <w:rsid w:val="00160869"/>
    <w:rsid w:val="00162182"/>
    <w:rsid w:val="00162CB7"/>
    <w:rsid w:val="00163D22"/>
    <w:rsid w:val="0016654C"/>
    <w:rsid w:val="001665C9"/>
    <w:rsid w:val="00166F32"/>
    <w:rsid w:val="00171E5B"/>
    <w:rsid w:val="00171F94"/>
    <w:rsid w:val="0017433E"/>
    <w:rsid w:val="00175BD5"/>
    <w:rsid w:val="00175D4E"/>
    <w:rsid w:val="0017668A"/>
    <w:rsid w:val="001766FE"/>
    <w:rsid w:val="001771E7"/>
    <w:rsid w:val="001803FC"/>
    <w:rsid w:val="00181207"/>
    <w:rsid w:val="00181B0F"/>
    <w:rsid w:val="00182C52"/>
    <w:rsid w:val="00183C15"/>
    <w:rsid w:val="001911FF"/>
    <w:rsid w:val="00192006"/>
    <w:rsid w:val="00193180"/>
    <w:rsid w:val="00193643"/>
    <w:rsid w:val="00196792"/>
    <w:rsid w:val="001970B3"/>
    <w:rsid w:val="001A0E52"/>
    <w:rsid w:val="001A0FED"/>
    <w:rsid w:val="001A11C4"/>
    <w:rsid w:val="001A6D97"/>
    <w:rsid w:val="001B1519"/>
    <w:rsid w:val="001B1D42"/>
    <w:rsid w:val="001B2E2D"/>
    <w:rsid w:val="001B5CD2"/>
    <w:rsid w:val="001B5F93"/>
    <w:rsid w:val="001C01D3"/>
    <w:rsid w:val="001C0BEE"/>
    <w:rsid w:val="001C1E49"/>
    <w:rsid w:val="001C27C1"/>
    <w:rsid w:val="001C2A98"/>
    <w:rsid w:val="001C4D95"/>
    <w:rsid w:val="001D0E11"/>
    <w:rsid w:val="001D1D6A"/>
    <w:rsid w:val="001D3D7D"/>
    <w:rsid w:val="001D3FFF"/>
    <w:rsid w:val="001D5AB1"/>
    <w:rsid w:val="001D625F"/>
    <w:rsid w:val="001D68A4"/>
    <w:rsid w:val="001D7576"/>
    <w:rsid w:val="001E0E3F"/>
    <w:rsid w:val="001E14A0"/>
    <w:rsid w:val="001E1B6D"/>
    <w:rsid w:val="001E1F13"/>
    <w:rsid w:val="001E31DB"/>
    <w:rsid w:val="001E3FE9"/>
    <w:rsid w:val="001E6153"/>
    <w:rsid w:val="001E7376"/>
    <w:rsid w:val="001F225C"/>
    <w:rsid w:val="001F3819"/>
    <w:rsid w:val="001F5490"/>
    <w:rsid w:val="001F7983"/>
    <w:rsid w:val="00201CFA"/>
    <w:rsid w:val="00201FEA"/>
    <w:rsid w:val="0020220D"/>
    <w:rsid w:val="00202448"/>
    <w:rsid w:val="00202D15"/>
    <w:rsid w:val="00204974"/>
    <w:rsid w:val="00205B3F"/>
    <w:rsid w:val="0021128B"/>
    <w:rsid w:val="00212EAE"/>
    <w:rsid w:val="00214A63"/>
    <w:rsid w:val="00214BEE"/>
    <w:rsid w:val="00216D82"/>
    <w:rsid w:val="00217D66"/>
    <w:rsid w:val="002205B8"/>
    <w:rsid w:val="00225720"/>
    <w:rsid w:val="002259E5"/>
    <w:rsid w:val="00225EA0"/>
    <w:rsid w:val="00226140"/>
    <w:rsid w:val="002263B1"/>
    <w:rsid w:val="002274F3"/>
    <w:rsid w:val="0022783E"/>
    <w:rsid w:val="0023094C"/>
    <w:rsid w:val="00231572"/>
    <w:rsid w:val="00234BE3"/>
    <w:rsid w:val="00235A90"/>
    <w:rsid w:val="00235DA0"/>
    <w:rsid w:val="00237DD6"/>
    <w:rsid w:val="00241E48"/>
    <w:rsid w:val="0024214E"/>
    <w:rsid w:val="00242623"/>
    <w:rsid w:val="00244AF4"/>
    <w:rsid w:val="00250558"/>
    <w:rsid w:val="00250EAF"/>
    <w:rsid w:val="00251C31"/>
    <w:rsid w:val="002605D1"/>
    <w:rsid w:val="00260652"/>
    <w:rsid w:val="00261713"/>
    <w:rsid w:val="00261F25"/>
    <w:rsid w:val="0026353E"/>
    <w:rsid w:val="002648A9"/>
    <w:rsid w:val="002649A3"/>
    <w:rsid w:val="0026536F"/>
    <w:rsid w:val="0026553C"/>
    <w:rsid w:val="00267DD5"/>
    <w:rsid w:val="00272979"/>
    <w:rsid w:val="00272B4F"/>
    <w:rsid w:val="002738DD"/>
    <w:rsid w:val="00274A0A"/>
    <w:rsid w:val="00277593"/>
    <w:rsid w:val="00280909"/>
    <w:rsid w:val="00280918"/>
    <w:rsid w:val="00281B6C"/>
    <w:rsid w:val="00282AF6"/>
    <w:rsid w:val="0028596A"/>
    <w:rsid w:val="00287085"/>
    <w:rsid w:val="00290AF9"/>
    <w:rsid w:val="0029111C"/>
    <w:rsid w:val="00292C27"/>
    <w:rsid w:val="00296536"/>
    <w:rsid w:val="002967CF"/>
    <w:rsid w:val="00297788"/>
    <w:rsid w:val="002A27A3"/>
    <w:rsid w:val="002A3285"/>
    <w:rsid w:val="002A484B"/>
    <w:rsid w:val="002A4E3F"/>
    <w:rsid w:val="002A64A6"/>
    <w:rsid w:val="002B1B89"/>
    <w:rsid w:val="002B27D1"/>
    <w:rsid w:val="002B3118"/>
    <w:rsid w:val="002B3301"/>
    <w:rsid w:val="002B43A9"/>
    <w:rsid w:val="002B6A57"/>
    <w:rsid w:val="002B7B81"/>
    <w:rsid w:val="002C1ECE"/>
    <w:rsid w:val="002C47D4"/>
    <w:rsid w:val="002D0F38"/>
    <w:rsid w:val="002D319D"/>
    <w:rsid w:val="002D487C"/>
    <w:rsid w:val="002D5FBE"/>
    <w:rsid w:val="002D77E3"/>
    <w:rsid w:val="002E1081"/>
    <w:rsid w:val="002E7A5A"/>
    <w:rsid w:val="002F17BA"/>
    <w:rsid w:val="002F1C89"/>
    <w:rsid w:val="002F2859"/>
    <w:rsid w:val="002F353C"/>
    <w:rsid w:val="002F3CAA"/>
    <w:rsid w:val="002F6E3C"/>
    <w:rsid w:val="002F6E9B"/>
    <w:rsid w:val="0030117D"/>
    <w:rsid w:val="00301F30"/>
    <w:rsid w:val="00302336"/>
    <w:rsid w:val="003038FD"/>
    <w:rsid w:val="00303C87"/>
    <w:rsid w:val="00306803"/>
    <w:rsid w:val="00310720"/>
    <w:rsid w:val="003108E5"/>
    <w:rsid w:val="003120CB"/>
    <w:rsid w:val="003120E5"/>
    <w:rsid w:val="00312E3A"/>
    <w:rsid w:val="00315D55"/>
    <w:rsid w:val="00320153"/>
    <w:rsid w:val="00320367"/>
    <w:rsid w:val="0032099E"/>
    <w:rsid w:val="00322871"/>
    <w:rsid w:val="00326FB3"/>
    <w:rsid w:val="00327C3A"/>
    <w:rsid w:val="003316D4"/>
    <w:rsid w:val="0033239B"/>
    <w:rsid w:val="00333161"/>
    <w:rsid w:val="00333822"/>
    <w:rsid w:val="00335E11"/>
    <w:rsid w:val="00336715"/>
    <w:rsid w:val="003401EC"/>
    <w:rsid w:val="00340DFD"/>
    <w:rsid w:val="0034434D"/>
    <w:rsid w:val="00344954"/>
    <w:rsid w:val="00345262"/>
    <w:rsid w:val="003504B4"/>
    <w:rsid w:val="003504CD"/>
    <w:rsid w:val="00350CD7"/>
    <w:rsid w:val="00354487"/>
    <w:rsid w:val="00355433"/>
    <w:rsid w:val="00357AB7"/>
    <w:rsid w:val="00360C17"/>
    <w:rsid w:val="00360CB5"/>
    <w:rsid w:val="00360EBC"/>
    <w:rsid w:val="003621C6"/>
    <w:rsid w:val="003622B8"/>
    <w:rsid w:val="003643A6"/>
    <w:rsid w:val="00366ADA"/>
    <w:rsid w:val="00366B76"/>
    <w:rsid w:val="0036713A"/>
    <w:rsid w:val="0037024E"/>
    <w:rsid w:val="00373051"/>
    <w:rsid w:val="00373B8F"/>
    <w:rsid w:val="00375106"/>
    <w:rsid w:val="00375723"/>
    <w:rsid w:val="00376D95"/>
    <w:rsid w:val="00377FBB"/>
    <w:rsid w:val="00380082"/>
    <w:rsid w:val="00385140"/>
    <w:rsid w:val="003900FF"/>
    <w:rsid w:val="003908C7"/>
    <w:rsid w:val="003912B2"/>
    <w:rsid w:val="003912E2"/>
    <w:rsid w:val="00393CC7"/>
    <w:rsid w:val="003971F7"/>
    <w:rsid w:val="003A159A"/>
    <w:rsid w:val="003A16FC"/>
    <w:rsid w:val="003A4FCD"/>
    <w:rsid w:val="003B036C"/>
    <w:rsid w:val="003B0944"/>
    <w:rsid w:val="003B12C6"/>
    <w:rsid w:val="003B1593"/>
    <w:rsid w:val="003B4381"/>
    <w:rsid w:val="003C0FCF"/>
    <w:rsid w:val="003C1043"/>
    <w:rsid w:val="003C1A30"/>
    <w:rsid w:val="003C1DB0"/>
    <w:rsid w:val="003C4BA2"/>
    <w:rsid w:val="003C6779"/>
    <w:rsid w:val="003C67F5"/>
    <w:rsid w:val="003D04B8"/>
    <w:rsid w:val="003D2998"/>
    <w:rsid w:val="003D2F0A"/>
    <w:rsid w:val="003D3891"/>
    <w:rsid w:val="003D5132"/>
    <w:rsid w:val="003D5528"/>
    <w:rsid w:val="003D5D84"/>
    <w:rsid w:val="003E0F4F"/>
    <w:rsid w:val="003E18AC"/>
    <w:rsid w:val="003E1E8B"/>
    <w:rsid w:val="003E210B"/>
    <w:rsid w:val="003E23F9"/>
    <w:rsid w:val="003E2A12"/>
    <w:rsid w:val="003E3384"/>
    <w:rsid w:val="003E3CA4"/>
    <w:rsid w:val="003E3EEF"/>
    <w:rsid w:val="003E4ACD"/>
    <w:rsid w:val="003E548E"/>
    <w:rsid w:val="003F182D"/>
    <w:rsid w:val="003F2C18"/>
    <w:rsid w:val="003F2F16"/>
    <w:rsid w:val="003F40C3"/>
    <w:rsid w:val="003F4900"/>
    <w:rsid w:val="00401380"/>
    <w:rsid w:val="00401D99"/>
    <w:rsid w:val="00407EC8"/>
    <w:rsid w:val="0041110A"/>
    <w:rsid w:val="00411624"/>
    <w:rsid w:val="004146BA"/>
    <w:rsid w:val="004148E1"/>
    <w:rsid w:val="00414CFA"/>
    <w:rsid w:val="0041588F"/>
    <w:rsid w:val="00415EC0"/>
    <w:rsid w:val="0041614E"/>
    <w:rsid w:val="00420BE9"/>
    <w:rsid w:val="004224B1"/>
    <w:rsid w:val="00422D8C"/>
    <w:rsid w:val="00423AD8"/>
    <w:rsid w:val="00423FDD"/>
    <w:rsid w:val="00424C85"/>
    <w:rsid w:val="004260BD"/>
    <w:rsid w:val="0043012F"/>
    <w:rsid w:val="00430570"/>
    <w:rsid w:val="00430F1F"/>
    <w:rsid w:val="0043213F"/>
    <w:rsid w:val="004326EA"/>
    <w:rsid w:val="00435D2F"/>
    <w:rsid w:val="004371FC"/>
    <w:rsid w:val="0043764F"/>
    <w:rsid w:val="004379CB"/>
    <w:rsid w:val="004379F6"/>
    <w:rsid w:val="00437E57"/>
    <w:rsid w:val="0044434C"/>
    <w:rsid w:val="0044456B"/>
    <w:rsid w:val="00445634"/>
    <w:rsid w:val="00445AD0"/>
    <w:rsid w:val="004462BC"/>
    <w:rsid w:val="00447049"/>
    <w:rsid w:val="00447BD1"/>
    <w:rsid w:val="004507F3"/>
    <w:rsid w:val="00450AF4"/>
    <w:rsid w:val="00451C4D"/>
    <w:rsid w:val="00456A57"/>
    <w:rsid w:val="00457F2F"/>
    <w:rsid w:val="004607DE"/>
    <w:rsid w:val="00464EBF"/>
    <w:rsid w:val="00465083"/>
    <w:rsid w:val="004671C7"/>
    <w:rsid w:val="00467F9F"/>
    <w:rsid w:val="00472F4D"/>
    <w:rsid w:val="004730BF"/>
    <w:rsid w:val="00474DCB"/>
    <w:rsid w:val="0047535C"/>
    <w:rsid w:val="0047607E"/>
    <w:rsid w:val="004762F6"/>
    <w:rsid w:val="00480389"/>
    <w:rsid w:val="00485870"/>
    <w:rsid w:val="00485FE8"/>
    <w:rsid w:val="00487710"/>
    <w:rsid w:val="00492473"/>
    <w:rsid w:val="004924AF"/>
    <w:rsid w:val="00492932"/>
    <w:rsid w:val="00492EB5"/>
    <w:rsid w:val="00494F77"/>
    <w:rsid w:val="00497721"/>
    <w:rsid w:val="004A0229"/>
    <w:rsid w:val="004A0BEF"/>
    <w:rsid w:val="004A35D2"/>
    <w:rsid w:val="004A71E4"/>
    <w:rsid w:val="004A7EDC"/>
    <w:rsid w:val="004B2F00"/>
    <w:rsid w:val="004B67B1"/>
    <w:rsid w:val="004B6E31"/>
    <w:rsid w:val="004C1D66"/>
    <w:rsid w:val="004C2BB7"/>
    <w:rsid w:val="004C31D7"/>
    <w:rsid w:val="004C4AD2"/>
    <w:rsid w:val="004C5916"/>
    <w:rsid w:val="004C6981"/>
    <w:rsid w:val="004D0D5E"/>
    <w:rsid w:val="004D1F21"/>
    <w:rsid w:val="004D268C"/>
    <w:rsid w:val="004D27CC"/>
    <w:rsid w:val="004D3E95"/>
    <w:rsid w:val="004D3FF1"/>
    <w:rsid w:val="004D59D8"/>
    <w:rsid w:val="004D5DA1"/>
    <w:rsid w:val="004E150F"/>
    <w:rsid w:val="004E1DCA"/>
    <w:rsid w:val="004E23A1"/>
    <w:rsid w:val="004E3489"/>
    <w:rsid w:val="004E358A"/>
    <w:rsid w:val="004E3AFA"/>
    <w:rsid w:val="004E4A84"/>
    <w:rsid w:val="004E6588"/>
    <w:rsid w:val="004F0417"/>
    <w:rsid w:val="004F12EE"/>
    <w:rsid w:val="004F164D"/>
    <w:rsid w:val="004F2742"/>
    <w:rsid w:val="004F57DD"/>
    <w:rsid w:val="00501ADB"/>
    <w:rsid w:val="0050268A"/>
    <w:rsid w:val="00502A0A"/>
    <w:rsid w:val="005038B3"/>
    <w:rsid w:val="00504427"/>
    <w:rsid w:val="00504B4A"/>
    <w:rsid w:val="00507C50"/>
    <w:rsid w:val="00511F65"/>
    <w:rsid w:val="00514C40"/>
    <w:rsid w:val="00514D40"/>
    <w:rsid w:val="00515DA5"/>
    <w:rsid w:val="005175D7"/>
    <w:rsid w:val="00517C3A"/>
    <w:rsid w:val="005235C4"/>
    <w:rsid w:val="00524F13"/>
    <w:rsid w:val="00527725"/>
    <w:rsid w:val="00527BF4"/>
    <w:rsid w:val="00530715"/>
    <w:rsid w:val="005324BE"/>
    <w:rsid w:val="00534EA6"/>
    <w:rsid w:val="00534F6C"/>
    <w:rsid w:val="00535994"/>
    <w:rsid w:val="00535B61"/>
    <w:rsid w:val="0053646D"/>
    <w:rsid w:val="005378B3"/>
    <w:rsid w:val="00540AAD"/>
    <w:rsid w:val="00543EC1"/>
    <w:rsid w:val="00544C6A"/>
    <w:rsid w:val="00545252"/>
    <w:rsid w:val="00546458"/>
    <w:rsid w:val="0055087C"/>
    <w:rsid w:val="00553413"/>
    <w:rsid w:val="00555983"/>
    <w:rsid w:val="00556072"/>
    <w:rsid w:val="00560E31"/>
    <w:rsid w:val="00561852"/>
    <w:rsid w:val="00561BDA"/>
    <w:rsid w:val="005623FF"/>
    <w:rsid w:val="00570698"/>
    <w:rsid w:val="005756D5"/>
    <w:rsid w:val="005808F5"/>
    <w:rsid w:val="00581B23"/>
    <w:rsid w:val="0058219C"/>
    <w:rsid w:val="00582B9E"/>
    <w:rsid w:val="005830B1"/>
    <w:rsid w:val="00585510"/>
    <w:rsid w:val="0058707F"/>
    <w:rsid w:val="00591401"/>
    <w:rsid w:val="00591DBD"/>
    <w:rsid w:val="00592410"/>
    <w:rsid w:val="005931FE"/>
    <w:rsid w:val="00596F67"/>
    <w:rsid w:val="0059741E"/>
    <w:rsid w:val="005A0028"/>
    <w:rsid w:val="005A0165"/>
    <w:rsid w:val="005A0ACC"/>
    <w:rsid w:val="005A3C6E"/>
    <w:rsid w:val="005B0072"/>
    <w:rsid w:val="005B0732"/>
    <w:rsid w:val="005B1E5E"/>
    <w:rsid w:val="005B38A0"/>
    <w:rsid w:val="005B491C"/>
    <w:rsid w:val="005B4DBF"/>
    <w:rsid w:val="005B5DE2"/>
    <w:rsid w:val="005B674C"/>
    <w:rsid w:val="005B69BC"/>
    <w:rsid w:val="005C24F2"/>
    <w:rsid w:val="005C7561"/>
    <w:rsid w:val="005D05CA"/>
    <w:rsid w:val="005D1E43"/>
    <w:rsid w:val="005D1E57"/>
    <w:rsid w:val="005D2F57"/>
    <w:rsid w:val="005D34F6"/>
    <w:rsid w:val="005D4F1A"/>
    <w:rsid w:val="005E1884"/>
    <w:rsid w:val="005E3774"/>
    <w:rsid w:val="005E5212"/>
    <w:rsid w:val="005E7205"/>
    <w:rsid w:val="005F0DFD"/>
    <w:rsid w:val="005F1D46"/>
    <w:rsid w:val="005F29BF"/>
    <w:rsid w:val="005F373A"/>
    <w:rsid w:val="005F4F87"/>
    <w:rsid w:val="005F6586"/>
    <w:rsid w:val="005F6B0E"/>
    <w:rsid w:val="005F760E"/>
    <w:rsid w:val="005F7B1D"/>
    <w:rsid w:val="006008C8"/>
    <w:rsid w:val="00600A3E"/>
    <w:rsid w:val="0060222A"/>
    <w:rsid w:val="00604B70"/>
    <w:rsid w:val="006070C4"/>
    <w:rsid w:val="00610C21"/>
    <w:rsid w:val="00611907"/>
    <w:rsid w:val="00613116"/>
    <w:rsid w:val="00614F1C"/>
    <w:rsid w:val="006155E4"/>
    <w:rsid w:val="00617C8B"/>
    <w:rsid w:val="006202A6"/>
    <w:rsid w:val="0062054B"/>
    <w:rsid w:val="00621C4E"/>
    <w:rsid w:val="00624EAE"/>
    <w:rsid w:val="0062642A"/>
    <w:rsid w:val="00627C6E"/>
    <w:rsid w:val="006305D7"/>
    <w:rsid w:val="00632F63"/>
    <w:rsid w:val="00633A01"/>
    <w:rsid w:val="00633B97"/>
    <w:rsid w:val="006341F7"/>
    <w:rsid w:val="00634585"/>
    <w:rsid w:val="00635014"/>
    <w:rsid w:val="006369CE"/>
    <w:rsid w:val="0064071B"/>
    <w:rsid w:val="006411CA"/>
    <w:rsid w:val="0064605E"/>
    <w:rsid w:val="0064781C"/>
    <w:rsid w:val="006523C9"/>
    <w:rsid w:val="00652D2D"/>
    <w:rsid w:val="00656792"/>
    <w:rsid w:val="006619C8"/>
    <w:rsid w:val="006622FB"/>
    <w:rsid w:val="006715A2"/>
    <w:rsid w:val="00671710"/>
    <w:rsid w:val="00671CC5"/>
    <w:rsid w:val="00673414"/>
    <w:rsid w:val="006752C8"/>
    <w:rsid w:val="00676079"/>
    <w:rsid w:val="00676ECD"/>
    <w:rsid w:val="00677D0A"/>
    <w:rsid w:val="0068185F"/>
    <w:rsid w:val="00682A23"/>
    <w:rsid w:val="00686DFA"/>
    <w:rsid w:val="006927E3"/>
    <w:rsid w:val="00692B72"/>
    <w:rsid w:val="00693892"/>
    <w:rsid w:val="00693D73"/>
    <w:rsid w:val="00697D1A"/>
    <w:rsid w:val="006A01CF"/>
    <w:rsid w:val="006A06F6"/>
    <w:rsid w:val="006A60DD"/>
    <w:rsid w:val="006A6A46"/>
    <w:rsid w:val="006B0679"/>
    <w:rsid w:val="006B074C"/>
    <w:rsid w:val="006B0D2E"/>
    <w:rsid w:val="006B2712"/>
    <w:rsid w:val="006B285C"/>
    <w:rsid w:val="006B39B5"/>
    <w:rsid w:val="006B3B84"/>
    <w:rsid w:val="006B4E7C"/>
    <w:rsid w:val="006B5D8C"/>
    <w:rsid w:val="006B72D4"/>
    <w:rsid w:val="006C11CC"/>
    <w:rsid w:val="006C1AEB"/>
    <w:rsid w:val="006C312F"/>
    <w:rsid w:val="006C4120"/>
    <w:rsid w:val="006C57FE"/>
    <w:rsid w:val="006C668E"/>
    <w:rsid w:val="006D2145"/>
    <w:rsid w:val="006D2CFA"/>
    <w:rsid w:val="006D6BA1"/>
    <w:rsid w:val="006D7BE3"/>
    <w:rsid w:val="006E098A"/>
    <w:rsid w:val="006E1554"/>
    <w:rsid w:val="006E4300"/>
    <w:rsid w:val="006E4B63"/>
    <w:rsid w:val="006F06E4"/>
    <w:rsid w:val="006F26D4"/>
    <w:rsid w:val="006F31F4"/>
    <w:rsid w:val="006F3A2F"/>
    <w:rsid w:val="006F491E"/>
    <w:rsid w:val="006F5FAF"/>
    <w:rsid w:val="006F7B41"/>
    <w:rsid w:val="0070223A"/>
    <w:rsid w:val="00702B5D"/>
    <w:rsid w:val="0070356A"/>
    <w:rsid w:val="00703ED2"/>
    <w:rsid w:val="00707B8D"/>
    <w:rsid w:val="0071044F"/>
    <w:rsid w:val="00710E85"/>
    <w:rsid w:val="00713636"/>
    <w:rsid w:val="00713E80"/>
    <w:rsid w:val="0071411A"/>
    <w:rsid w:val="00714B8C"/>
    <w:rsid w:val="00715E60"/>
    <w:rsid w:val="0071675D"/>
    <w:rsid w:val="00717736"/>
    <w:rsid w:val="007263CD"/>
    <w:rsid w:val="00732B47"/>
    <w:rsid w:val="00735CF5"/>
    <w:rsid w:val="0074063A"/>
    <w:rsid w:val="00742AA4"/>
    <w:rsid w:val="00743BA1"/>
    <w:rsid w:val="00745F1E"/>
    <w:rsid w:val="007515FE"/>
    <w:rsid w:val="007562E1"/>
    <w:rsid w:val="007601D0"/>
    <w:rsid w:val="007603BB"/>
    <w:rsid w:val="00760BBE"/>
    <w:rsid w:val="0076109D"/>
    <w:rsid w:val="00762BC6"/>
    <w:rsid w:val="00763123"/>
    <w:rsid w:val="00764A02"/>
    <w:rsid w:val="00767107"/>
    <w:rsid w:val="007733D3"/>
    <w:rsid w:val="00773617"/>
    <w:rsid w:val="00773BFD"/>
    <w:rsid w:val="007743B3"/>
    <w:rsid w:val="00774490"/>
    <w:rsid w:val="00775390"/>
    <w:rsid w:val="00781612"/>
    <w:rsid w:val="007819FF"/>
    <w:rsid w:val="0078360C"/>
    <w:rsid w:val="007848B1"/>
    <w:rsid w:val="00784A4C"/>
    <w:rsid w:val="00784BC6"/>
    <w:rsid w:val="0078523D"/>
    <w:rsid w:val="00790861"/>
    <w:rsid w:val="00791C2F"/>
    <w:rsid w:val="007928A2"/>
    <w:rsid w:val="007931DF"/>
    <w:rsid w:val="007A0172"/>
    <w:rsid w:val="007A0F77"/>
    <w:rsid w:val="007A109D"/>
    <w:rsid w:val="007A1804"/>
    <w:rsid w:val="007A2511"/>
    <w:rsid w:val="007A260E"/>
    <w:rsid w:val="007A4D4C"/>
    <w:rsid w:val="007A4DD6"/>
    <w:rsid w:val="007A5CB9"/>
    <w:rsid w:val="007B061E"/>
    <w:rsid w:val="007B0AD7"/>
    <w:rsid w:val="007B20AE"/>
    <w:rsid w:val="007B3437"/>
    <w:rsid w:val="007B361A"/>
    <w:rsid w:val="007B363D"/>
    <w:rsid w:val="007B6B07"/>
    <w:rsid w:val="007B6D43"/>
    <w:rsid w:val="007B749A"/>
    <w:rsid w:val="007B77F9"/>
    <w:rsid w:val="007B7C6E"/>
    <w:rsid w:val="007C1E85"/>
    <w:rsid w:val="007C681A"/>
    <w:rsid w:val="007D0288"/>
    <w:rsid w:val="007D44D7"/>
    <w:rsid w:val="007D53CB"/>
    <w:rsid w:val="007D5D23"/>
    <w:rsid w:val="007D621A"/>
    <w:rsid w:val="007D78B8"/>
    <w:rsid w:val="007E058A"/>
    <w:rsid w:val="007E0979"/>
    <w:rsid w:val="007E2887"/>
    <w:rsid w:val="007E5278"/>
    <w:rsid w:val="007E6B1A"/>
    <w:rsid w:val="007E749C"/>
    <w:rsid w:val="007F1B5C"/>
    <w:rsid w:val="007F1F08"/>
    <w:rsid w:val="007F1F14"/>
    <w:rsid w:val="007F638A"/>
    <w:rsid w:val="007F7BCA"/>
    <w:rsid w:val="007F7F66"/>
    <w:rsid w:val="00801257"/>
    <w:rsid w:val="00803B0A"/>
    <w:rsid w:val="00804DED"/>
    <w:rsid w:val="00805B96"/>
    <w:rsid w:val="008105BE"/>
    <w:rsid w:val="008115A5"/>
    <w:rsid w:val="00811D46"/>
    <w:rsid w:val="0081415D"/>
    <w:rsid w:val="00820229"/>
    <w:rsid w:val="0082112D"/>
    <w:rsid w:val="00822448"/>
    <w:rsid w:val="00822ABE"/>
    <w:rsid w:val="008244D1"/>
    <w:rsid w:val="00825F82"/>
    <w:rsid w:val="00827F51"/>
    <w:rsid w:val="0083104E"/>
    <w:rsid w:val="008343BE"/>
    <w:rsid w:val="00835CBF"/>
    <w:rsid w:val="00836535"/>
    <w:rsid w:val="00840FB4"/>
    <w:rsid w:val="008410B2"/>
    <w:rsid w:val="008500A0"/>
    <w:rsid w:val="008524E5"/>
    <w:rsid w:val="0085351C"/>
    <w:rsid w:val="008535AD"/>
    <w:rsid w:val="0085435A"/>
    <w:rsid w:val="008549CA"/>
    <w:rsid w:val="008556C3"/>
    <w:rsid w:val="00856443"/>
    <w:rsid w:val="0085687C"/>
    <w:rsid w:val="00863063"/>
    <w:rsid w:val="008631D7"/>
    <w:rsid w:val="00864261"/>
    <w:rsid w:val="008706C5"/>
    <w:rsid w:val="00872140"/>
    <w:rsid w:val="008725DE"/>
    <w:rsid w:val="00873707"/>
    <w:rsid w:val="008740D0"/>
    <w:rsid w:val="00874B20"/>
    <w:rsid w:val="00874BC2"/>
    <w:rsid w:val="008757C6"/>
    <w:rsid w:val="0087634C"/>
    <w:rsid w:val="008763E1"/>
    <w:rsid w:val="0087775C"/>
    <w:rsid w:val="00877A6B"/>
    <w:rsid w:val="00877EC8"/>
    <w:rsid w:val="00880F36"/>
    <w:rsid w:val="00882BE9"/>
    <w:rsid w:val="00885530"/>
    <w:rsid w:val="00885744"/>
    <w:rsid w:val="00886ADD"/>
    <w:rsid w:val="008910D1"/>
    <w:rsid w:val="0089296C"/>
    <w:rsid w:val="00892E32"/>
    <w:rsid w:val="008936C5"/>
    <w:rsid w:val="00894602"/>
    <w:rsid w:val="00896ABD"/>
    <w:rsid w:val="00897AB6"/>
    <w:rsid w:val="008A3380"/>
    <w:rsid w:val="008A6E02"/>
    <w:rsid w:val="008A7193"/>
    <w:rsid w:val="008A7A9C"/>
    <w:rsid w:val="008B376D"/>
    <w:rsid w:val="008B5218"/>
    <w:rsid w:val="008B6D0D"/>
    <w:rsid w:val="008B7102"/>
    <w:rsid w:val="008C1480"/>
    <w:rsid w:val="008C1E59"/>
    <w:rsid w:val="008C2867"/>
    <w:rsid w:val="008C3B7D"/>
    <w:rsid w:val="008C41B8"/>
    <w:rsid w:val="008C4A40"/>
    <w:rsid w:val="008C5D72"/>
    <w:rsid w:val="008C77E9"/>
    <w:rsid w:val="008D004E"/>
    <w:rsid w:val="008D0F90"/>
    <w:rsid w:val="008D3715"/>
    <w:rsid w:val="008D472D"/>
    <w:rsid w:val="008D5465"/>
    <w:rsid w:val="008D5AC4"/>
    <w:rsid w:val="008D5E61"/>
    <w:rsid w:val="008D7EB7"/>
    <w:rsid w:val="008D7EC5"/>
    <w:rsid w:val="008E35C4"/>
    <w:rsid w:val="008E3684"/>
    <w:rsid w:val="008E57F5"/>
    <w:rsid w:val="008E6A4B"/>
    <w:rsid w:val="008E74F8"/>
    <w:rsid w:val="008E7606"/>
    <w:rsid w:val="008F1DAA"/>
    <w:rsid w:val="008F3EBD"/>
    <w:rsid w:val="008F60B2"/>
    <w:rsid w:val="008F7C41"/>
    <w:rsid w:val="0090157B"/>
    <w:rsid w:val="00901C50"/>
    <w:rsid w:val="009031E2"/>
    <w:rsid w:val="00911AED"/>
    <w:rsid w:val="0091276C"/>
    <w:rsid w:val="00914B53"/>
    <w:rsid w:val="009165AC"/>
    <w:rsid w:val="00916C9F"/>
    <w:rsid w:val="00916FFC"/>
    <w:rsid w:val="00917B75"/>
    <w:rsid w:val="0092053F"/>
    <w:rsid w:val="0092340A"/>
    <w:rsid w:val="00924711"/>
    <w:rsid w:val="00925F85"/>
    <w:rsid w:val="009308F6"/>
    <w:rsid w:val="009313D9"/>
    <w:rsid w:val="00935B7F"/>
    <w:rsid w:val="00941293"/>
    <w:rsid w:val="009414A3"/>
    <w:rsid w:val="00941B96"/>
    <w:rsid w:val="00946372"/>
    <w:rsid w:val="00950C17"/>
    <w:rsid w:val="00951FAF"/>
    <w:rsid w:val="0095401A"/>
    <w:rsid w:val="00954740"/>
    <w:rsid w:val="009551E8"/>
    <w:rsid w:val="00955AE5"/>
    <w:rsid w:val="00960E6E"/>
    <w:rsid w:val="009616B3"/>
    <w:rsid w:val="00962E71"/>
    <w:rsid w:val="00963ABC"/>
    <w:rsid w:val="0096467F"/>
    <w:rsid w:val="00965D21"/>
    <w:rsid w:val="009660DF"/>
    <w:rsid w:val="00966AD7"/>
    <w:rsid w:val="00966FFB"/>
    <w:rsid w:val="00967764"/>
    <w:rsid w:val="00970B0E"/>
    <w:rsid w:val="00970BB9"/>
    <w:rsid w:val="009726EE"/>
    <w:rsid w:val="00972CDE"/>
    <w:rsid w:val="00972D42"/>
    <w:rsid w:val="009733DD"/>
    <w:rsid w:val="00973430"/>
    <w:rsid w:val="00975257"/>
    <w:rsid w:val="00975573"/>
    <w:rsid w:val="00976D03"/>
    <w:rsid w:val="00977B30"/>
    <w:rsid w:val="00982126"/>
    <w:rsid w:val="00982F41"/>
    <w:rsid w:val="00985090"/>
    <w:rsid w:val="009858AB"/>
    <w:rsid w:val="0098751D"/>
    <w:rsid w:val="00987710"/>
    <w:rsid w:val="00987E56"/>
    <w:rsid w:val="009904AB"/>
    <w:rsid w:val="00991307"/>
    <w:rsid w:val="00995688"/>
    <w:rsid w:val="009958A6"/>
    <w:rsid w:val="00996456"/>
    <w:rsid w:val="00997D47"/>
    <w:rsid w:val="009A03E5"/>
    <w:rsid w:val="009A04F5"/>
    <w:rsid w:val="009A0D57"/>
    <w:rsid w:val="009A15EF"/>
    <w:rsid w:val="009A26F5"/>
    <w:rsid w:val="009A38A5"/>
    <w:rsid w:val="009A42C4"/>
    <w:rsid w:val="009A5B73"/>
    <w:rsid w:val="009B07DF"/>
    <w:rsid w:val="009B118B"/>
    <w:rsid w:val="009B1737"/>
    <w:rsid w:val="009B23FB"/>
    <w:rsid w:val="009B3D4B"/>
    <w:rsid w:val="009B4499"/>
    <w:rsid w:val="009B4F18"/>
    <w:rsid w:val="009B5B99"/>
    <w:rsid w:val="009B6EFC"/>
    <w:rsid w:val="009C1FD0"/>
    <w:rsid w:val="009C2D2F"/>
    <w:rsid w:val="009C2DF8"/>
    <w:rsid w:val="009C31BF"/>
    <w:rsid w:val="009C435D"/>
    <w:rsid w:val="009C68B7"/>
    <w:rsid w:val="009D0834"/>
    <w:rsid w:val="009D0A1E"/>
    <w:rsid w:val="009D2AE3"/>
    <w:rsid w:val="009D52BC"/>
    <w:rsid w:val="009D75E3"/>
    <w:rsid w:val="009D7D0A"/>
    <w:rsid w:val="009E02D2"/>
    <w:rsid w:val="009E09D9"/>
    <w:rsid w:val="009E4DBD"/>
    <w:rsid w:val="009F01B1"/>
    <w:rsid w:val="009F08A0"/>
    <w:rsid w:val="009F0DBB"/>
    <w:rsid w:val="009F3887"/>
    <w:rsid w:val="009F659A"/>
    <w:rsid w:val="009F732B"/>
    <w:rsid w:val="00A00079"/>
    <w:rsid w:val="00A01298"/>
    <w:rsid w:val="00A01437"/>
    <w:rsid w:val="00A01FE0"/>
    <w:rsid w:val="00A0257C"/>
    <w:rsid w:val="00A02AAD"/>
    <w:rsid w:val="00A041D0"/>
    <w:rsid w:val="00A05701"/>
    <w:rsid w:val="00A06945"/>
    <w:rsid w:val="00A10656"/>
    <w:rsid w:val="00A113C0"/>
    <w:rsid w:val="00A12708"/>
    <w:rsid w:val="00A12FA6"/>
    <w:rsid w:val="00A1339B"/>
    <w:rsid w:val="00A14ABA"/>
    <w:rsid w:val="00A156D7"/>
    <w:rsid w:val="00A16581"/>
    <w:rsid w:val="00A24CB6"/>
    <w:rsid w:val="00A26CD2"/>
    <w:rsid w:val="00A27667"/>
    <w:rsid w:val="00A2769A"/>
    <w:rsid w:val="00A30664"/>
    <w:rsid w:val="00A318D2"/>
    <w:rsid w:val="00A32979"/>
    <w:rsid w:val="00A33BC0"/>
    <w:rsid w:val="00A34A67"/>
    <w:rsid w:val="00A3561F"/>
    <w:rsid w:val="00A373DF"/>
    <w:rsid w:val="00A37462"/>
    <w:rsid w:val="00A459E1"/>
    <w:rsid w:val="00A46AC4"/>
    <w:rsid w:val="00A50E31"/>
    <w:rsid w:val="00A51BBA"/>
    <w:rsid w:val="00A52296"/>
    <w:rsid w:val="00A55661"/>
    <w:rsid w:val="00A57F62"/>
    <w:rsid w:val="00A61952"/>
    <w:rsid w:val="00A61B70"/>
    <w:rsid w:val="00A61FA8"/>
    <w:rsid w:val="00A637F4"/>
    <w:rsid w:val="00A64AE4"/>
    <w:rsid w:val="00A64DF2"/>
    <w:rsid w:val="00A6536A"/>
    <w:rsid w:val="00A65485"/>
    <w:rsid w:val="00A66A22"/>
    <w:rsid w:val="00A66E05"/>
    <w:rsid w:val="00A70753"/>
    <w:rsid w:val="00A712D2"/>
    <w:rsid w:val="00A71702"/>
    <w:rsid w:val="00A71C5D"/>
    <w:rsid w:val="00A72AB5"/>
    <w:rsid w:val="00A76189"/>
    <w:rsid w:val="00A76F4A"/>
    <w:rsid w:val="00A77D28"/>
    <w:rsid w:val="00A80A70"/>
    <w:rsid w:val="00A82A84"/>
    <w:rsid w:val="00A82C8A"/>
    <w:rsid w:val="00A8346B"/>
    <w:rsid w:val="00A84D0E"/>
    <w:rsid w:val="00A84FFD"/>
    <w:rsid w:val="00A852FF"/>
    <w:rsid w:val="00A87337"/>
    <w:rsid w:val="00A90C97"/>
    <w:rsid w:val="00A92DDC"/>
    <w:rsid w:val="00A92F1C"/>
    <w:rsid w:val="00A960C8"/>
    <w:rsid w:val="00A96604"/>
    <w:rsid w:val="00A96DEC"/>
    <w:rsid w:val="00A97630"/>
    <w:rsid w:val="00A979A5"/>
    <w:rsid w:val="00AA03D6"/>
    <w:rsid w:val="00AA03DF"/>
    <w:rsid w:val="00AA0C2D"/>
    <w:rsid w:val="00AA1B4F"/>
    <w:rsid w:val="00AA21D8"/>
    <w:rsid w:val="00AA271A"/>
    <w:rsid w:val="00AA3270"/>
    <w:rsid w:val="00AA477C"/>
    <w:rsid w:val="00AA54F3"/>
    <w:rsid w:val="00AA62B4"/>
    <w:rsid w:val="00AA6672"/>
    <w:rsid w:val="00AA6B43"/>
    <w:rsid w:val="00AA720D"/>
    <w:rsid w:val="00AA7856"/>
    <w:rsid w:val="00AB2A98"/>
    <w:rsid w:val="00AB367A"/>
    <w:rsid w:val="00AB5EAB"/>
    <w:rsid w:val="00AC01D1"/>
    <w:rsid w:val="00AC0AB2"/>
    <w:rsid w:val="00AC0E9F"/>
    <w:rsid w:val="00AC52A5"/>
    <w:rsid w:val="00AC6EFD"/>
    <w:rsid w:val="00AC7151"/>
    <w:rsid w:val="00AC7580"/>
    <w:rsid w:val="00AD038C"/>
    <w:rsid w:val="00AD4195"/>
    <w:rsid w:val="00AD460A"/>
    <w:rsid w:val="00AD6A05"/>
    <w:rsid w:val="00AD738B"/>
    <w:rsid w:val="00AE118B"/>
    <w:rsid w:val="00AE272B"/>
    <w:rsid w:val="00AE3E3A"/>
    <w:rsid w:val="00AE77B4"/>
    <w:rsid w:val="00AE7C1A"/>
    <w:rsid w:val="00AE7DF8"/>
    <w:rsid w:val="00AF0D9C"/>
    <w:rsid w:val="00AF13AB"/>
    <w:rsid w:val="00AF1CC6"/>
    <w:rsid w:val="00AF1D36"/>
    <w:rsid w:val="00AF280B"/>
    <w:rsid w:val="00AF2F2B"/>
    <w:rsid w:val="00AF5F75"/>
    <w:rsid w:val="00AF6001"/>
    <w:rsid w:val="00AF6244"/>
    <w:rsid w:val="00AF6E6D"/>
    <w:rsid w:val="00B01A16"/>
    <w:rsid w:val="00B01E4B"/>
    <w:rsid w:val="00B066B3"/>
    <w:rsid w:val="00B07F45"/>
    <w:rsid w:val="00B1021A"/>
    <w:rsid w:val="00B116C4"/>
    <w:rsid w:val="00B1481A"/>
    <w:rsid w:val="00B15A1F"/>
    <w:rsid w:val="00B15FE9"/>
    <w:rsid w:val="00B2148A"/>
    <w:rsid w:val="00B220C2"/>
    <w:rsid w:val="00B24F2A"/>
    <w:rsid w:val="00B25B32"/>
    <w:rsid w:val="00B32616"/>
    <w:rsid w:val="00B36C42"/>
    <w:rsid w:val="00B41124"/>
    <w:rsid w:val="00B42EA7"/>
    <w:rsid w:val="00B51845"/>
    <w:rsid w:val="00B51923"/>
    <w:rsid w:val="00B525AB"/>
    <w:rsid w:val="00B527AD"/>
    <w:rsid w:val="00B5337C"/>
    <w:rsid w:val="00B53FDE"/>
    <w:rsid w:val="00B56397"/>
    <w:rsid w:val="00B571DA"/>
    <w:rsid w:val="00B600F0"/>
    <w:rsid w:val="00B6027B"/>
    <w:rsid w:val="00B60676"/>
    <w:rsid w:val="00B636C8"/>
    <w:rsid w:val="00B65959"/>
    <w:rsid w:val="00B65EDB"/>
    <w:rsid w:val="00B66FEB"/>
    <w:rsid w:val="00B67AFF"/>
    <w:rsid w:val="00B70B33"/>
    <w:rsid w:val="00B70B59"/>
    <w:rsid w:val="00B73657"/>
    <w:rsid w:val="00B739B3"/>
    <w:rsid w:val="00B73E56"/>
    <w:rsid w:val="00B771A7"/>
    <w:rsid w:val="00B81B15"/>
    <w:rsid w:val="00B915AE"/>
    <w:rsid w:val="00B936B4"/>
    <w:rsid w:val="00B956B5"/>
    <w:rsid w:val="00B95B6A"/>
    <w:rsid w:val="00B96785"/>
    <w:rsid w:val="00BA0C2D"/>
    <w:rsid w:val="00BA1735"/>
    <w:rsid w:val="00BA19FA"/>
    <w:rsid w:val="00BA358C"/>
    <w:rsid w:val="00BA4288"/>
    <w:rsid w:val="00BA50E4"/>
    <w:rsid w:val="00BB0902"/>
    <w:rsid w:val="00BB1F9C"/>
    <w:rsid w:val="00BB34D7"/>
    <w:rsid w:val="00BB48E5"/>
    <w:rsid w:val="00BB5607"/>
    <w:rsid w:val="00BB5ACA"/>
    <w:rsid w:val="00BB627F"/>
    <w:rsid w:val="00BC0446"/>
    <w:rsid w:val="00BC0C17"/>
    <w:rsid w:val="00BC3823"/>
    <w:rsid w:val="00BC5841"/>
    <w:rsid w:val="00BC7FCA"/>
    <w:rsid w:val="00BD2EF0"/>
    <w:rsid w:val="00BD60B4"/>
    <w:rsid w:val="00BD77B1"/>
    <w:rsid w:val="00BD796B"/>
    <w:rsid w:val="00BE0B3E"/>
    <w:rsid w:val="00BE3D66"/>
    <w:rsid w:val="00BE40C0"/>
    <w:rsid w:val="00BE42F6"/>
    <w:rsid w:val="00BE531D"/>
    <w:rsid w:val="00BE5F4A"/>
    <w:rsid w:val="00BE60F8"/>
    <w:rsid w:val="00BE637D"/>
    <w:rsid w:val="00BE7AEF"/>
    <w:rsid w:val="00BE7C0F"/>
    <w:rsid w:val="00BE7FFB"/>
    <w:rsid w:val="00BF09B0"/>
    <w:rsid w:val="00BF1377"/>
    <w:rsid w:val="00BF1544"/>
    <w:rsid w:val="00BF1B53"/>
    <w:rsid w:val="00BF246D"/>
    <w:rsid w:val="00BF2682"/>
    <w:rsid w:val="00C01051"/>
    <w:rsid w:val="00C01F37"/>
    <w:rsid w:val="00C05126"/>
    <w:rsid w:val="00C05539"/>
    <w:rsid w:val="00C06F06"/>
    <w:rsid w:val="00C076B9"/>
    <w:rsid w:val="00C07796"/>
    <w:rsid w:val="00C11CD2"/>
    <w:rsid w:val="00C12FB6"/>
    <w:rsid w:val="00C13A09"/>
    <w:rsid w:val="00C16B52"/>
    <w:rsid w:val="00C174E7"/>
    <w:rsid w:val="00C17974"/>
    <w:rsid w:val="00C2073A"/>
    <w:rsid w:val="00C20C83"/>
    <w:rsid w:val="00C20FAD"/>
    <w:rsid w:val="00C21F70"/>
    <w:rsid w:val="00C2345C"/>
    <w:rsid w:val="00C2375F"/>
    <w:rsid w:val="00C247CB"/>
    <w:rsid w:val="00C27DCD"/>
    <w:rsid w:val="00C309AE"/>
    <w:rsid w:val="00C317D2"/>
    <w:rsid w:val="00C32E66"/>
    <w:rsid w:val="00C3355F"/>
    <w:rsid w:val="00C33A04"/>
    <w:rsid w:val="00C3569A"/>
    <w:rsid w:val="00C35AD6"/>
    <w:rsid w:val="00C410C5"/>
    <w:rsid w:val="00C422AD"/>
    <w:rsid w:val="00C43F48"/>
    <w:rsid w:val="00C448FF"/>
    <w:rsid w:val="00C458B0"/>
    <w:rsid w:val="00C45E57"/>
    <w:rsid w:val="00C47E67"/>
    <w:rsid w:val="00C50C28"/>
    <w:rsid w:val="00C52F29"/>
    <w:rsid w:val="00C5340F"/>
    <w:rsid w:val="00C56CE6"/>
    <w:rsid w:val="00C5745F"/>
    <w:rsid w:val="00C60005"/>
    <w:rsid w:val="00C61A98"/>
    <w:rsid w:val="00C63201"/>
    <w:rsid w:val="00C64E62"/>
    <w:rsid w:val="00C651D5"/>
    <w:rsid w:val="00C65CCC"/>
    <w:rsid w:val="00C71EF7"/>
    <w:rsid w:val="00C73A5B"/>
    <w:rsid w:val="00C73EED"/>
    <w:rsid w:val="00C7618F"/>
    <w:rsid w:val="00C765A9"/>
    <w:rsid w:val="00C80B13"/>
    <w:rsid w:val="00C80B23"/>
    <w:rsid w:val="00C81157"/>
    <w:rsid w:val="00C8162D"/>
    <w:rsid w:val="00C81823"/>
    <w:rsid w:val="00C830BB"/>
    <w:rsid w:val="00C8366F"/>
    <w:rsid w:val="00C83A0B"/>
    <w:rsid w:val="00C842D0"/>
    <w:rsid w:val="00C84C57"/>
    <w:rsid w:val="00C84ED1"/>
    <w:rsid w:val="00C863CC"/>
    <w:rsid w:val="00C9038F"/>
    <w:rsid w:val="00C92AAB"/>
    <w:rsid w:val="00C94C4C"/>
    <w:rsid w:val="00C95D4C"/>
    <w:rsid w:val="00C9637F"/>
    <w:rsid w:val="00C9708A"/>
    <w:rsid w:val="00CA2435"/>
    <w:rsid w:val="00CA4068"/>
    <w:rsid w:val="00CA4643"/>
    <w:rsid w:val="00CA67F4"/>
    <w:rsid w:val="00CB37F8"/>
    <w:rsid w:val="00CB7DC3"/>
    <w:rsid w:val="00CC0C46"/>
    <w:rsid w:val="00CC1829"/>
    <w:rsid w:val="00CC22D3"/>
    <w:rsid w:val="00CC5BE1"/>
    <w:rsid w:val="00CC75A2"/>
    <w:rsid w:val="00CC7A18"/>
    <w:rsid w:val="00CD0E2F"/>
    <w:rsid w:val="00CD1D49"/>
    <w:rsid w:val="00CD2E73"/>
    <w:rsid w:val="00CD2F20"/>
    <w:rsid w:val="00CD3C8C"/>
    <w:rsid w:val="00CD6B20"/>
    <w:rsid w:val="00CD759F"/>
    <w:rsid w:val="00CE1264"/>
    <w:rsid w:val="00CE1339"/>
    <w:rsid w:val="00CE480B"/>
    <w:rsid w:val="00CE61CC"/>
    <w:rsid w:val="00CE6E42"/>
    <w:rsid w:val="00CF2040"/>
    <w:rsid w:val="00CF20B7"/>
    <w:rsid w:val="00CF4C04"/>
    <w:rsid w:val="00CF64D7"/>
    <w:rsid w:val="00CF6692"/>
    <w:rsid w:val="00CF7441"/>
    <w:rsid w:val="00D00D16"/>
    <w:rsid w:val="00D03AB5"/>
    <w:rsid w:val="00D03C6C"/>
    <w:rsid w:val="00D04760"/>
    <w:rsid w:val="00D0487C"/>
    <w:rsid w:val="00D048CB"/>
    <w:rsid w:val="00D04A95"/>
    <w:rsid w:val="00D06288"/>
    <w:rsid w:val="00D068C7"/>
    <w:rsid w:val="00D077CB"/>
    <w:rsid w:val="00D128A4"/>
    <w:rsid w:val="00D12F4C"/>
    <w:rsid w:val="00D147C8"/>
    <w:rsid w:val="00D15131"/>
    <w:rsid w:val="00D16FA2"/>
    <w:rsid w:val="00D17412"/>
    <w:rsid w:val="00D20954"/>
    <w:rsid w:val="00D21522"/>
    <w:rsid w:val="00D21C39"/>
    <w:rsid w:val="00D21FC6"/>
    <w:rsid w:val="00D2243A"/>
    <w:rsid w:val="00D23BC5"/>
    <w:rsid w:val="00D25F30"/>
    <w:rsid w:val="00D33393"/>
    <w:rsid w:val="00D33D36"/>
    <w:rsid w:val="00D34D94"/>
    <w:rsid w:val="00D409E2"/>
    <w:rsid w:val="00D42263"/>
    <w:rsid w:val="00D427D7"/>
    <w:rsid w:val="00D44350"/>
    <w:rsid w:val="00D44E62"/>
    <w:rsid w:val="00D465F9"/>
    <w:rsid w:val="00D51570"/>
    <w:rsid w:val="00D51F59"/>
    <w:rsid w:val="00D556AD"/>
    <w:rsid w:val="00D6009D"/>
    <w:rsid w:val="00D60381"/>
    <w:rsid w:val="00D616DE"/>
    <w:rsid w:val="00D62201"/>
    <w:rsid w:val="00D63EFD"/>
    <w:rsid w:val="00D651D1"/>
    <w:rsid w:val="00D66464"/>
    <w:rsid w:val="00D66B56"/>
    <w:rsid w:val="00D71630"/>
    <w:rsid w:val="00D717BB"/>
    <w:rsid w:val="00D71CD4"/>
    <w:rsid w:val="00D7226B"/>
    <w:rsid w:val="00D72707"/>
    <w:rsid w:val="00D75A9C"/>
    <w:rsid w:val="00D77647"/>
    <w:rsid w:val="00D81850"/>
    <w:rsid w:val="00D829C8"/>
    <w:rsid w:val="00D87DC9"/>
    <w:rsid w:val="00D904D7"/>
    <w:rsid w:val="00D90871"/>
    <w:rsid w:val="00D9155F"/>
    <w:rsid w:val="00D92BA5"/>
    <w:rsid w:val="00D93C81"/>
    <w:rsid w:val="00D9403F"/>
    <w:rsid w:val="00D959B4"/>
    <w:rsid w:val="00D964D5"/>
    <w:rsid w:val="00D9778B"/>
    <w:rsid w:val="00DA0D2F"/>
    <w:rsid w:val="00DA44DE"/>
    <w:rsid w:val="00DA7657"/>
    <w:rsid w:val="00DA773D"/>
    <w:rsid w:val="00DB620A"/>
    <w:rsid w:val="00DC1F4E"/>
    <w:rsid w:val="00DC3832"/>
    <w:rsid w:val="00DC4E9E"/>
    <w:rsid w:val="00DC7A51"/>
    <w:rsid w:val="00DD3B1E"/>
    <w:rsid w:val="00DD4282"/>
    <w:rsid w:val="00DE08FF"/>
    <w:rsid w:val="00DE42C6"/>
    <w:rsid w:val="00DE5B5F"/>
    <w:rsid w:val="00DF00B4"/>
    <w:rsid w:val="00DF108E"/>
    <w:rsid w:val="00DF1B86"/>
    <w:rsid w:val="00DF2BB7"/>
    <w:rsid w:val="00DF368E"/>
    <w:rsid w:val="00DF614E"/>
    <w:rsid w:val="00DF764A"/>
    <w:rsid w:val="00E00696"/>
    <w:rsid w:val="00E03651"/>
    <w:rsid w:val="00E03808"/>
    <w:rsid w:val="00E060C2"/>
    <w:rsid w:val="00E060C9"/>
    <w:rsid w:val="00E06324"/>
    <w:rsid w:val="00E0737B"/>
    <w:rsid w:val="00E07B81"/>
    <w:rsid w:val="00E10AFD"/>
    <w:rsid w:val="00E12B11"/>
    <w:rsid w:val="00E12FB0"/>
    <w:rsid w:val="00E14761"/>
    <w:rsid w:val="00E14814"/>
    <w:rsid w:val="00E1591B"/>
    <w:rsid w:val="00E16A50"/>
    <w:rsid w:val="00E17293"/>
    <w:rsid w:val="00E249D5"/>
    <w:rsid w:val="00E25017"/>
    <w:rsid w:val="00E26F73"/>
    <w:rsid w:val="00E30A34"/>
    <w:rsid w:val="00E329C9"/>
    <w:rsid w:val="00E33C68"/>
    <w:rsid w:val="00E34D4D"/>
    <w:rsid w:val="00E34EEB"/>
    <w:rsid w:val="00E354C6"/>
    <w:rsid w:val="00E3687C"/>
    <w:rsid w:val="00E36914"/>
    <w:rsid w:val="00E44EB9"/>
    <w:rsid w:val="00E45BDC"/>
    <w:rsid w:val="00E46358"/>
    <w:rsid w:val="00E471DC"/>
    <w:rsid w:val="00E50EB4"/>
    <w:rsid w:val="00E532FC"/>
    <w:rsid w:val="00E535E6"/>
    <w:rsid w:val="00E559B4"/>
    <w:rsid w:val="00E55BB0"/>
    <w:rsid w:val="00E5696E"/>
    <w:rsid w:val="00E57F4B"/>
    <w:rsid w:val="00E609E5"/>
    <w:rsid w:val="00E60F27"/>
    <w:rsid w:val="00E64D93"/>
    <w:rsid w:val="00E65735"/>
    <w:rsid w:val="00E65EDB"/>
    <w:rsid w:val="00E66927"/>
    <w:rsid w:val="00E677B8"/>
    <w:rsid w:val="00E67FA1"/>
    <w:rsid w:val="00E7387D"/>
    <w:rsid w:val="00E738FC"/>
    <w:rsid w:val="00E73D53"/>
    <w:rsid w:val="00E74615"/>
    <w:rsid w:val="00E75111"/>
    <w:rsid w:val="00E77296"/>
    <w:rsid w:val="00E83AB5"/>
    <w:rsid w:val="00E853F7"/>
    <w:rsid w:val="00E87226"/>
    <w:rsid w:val="00E87527"/>
    <w:rsid w:val="00E87EF7"/>
    <w:rsid w:val="00E9352D"/>
    <w:rsid w:val="00E93763"/>
    <w:rsid w:val="00E96C4C"/>
    <w:rsid w:val="00EA17ED"/>
    <w:rsid w:val="00EA2AAE"/>
    <w:rsid w:val="00EA2EC0"/>
    <w:rsid w:val="00EA427A"/>
    <w:rsid w:val="00EA4ABD"/>
    <w:rsid w:val="00EA723B"/>
    <w:rsid w:val="00EB5471"/>
    <w:rsid w:val="00EB579D"/>
    <w:rsid w:val="00EB6350"/>
    <w:rsid w:val="00EB687A"/>
    <w:rsid w:val="00EB74F0"/>
    <w:rsid w:val="00EC1E50"/>
    <w:rsid w:val="00EC2DDA"/>
    <w:rsid w:val="00EC2F62"/>
    <w:rsid w:val="00EC3A38"/>
    <w:rsid w:val="00EC3FFD"/>
    <w:rsid w:val="00EC6221"/>
    <w:rsid w:val="00EC62EB"/>
    <w:rsid w:val="00EC6E9F"/>
    <w:rsid w:val="00ED12FA"/>
    <w:rsid w:val="00ED44F0"/>
    <w:rsid w:val="00ED4B33"/>
    <w:rsid w:val="00ED5993"/>
    <w:rsid w:val="00ED7DD6"/>
    <w:rsid w:val="00EE060B"/>
    <w:rsid w:val="00EE06E5"/>
    <w:rsid w:val="00EE15A1"/>
    <w:rsid w:val="00EE220D"/>
    <w:rsid w:val="00EE2A7C"/>
    <w:rsid w:val="00EE2C42"/>
    <w:rsid w:val="00EE341B"/>
    <w:rsid w:val="00EE3DFA"/>
    <w:rsid w:val="00EE4453"/>
    <w:rsid w:val="00EE5FCE"/>
    <w:rsid w:val="00EE6BBD"/>
    <w:rsid w:val="00EE6E1E"/>
    <w:rsid w:val="00EE705F"/>
    <w:rsid w:val="00EF0EC7"/>
    <w:rsid w:val="00EF1462"/>
    <w:rsid w:val="00EF4809"/>
    <w:rsid w:val="00EF54FD"/>
    <w:rsid w:val="00EF5C5D"/>
    <w:rsid w:val="00F01658"/>
    <w:rsid w:val="00F07F0D"/>
    <w:rsid w:val="00F13112"/>
    <w:rsid w:val="00F13820"/>
    <w:rsid w:val="00F16FE6"/>
    <w:rsid w:val="00F2023F"/>
    <w:rsid w:val="00F238BD"/>
    <w:rsid w:val="00F248CA"/>
    <w:rsid w:val="00F24992"/>
    <w:rsid w:val="00F25E5D"/>
    <w:rsid w:val="00F26D99"/>
    <w:rsid w:val="00F32F2F"/>
    <w:rsid w:val="00F33485"/>
    <w:rsid w:val="00F33588"/>
    <w:rsid w:val="00F33A67"/>
    <w:rsid w:val="00F33F3F"/>
    <w:rsid w:val="00F35BDD"/>
    <w:rsid w:val="00F35EF0"/>
    <w:rsid w:val="00F3717E"/>
    <w:rsid w:val="00F3781F"/>
    <w:rsid w:val="00F4036D"/>
    <w:rsid w:val="00F403FD"/>
    <w:rsid w:val="00F40B18"/>
    <w:rsid w:val="00F41E72"/>
    <w:rsid w:val="00F44E01"/>
    <w:rsid w:val="00F45BDF"/>
    <w:rsid w:val="00F47F7E"/>
    <w:rsid w:val="00F50300"/>
    <w:rsid w:val="00F50E3F"/>
    <w:rsid w:val="00F5414B"/>
    <w:rsid w:val="00F56E39"/>
    <w:rsid w:val="00F61379"/>
    <w:rsid w:val="00F623E9"/>
    <w:rsid w:val="00F63951"/>
    <w:rsid w:val="00F63C86"/>
    <w:rsid w:val="00F766BE"/>
    <w:rsid w:val="00F77EB9"/>
    <w:rsid w:val="00F80635"/>
    <w:rsid w:val="00F8115F"/>
    <w:rsid w:val="00F815D1"/>
    <w:rsid w:val="00F81E7E"/>
    <w:rsid w:val="00F81F0F"/>
    <w:rsid w:val="00F825F4"/>
    <w:rsid w:val="00F842FE"/>
    <w:rsid w:val="00F84AB8"/>
    <w:rsid w:val="00F92AA1"/>
    <w:rsid w:val="00F932DE"/>
    <w:rsid w:val="00F963DD"/>
    <w:rsid w:val="00F9641A"/>
    <w:rsid w:val="00F97004"/>
    <w:rsid w:val="00FA1F13"/>
    <w:rsid w:val="00FA2045"/>
    <w:rsid w:val="00FA7A66"/>
    <w:rsid w:val="00FA7F20"/>
    <w:rsid w:val="00FB0D99"/>
    <w:rsid w:val="00FB1031"/>
    <w:rsid w:val="00FB1510"/>
    <w:rsid w:val="00FB1AA9"/>
    <w:rsid w:val="00FB4081"/>
    <w:rsid w:val="00FB4B5A"/>
    <w:rsid w:val="00FB5097"/>
    <w:rsid w:val="00FB53D4"/>
    <w:rsid w:val="00FB5963"/>
    <w:rsid w:val="00FB5A59"/>
    <w:rsid w:val="00FB5DAA"/>
    <w:rsid w:val="00FC04B9"/>
    <w:rsid w:val="00FC0ED4"/>
    <w:rsid w:val="00FC161A"/>
    <w:rsid w:val="00FC19C9"/>
    <w:rsid w:val="00FC23D5"/>
    <w:rsid w:val="00FC28B1"/>
    <w:rsid w:val="00FC4337"/>
    <w:rsid w:val="00FC4C1A"/>
    <w:rsid w:val="00FC628F"/>
    <w:rsid w:val="00FC6468"/>
    <w:rsid w:val="00FC6D49"/>
    <w:rsid w:val="00FD4922"/>
    <w:rsid w:val="00FD6461"/>
    <w:rsid w:val="00FE0281"/>
    <w:rsid w:val="00FE5C96"/>
    <w:rsid w:val="00FE6A5D"/>
    <w:rsid w:val="00FE7083"/>
    <w:rsid w:val="00FF019F"/>
    <w:rsid w:val="00FF10F9"/>
    <w:rsid w:val="00FF115A"/>
    <w:rsid w:val="00FF1B2A"/>
    <w:rsid w:val="00FF2160"/>
    <w:rsid w:val="00FF30DE"/>
    <w:rsid w:val="00FF54C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9FE60CE0-6164-456B-B364-1D4FE1C30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5yl5">
    <w:name w:val="_5yl5"/>
    <w:basedOn w:val="DefaultParagraphFont"/>
    <w:rsid w:val="00327C3A"/>
  </w:style>
  <w:style w:type="character" w:customStyle="1" w:styleId="st">
    <w:name w:val="st"/>
    <w:basedOn w:val="DefaultParagraphFont"/>
    <w:rsid w:val="00C47E67"/>
  </w:style>
  <w:style w:type="paragraph" w:customStyle="1" w:styleId="EndNoteBibliographyTitle">
    <w:name w:val="EndNote Bibliography Title"/>
    <w:basedOn w:val="Normal"/>
    <w:link w:val="EndNoteBibliographyTitleChar"/>
    <w:rsid w:val="00A041D0"/>
    <w:pPr>
      <w:jc w:val="center"/>
    </w:pPr>
    <w:rPr>
      <w:noProof/>
    </w:rPr>
  </w:style>
  <w:style w:type="character" w:customStyle="1" w:styleId="EndNoteBibliographyTitleChar">
    <w:name w:val="EndNote Bibliography Title Char"/>
    <w:basedOn w:val="DefaultParagraphFont"/>
    <w:link w:val="EndNoteBibliographyTitle"/>
    <w:rsid w:val="00A041D0"/>
    <w:rPr>
      <w:rFonts w:ascii="Calibri" w:hAnsi="Calibri" w:cs="Calibri"/>
      <w:noProof/>
      <w:color w:val="000000"/>
      <w:sz w:val="24"/>
      <w:szCs w:val="24"/>
    </w:rPr>
  </w:style>
  <w:style w:type="paragraph" w:customStyle="1" w:styleId="EndNoteBibliography">
    <w:name w:val="EndNote Bibliography"/>
    <w:basedOn w:val="Normal"/>
    <w:link w:val="EndNoteBibliographyChar"/>
    <w:rsid w:val="00A041D0"/>
    <w:rPr>
      <w:noProof/>
    </w:rPr>
  </w:style>
  <w:style w:type="character" w:customStyle="1" w:styleId="EndNoteBibliographyChar">
    <w:name w:val="EndNote Bibliography Char"/>
    <w:basedOn w:val="DefaultParagraphFont"/>
    <w:link w:val="EndNoteBibliography"/>
    <w:rsid w:val="00A041D0"/>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A041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9885919">
      <w:bodyDiv w:val="1"/>
      <w:marLeft w:val="0"/>
      <w:marRight w:val="0"/>
      <w:marTop w:val="0"/>
      <w:marBottom w:val="0"/>
      <w:divBdr>
        <w:top w:val="none" w:sz="0" w:space="0" w:color="auto"/>
        <w:left w:val="none" w:sz="0" w:space="0" w:color="auto"/>
        <w:bottom w:val="none" w:sz="0" w:space="0" w:color="auto"/>
        <w:right w:val="none" w:sz="0" w:space="0" w:color="auto"/>
      </w:divBdr>
      <w:divsChild>
        <w:div w:id="58524980">
          <w:marLeft w:val="0"/>
          <w:marRight w:val="0"/>
          <w:marTop w:val="0"/>
          <w:marBottom w:val="0"/>
          <w:divBdr>
            <w:top w:val="none" w:sz="0" w:space="0" w:color="auto"/>
            <w:left w:val="none" w:sz="0" w:space="0" w:color="auto"/>
            <w:bottom w:val="none" w:sz="0" w:space="0" w:color="auto"/>
            <w:right w:val="none" w:sz="0" w:space="0" w:color="auto"/>
          </w:divBdr>
        </w:div>
        <w:div w:id="142698916">
          <w:marLeft w:val="0"/>
          <w:marRight w:val="0"/>
          <w:marTop w:val="0"/>
          <w:marBottom w:val="0"/>
          <w:divBdr>
            <w:top w:val="none" w:sz="0" w:space="0" w:color="auto"/>
            <w:left w:val="none" w:sz="0" w:space="0" w:color="auto"/>
            <w:bottom w:val="none" w:sz="0" w:space="0" w:color="auto"/>
            <w:right w:val="none" w:sz="0" w:space="0" w:color="auto"/>
          </w:divBdr>
        </w:div>
        <w:div w:id="808480368">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17194294">
      <w:bodyDiv w:val="1"/>
      <w:marLeft w:val="0"/>
      <w:marRight w:val="0"/>
      <w:marTop w:val="0"/>
      <w:marBottom w:val="0"/>
      <w:divBdr>
        <w:top w:val="none" w:sz="0" w:space="0" w:color="auto"/>
        <w:left w:val="none" w:sz="0" w:space="0" w:color="auto"/>
        <w:bottom w:val="none" w:sz="0" w:space="0" w:color="auto"/>
        <w:right w:val="none" w:sz="0" w:space="0" w:color="auto"/>
      </w:divBdr>
      <w:divsChild>
        <w:div w:id="1731151509">
          <w:marLeft w:val="0"/>
          <w:marRight w:val="0"/>
          <w:marTop w:val="0"/>
          <w:marBottom w:val="0"/>
          <w:divBdr>
            <w:top w:val="none" w:sz="0" w:space="0" w:color="auto"/>
            <w:left w:val="none" w:sz="0" w:space="0" w:color="auto"/>
            <w:bottom w:val="none" w:sz="0" w:space="0" w:color="auto"/>
            <w:right w:val="none" w:sz="0" w:space="0" w:color="auto"/>
          </w:divBdr>
        </w:div>
        <w:div w:id="1626279171">
          <w:marLeft w:val="0"/>
          <w:marRight w:val="0"/>
          <w:marTop w:val="0"/>
          <w:marBottom w:val="0"/>
          <w:divBdr>
            <w:top w:val="none" w:sz="0" w:space="0" w:color="auto"/>
            <w:left w:val="none" w:sz="0" w:space="0" w:color="auto"/>
            <w:bottom w:val="none" w:sz="0" w:space="0" w:color="auto"/>
            <w:right w:val="none" w:sz="0" w:space="0" w:color="auto"/>
          </w:divBdr>
        </w:div>
        <w:div w:id="631012364">
          <w:marLeft w:val="0"/>
          <w:marRight w:val="0"/>
          <w:marTop w:val="0"/>
          <w:marBottom w:val="0"/>
          <w:divBdr>
            <w:top w:val="none" w:sz="0" w:space="0" w:color="auto"/>
            <w:left w:val="none" w:sz="0" w:space="0" w:color="auto"/>
            <w:bottom w:val="none" w:sz="0" w:space="0" w:color="auto"/>
            <w:right w:val="none" w:sz="0" w:space="0" w:color="auto"/>
          </w:divBdr>
        </w:div>
        <w:div w:id="266424185">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resita.Padilla@umassmed.edu" TargetMode="External"/><Relationship Id="rId13" Type="http://schemas.openxmlformats.org/officeDocument/2006/relationships/hyperlink" Target="mailto:jnavea@skidmore.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navarro@uagro.mx"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anda_Paskavitz@DFCI.."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yxiao1@skidmore.edu" TargetMode="External"/><Relationship Id="rId4" Type="http://schemas.openxmlformats.org/officeDocument/2006/relationships/settings" Target="settings.xml"/><Relationship Id="rId9" Type="http://schemas.openxmlformats.org/officeDocument/2006/relationships/hyperlink" Target="mailto:shellainagordon@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8A051C-6819-4CFB-8FCA-ED8054E60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17</Pages>
  <Words>8875</Words>
  <Characters>50589</Characters>
  <Application>Microsoft Office Word</Application>
  <DocSecurity>0</DocSecurity>
  <Lines>421</Lines>
  <Paragraphs>1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934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_desktop@outlook.com</cp:lastModifiedBy>
  <cp:revision>16</cp:revision>
  <cp:lastPrinted>2018-12-08T17:13:00Z</cp:lastPrinted>
  <dcterms:created xsi:type="dcterms:W3CDTF">2019-01-29T19:23:00Z</dcterms:created>
  <dcterms:modified xsi:type="dcterms:W3CDTF">2019-01-31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